
<file path=[Content_Types].xml><?xml version="1.0" encoding="utf-8"?>
<Types xmlns="http://schemas.openxmlformats.org/package/2006/content-types">
  <Default Extension="emf" ContentType="image/x-emf"/>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0C36B5" w14:textId="4271BF75" w:rsidR="00AE29F8" w:rsidRDefault="00AE29F8" w:rsidP="00D9004F">
      <w:pPr>
        <w:jc w:val="center"/>
        <w:rPr>
          <w:rFonts w:eastAsia="Times New Roman" w:cstheme="minorHAnsi"/>
          <w:b/>
          <w:bCs/>
          <w:color w:val="000000"/>
        </w:rPr>
      </w:pPr>
      <w:r w:rsidRPr="006716EA">
        <w:rPr>
          <w:rFonts w:eastAsia="Times New Roman" w:cstheme="minorHAnsi"/>
          <w:b/>
          <w:bCs/>
          <w:color w:val="000000"/>
        </w:rPr>
        <w:t xml:space="preserve">Spatiotemporal Trends in Group </w:t>
      </w:r>
      <w:proofErr w:type="gramStart"/>
      <w:r w:rsidRPr="006716EA">
        <w:rPr>
          <w:rFonts w:eastAsia="Times New Roman" w:cstheme="minorHAnsi"/>
          <w:b/>
          <w:bCs/>
          <w:color w:val="000000"/>
        </w:rPr>
        <w:t>A</w:t>
      </w:r>
      <w:proofErr w:type="gramEnd"/>
      <w:r w:rsidRPr="006716EA">
        <w:rPr>
          <w:rFonts w:eastAsia="Times New Roman" w:cstheme="minorHAnsi"/>
          <w:b/>
          <w:bCs/>
          <w:color w:val="000000"/>
        </w:rPr>
        <w:t xml:space="preserve"> Streptococcal</w:t>
      </w:r>
      <w:r w:rsidRPr="006716EA">
        <w:rPr>
          <w:rFonts w:eastAsia="Times New Roman" w:cstheme="minorHAnsi"/>
          <w:b/>
          <w:bCs/>
          <w:i/>
          <w:iCs/>
          <w:color w:val="000000"/>
        </w:rPr>
        <w:t xml:space="preserve"> </w:t>
      </w:r>
      <w:r w:rsidRPr="006716EA">
        <w:rPr>
          <w:rFonts w:eastAsia="Times New Roman" w:cstheme="minorHAnsi"/>
          <w:b/>
          <w:bCs/>
          <w:color w:val="000000"/>
        </w:rPr>
        <w:t>Pharyngitis in the United States</w:t>
      </w:r>
    </w:p>
    <w:p w14:paraId="7AE22241" w14:textId="35332979" w:rsidR="00770B8B" w:rsidRDefault="00770B8B" w:rsidP="00D9004F">
      <w:pPr>
        <w:jc w:val="center"/>
        <w:rPr>
          <w:rFonts w:eastAsia="Times New Roman" w:cstheme="minorHAnsi"/>
          <w:color w:val="000000"/>
          <w:vertAlign w:val="superscript"/>
        </w:rPr>
      </w:pPr>
      <w:r>
        <w:rPr>
          <w:rFonts w:eastAsia="Times New Roman" w:cstheme="minorHAnsi"/>
          <w:color w:val="000000"/>
        </w:rPr>
        <w:t>Madeleine C. Kline</w:t>
      </w:r>
      <w:r>
        <w:rPr>
          <w:rFonts w:eastAsia="Times New Roman" w:cstheme="minorHAnsi"/>
          <w:color w:val="000000"/>
          <w:vertAlign w:val="superscript"/>
        </w:rPr>
        <w:t>1,2</w:t>
      </w:r>
      <w:r>
        <w:rPr>
          <w:rFonts w:eastAsia="Times New Roman" w:cstheme="minorHAnsi"/>
          <w:color w:val="000000"/>
        </w:rPr>
        <w:t>, Stephen M. Kissler</w:t>
      </w:r>
      <w:r>
        <w:rPr>
          <w:rFonts w:eastAsia="Times New Roman" w:cstheme="minorHAnsi"/>
          <w:color w:val="000000"/>
          <w:vertAlign w:val="superscript"/>
        </w:rPr>
        <w:t>1,2</w:t>
      </w:r>
      <w:r w:rsidR="00D95100">
        <w:rPr>
          <w:rFonts w:eastAsia="Times New Roman" w:cstheme="minorHAnsi"/>
          <w:color w:val="000000"/>
          <w:vertAlign w:val="superscript"/>
        </w:rPr>
        <w:t>,3</w:t>
      </w:r>
      <w:r>
        <w:rPr>
          <w:rFonts w:eastAsia="Times New Roman" w:cstheme="minorHAnsi"/>
          <w:color w:val="000000"/>
        </w:rPr>
        <w:t>, Lilith K. Whittles</w:t>
      </w:r>
      <w:r>
        <w:rPr>
          <w:rFonts w:eastAsia="Times New Roman" w:cstheme="minorHAnsi"/>
          <w:color w:val="000000"/>
          <w:vertAlign w:val="superscript"/>
        </w:rPr>
        <w:t>4</w:t>
      </w:r>
      <w:r>
        <w:rPr>
          <w:rFonts w:eastAsia="Times New Roman" w:cstheme="minorHAnsi"/>
          <w:color w:val="000000"/>
        </w:rPr>
        <w:t>, Michael L. Barnett</w:t>
      </w:r>
      <w:r>
        <w:rPr>
          <w:rFonts w:eastAsia="Times New Roman" w:cstheme="minorHAnsi"/>
          <w:color w:val="000000"/>
          <w:vertAlign w:val="superscript"/>
        </w:rPr>
        <w:t>5</w:t>
      </w:r>
      <w:r w:rsidR="00ED7A3F">
        <w:rPr>
          <w:rFonts w:eastAsia="Times New Roman" w:cstheme="minorHAnsi"/>
          <w:color w:val="000000"/>
          <w:vertAlign w:val="superscript"/>
        </w:rPr>
        <w:t>,6</w:t>
      </w:r>
      <w:r>
        <w:rPr>
          <w:rFonts w:eastAsia="Times New Roman" w:cstheme="minorHAnsi"/>
          <w:color w:val="000000"/>
        </w:rPr>
        <w:t>, Yonatan H. Grad</w:t>
      </w:r>
      <w:r>
        <w:rPr>
          <w:rFonts w:eastAsia="Times New Roman" w:cstheme="minorHAnsi"/>
          <w:color w:val="000000"/>
          <w:vertAlign w:val="superscript"/>
        </w:rPr>
        <w:t>1,2,</w:t>
      </w:r>
      <w:r w:rsidR="00ED7A3F">
        <w:rPr>
          <w:rFonts w:eastAsia="Times New Roman" w:cstheme="minorHAnsi"/>
          <w:color w:val="000000"/>
          <w:vertAlign w:val="superscript"/>
        </w:rPr>
        <w:t>7</w:t>
      </w:r>
    </w:p>
    <w:p w14:paraId="72A33FDE" w14:textId="21A04FAD" w:rsidR="00770B8B" w:rsidRDefault="00770B8B" w:rsidP="00770B8B">
      <w:pPr>
        <w:pStyle w:val="ListParagraph"/>
        <w:numPr>
          <w:ilvl w:val="0"/>
          <w:numId w:val="26"/>
        </w:numPr>
        <w:rPr>
          <w:rFonts w:eastAsia="Times New Roman" w:cstheme="minorHAnsi"/>
        </w:rPr>
      </w:pPr>
      <w:r>
        <w:rPr>
          <w:rFonts w:eastAsia="Times New Roman" w:cstheme="minorHAnsi"/>
        </w:rPr>
        <w:t>Department of Immunology and Infectious Diseases, Harvard T.H. Chan School of Public Health, Boston, MA</w:t>
      </w:r>
      <w:r w:rsidR="00ED7A3F">
        <w:rPr>
          <w:rFonts w:eastAsia="Times New Roman" w:cstheme="minorHAnsi"/>
        </w:rPr>
        <w:t>, USA</w:t>
      </w:r>
    </w:p>
    <w:p w14:paraId="54B94647" w14:textId="0800651E" w:rsidR="00770B8B" w:rsidRDefault="00770B8B" w:rsidP="00770B8B">
      <w:pPr>
        <w:pStyle w:val="ListParagraph"/>
        <w:numPr>
          <w:ilvl w:val="0"/>
          <w:numId w:val="26"/>
        </w:numPr>
        <w:rPr>
          <w:rFonts w:eastAsia="Times New Roman" w:cstheme="minorHAnsi"/>
        </w:rPr>
      </w:pPr>
      <w:r>
        <w:rPr>
          <w:rFonts w:eastAsia="Times New Roman" w:cstheme="minorHAnsi"/>
        </w:rPr>
        <w:t>Center for Communicable Disease Dynamics, Harvard T.H. Chan School of Public Health, Boston, MA</w:t>
      </w:r>
      <w:r w:rsidR="00ED7A3F">
        <w:rPr>
          <w:rFonts w:eastAsia="Times New Roman" w:cstheme="minorHAnsi"/>
        </w:rPr>
        <w:t>, USA</w:t>
      </w:r>
    </w:p>
    <w:p w14:paraId="10B8F84D" w14:textId="09323D1D" w:rsidR="00D95100" w:rsidRDefault="00D95100" w:rsidP="00770B8B">
      <w:pPr>
        <w:pStyle w:val="ListParagraph"/>
        <w:numPr>
          <w:ilvl w:val="0"/>
          <w:numId w:val="26"/>
        </w:numPr>
        <w:rPr>
          <w:rFonts w:eastAsia="Times New Roman" w:cstheme="minorHAnsi"/>
        </w:rPr>
      </w:pPr>
      <w:r>
        <w:rPr>
          <w:rFonts w:eastAsia="Times New Roman" w:cstheme="minorHAnsi"/>
        </w:rPr>
        <w:t>Department of Computer Science, University of Colorado Boulder, Boulder, CO, USA</w:t>
      </w:r>
    </w:p>
    <w:p w14:paraId="453A7027" w14:textId="77777777" w:rsidR="00ED7A3F" w:rsidRPr="00ED7A3F" w:rsidRDefault="00ED7A3F" w:rsidP="00770B8B">
      <w:pPr>
        <w:pStyle w:val="ListParagraph"/>
        <w:numPr>
          <w:ilvl w:val="0"/>
          <w:numId w:val="26"/>
        </w:numPr>
        <w:rPr>
          <w:rFonts w:eastAsia="Times New Roman" w:cstheme="minorHAnsi"/>
          <w:color w:val="000000" w:themeColor="text1"/>
        </w:rPr>
      </w:pPr>
      <w:r w:rsidRPr="00ED7A3F">
        <w:rPr>
          <w:rFonts w:ascii="Calibri" w:hAnsi="Calibri" w:cs="Calibri"/>
          <w:color w:val="000000" w:themeColor="text1"/>
        </w:rPr>
        <w:t>MRC Centre for Global Infectious Disease Analysis and NIHR Health Protection Research Unit in Modelling and Health Economics, School of Public Health, Imperial College London, Norfolk Place, London, W2 1PG, UK</w:t>
      </w:r>
    </w:p>
    <w:p w14:paraId="5A27B1E6" w14:textId="080BBC10" w:rsidR="00770B8B" w:rsidRDefault="00770B8B" w:rsidP="00770B8B">
      <w:pPr>
        <w:pStyle w:val="ListParagraph"/>
        <w:numPr>
          <w:ilvl w:val="0"/>
          <w:numId w:val="26"/>
        </w:numPr>
        <w:rPr>
          <w:rFonts w:eastAsia="Times New Roman" w:cstheme="minorHAnsi"/>
        </w:rPr>
      </w:pPr>
      <w:r>
        <w:rPr>
          <w:rFonts w:eastAsia="Times New Roman" w:cstheme="minorHAnsi"/>
        </w:rPr>
        <w:t>Department of Health Policy and Management, Harvard T.H. Chan School of Public Health</w:t>
      </w:r>
    </w:p>
    <w:p w14:paraId="6797DA5F" w14:textId="58DDFF40" w:rsidR="00ED7A3F" w:rsidRDefault="00ED7A3F" w:rsidP="00AE29F8">
      <w:pPr>
        <w:pStyle w:val="ListParagraph"/>
        <w:numPr>
          <w:ilvl w:val="0"/>
          <w:numId w:val="26"/>
        </w:numPr>
        <w:rPr>
          <w:rFonts w:eastAsia="Times New Roman" w:cstheme="minorHAnsi"/>
        </w:rPr>
      </w:pPr>
      <w:r>
        <w:rPr>
          <w:rFonts w:eastAsia="Times New Roman" w:cstheme="minorHAnsi"/>
        </w:rPr>
        <w:t>Division of General Internal Medicine and Primary Care, Brigham and Women’s Hospital, Harvard Medical School, Boston, MA, USA</w:t>
      </w:r>
    </w:p>
    <w:p w14:paraId="36DE45F7" w14:textId="2DEA7A00" w:rsidR="00ED7A3F" w:rsidRPr="00ED7A3F" w:rsidRDefault="00ED7A3F" w:rsidP="00AE29F8">
      <w:pPr>
        <w:pStyle w:val="ListParagraph"/>
        <w:numPr>
          <w:ilvl w:val="0"/>
          <w:numId w:val="26"/>
        </w:numPr>
        <w:rPr>
          <w:rFonts w:eastAsia="Times New Roman" w:cstheme="minorHAnsi"/>
        </w:rPr>
      </w:pPr>
      <w:r>
        <w:rPr>
          <w:rFonts w:eastAsia="Times New Roman" w:cstheme="minorHAnsi"/>
        </w:rPr>
        <w:t>Division of Infectious Diseases, Brigham and Women’s Hospital, Harvard Medical School, Boston, MA, USA</w:t>
      </w:r>
    </w:p>
    <w:p w14:paraId="32FEC843" w14:textId="77777777" w:rsidR="00117B0D" w:rsidRDefault="00117B0D">
      <w:pPr>
        <w:rPr>
          <w:b/>
          <w:bCs/>
        </w:rPr>
      </w:pPr>
    </w:p>
    <w:p w14:paraId="6AB96B36" w14:textId="77777777" w:rsidR="00132892" w:rsidRDefault="00132892" w:rsidP="00132892">
      <w:pPr>
        <w:rPr>
          <w:rFonts w:eastAsia="Times New Roman" w:cstheme="minorHAnsi"/>
        </w:rPr>
      </w:pPr>
    </w:p>
    <w:p w14:paraId="2E5FD256" w14:textId="77777777" w:rsidR="00AA0B70" w:rsidRDefault="00132892" w:rsidP="00132892">
      <w:pPr>
        <w:rPr>
          <w:rFonts w:eastAsia="Times New Roman" w:cstheme="minorHAnsi"/>
        </w:rPr>
      </w:pPr>
      <w:r>
        <w:rPr>
          <w:rFonts w:eastAsia="Times New Roman" w:cstheme="minorHAnsi"/>
        </w:rPr>
        <w:t xml:space="preserve">Corresponding author: </w:t>
      </w:r>
    </w:p>
    <w:p w14:paraId="6A008672" w14:textId="6BDD9311" w:rsidR="004C54FF" w:rsidRDefault="000102A6" w:rsidP="00132892">
      <w:pPr>
        <w:rPr>
          <w:rFonts w:eastAsia="Times New Roman" w:cstheme="minorHAnsi"/>
        </w:rPr>
      </w:pPr>
      <w:r>
        <w:rPr>
          <w:rFonts w:eastAsia="Times New Roman" w:cstheme="minorHAnsi"/>
        </w:rPr>
        <w:t>Yonatan H. Grad</w:t>
      </w:r>
    </w:p>
    <w:p w14:paraId="7E02D29B" w14:textId="77777777" w:rsidR="00AA0B70" w:rsidRPr="00DF7B0B" w:rsidRDefault="00AA0B70" w:rsidP="00AA0B70">
      <w:r>
        <w:t xml:space="preserve">Harvard T.H. Chan School of Public Health </w:t>
      </w:r>
    </w:p>
    <w:p w14:paraId="4D568D47" w14:textId="77777777" w:rsidR="00AA0B70" w:rsidRDefault="00AA0B70" w:rsidP="00AA0B70">
      <w:pPr>
        <w:rPr>
          <w:rFonts w:eastAsia="Times New Roman" w:cstheme="minorHAnsi"/>
        </w:rPr>
      </w:pPr>
      <w:r>
        <w:rPr>
          <w:rFonts w:eastAsia="Times New Roman" w:cstheme="minorHAnsi"/>
        </w:rPr>
        <w:t>665 Huntington Ave</w:t>
      </w:r>
    </w:p>
    <w:p w14:paraId="0C76B822" w14:textId="77777777" w:rsidR="00AA0B70" w:rsidRDefault="00AA0B70" w:rsidP="00AA0B70">
      <w:pPr>
        <w:rPr>
          <w:rFonts w:eastAsia="Times New Roman" w:cstheme="minorHAnsi"/>
        </w:rPr>
      </w:pPr>
      <w:r>
        <w:rPr>
          <w:rFonts w:eastAsia="Times New Roman" w:cstheme="minorHAnsi"/>
        </w:rPr>
        <w:t>Boston, MA 02115</w:t>
      </w:r>
    </w:p>
    <w:p w14:paraId="4182B3F0" w14:textId="77777777" w:rsidR="00AA0B70" w:rsidRDefault="00AA0B70" w:rsidP="00AA0B70">
      <w:pPr>
        <w:rPr>
          <w:rFonts w:eastAsia="Times New Roman" w:cstheme="minorHAnsi"/>
        </w:rPr>
      </w:pPr>
      <w:r>
        <w:rPr>
          <w:rFonts w:eastAsia="Times New Roman" w:cstheme="minorHAnsi"/>
        </w:rPr>
        <w:t xml:space="preserve">617-432-2275 </w:t>
      </w:r>
    </w:p>
    <w:p w14:paraId="4E3DD1E2" w14:textId="77777777" w:rsidR="00AA0B70" w:rsidRDefault="00AA0B70" w:rsidP="00AA0B70">
      <w:pPr>
        <w:rPr>
          <w:rFonts w:eastAsia="Times New Roman" w:cstheme="minorHAnsi"/>
        </w:rPr>
      </w:pPr>
      <w:r>
        <w:rPr>
          <w:rFonts w:eastAsia="Times New Roman" w:cstheme="minorHAnsi"/>
        </w:rPr>
        <w:t xml:space="preserve"> </w:t>
      </w:r>
      <w:hyperlink r:id="rId8" w:history="1">
        <w:r w:rsidRPr="00AD6D1F">
          <w:rPr>
            <w:rStyle w:val="Hyperlink"/>
            <w:rFonts w:eastAsia="Times New Roman" w:cstheme="minorHAnsi"/>
          </w:rPr>
          <w:t>ygrad@hsph.harvard.edu</w:t>
        </w:r>
      </w:hyperlink>
      <w:r>
        <w:rPr>
          <w:rFonts w:eastAsia="Times New Roman" w:cstheme="minorHAnsi"/>
        </w:rPr>
        <w:t xml:space="preserve"> </w:t>
      </w:r>
    </w:p>
    <w:p w14:paraId="1505084C" w14:textId="07AD305D" w:rsidR="00132892" w:rsidRDefault="00132892" w:rsidP="00132892">
      <w:pPr>
        <w:rPr>
          <w:rFonts w:eastAsia="Times New Roman" w:cstheme="minorHAnsi"/>
        </w:rPr>
      </w:pPr>
    </w:p>
    <w:p w14:paraId="7D1BF916" w14:textId="77777777" w:rsidR="00132892" w:rsidRDefault="00132892" w:rsidP="00132892">
      <w:pPr>
        <w:rPr>
          <w:rFonts w:eastAsia="Times New Roman" w:cstheme="minorHAnsi"/>
        </w:rPr>
      </w:pPr>
    </w:p>
    <w:p w14:paraId="352FCB03" w14:textId="72748953" w:rsidR="00132892" w:rsidRDefault="00132892" w:rsidP="00132892">
      <w:pPr>
        <w:rPr>
          <w:rFonts w:eastAsia="Times New Roman" w:cstheme="minorHAnsi"/>
        </w:rPr>
      </w:pPr>
      <w:r>
        <w:rPr>
          <w:rFonts w:eastAsia="Times New Roman" w:cstheme="minorHAnsi"/>
        </w:rPr>
        <w:t xml:space="preserve">Summary: </w:t>
      </w:r>
      <w:r w:rsidR="00323957">
        <w:rPr>
          <w:rFonts w:eastAsia="Times New Roman" w:cstheme="minorHAnsi"/>
        </w:rPr>
        <w:t>The incidence of s</w:t>
      </w:r>
      <w:r>
        <w:rPr>
          <w:rFonts w:eastAsia="Times New Roman" w:cstheme="minorHAnsi"/>
        </w:rPr>
        <w:t xml:space="preserve">treptococcal pharyngitis </w:t>
      </w:r>
      <w:r w:rsidR="00323957">
        <w:rPr>
          <w:rFonts w:eastAsia="Times New Roman" w:cstheme="minorHAnsi"/>
        </w:rPr>
        <w:t>varies across the U</w:t>
      </w:r>
      <w:r w:rsidR="00CD4B02">
        <w:rPr>
          <w:rFonts w:eastAsia="Times New Roman" w:cstheme="minorHAnsi"/>
        </w:rPr>
        <w:t>.</w:t>
      </w:r>
      <w:r w:rsidR="00323957">
        <w:rPr>
          <w:rFonts w:eastAsia="Times New Roman" w:cstheme="minorHAnsi"/>
        </w:rPr>
        <w:t>S</w:t>
      </w:r>
      <w:r w:rsidR="00CD4B02">
        <w:rPr>
          <w:rFonts w:eastAsia="Times New Roman" w:cstheme="minorHAnsi"/>
        </w:rPr>
        <w:t>.</w:t>
      </w:r>
      <w:r w:rsidR="00323957">
        <w:rPr>
          <w:rFonts w:eastAsia="Times New Roman" w:cstheme="minorHAnsi"/>
        </w:rPr>
        <w:t xml:space="preserve">, with highest rates </w:t>
      </w:r>
      <w:r>
        <w:rPr>
          <w:rFonts w:eastAsia="Times New Roman" w:cstheme="minorHAnsi"/>
        </w:rPr>
        <w:t>in the South</w:t>
      </w:r>
      <w:r w:rsidR="00323957">
        <w:rPr>
          <w:rFonts w:eastAsia="Times New Roman" w:cstheme="minorHAnsi"/>
        </w:rPr>
        <w:t xml:space="preserve"> and</w:t>
      </w:r>
      <w:r>
        <w:rPr>
          <w:rFonts w:eastAsia="Times New Roman" w:cstheme="minorHAnsi"/>
        </w:rPr>
        <w:t xml:space="preserve"> lowe</w:t>
      </w:r>
      <w:r w:rsidR="00DE0E76">
        <w:rPr>
          <w:rFonts w:eastAsia="Times New Roman" w:cstheme="minorHAnsi"/>
        </w:rPr>
        <w:t>st</w:t>
      </w:r>
      <w:r>
        <w:rPr>
          <w:rFonts w:eastAsia="Times New Roman" w:cstheme="minorHAnsi"/>
        </w:rPr>
        <w:t xml:space="preserve"> in the West</w:t>
      </w:r>
      <w:r w:rsidR="00323957">
        <w:rPr>
          <w:rFonts w:eastAsia="Times New Roman" w:cstheme="minorHAnsi"/>
        </w:rPr>
        <w:t>.</w:t>
      </w:r>
      <w:r>
        <w:rPr>
          <w:rFonts w:eastAsia="Times New Roman" w:cstheme="minorHAnsi"/>
        </w:rPr>
        <w:t xml:space="preserve"> </w:t>
      </w:r>
      <w:r w:rsidR="00323957">
        <w:rPr>
          <w:rFonts w:eastAsia="Times New Roman" w:cstheme="minorHAnsi"/>
        </w:rPr>
        <w:t>On average, t</w:t>
      </w:r>
      <w:r w:rsidR="00DE0E76">
        <w:rPr>
          <w:rFonts w:eastAsia="Times New Roman" w:cstheme="minorHAnsi"/>
        </w:rPr>
        <w:t>he</w:t>
      </w:r>
      <w:r>
        <w:rPr>
          <w:rFonts w:eastAsia="Times New Roman" w:cstheme="minorHAnsi"/>
        </w:rPr>
        <w:t xml:space="preserve"> yearly </w:t>
      </w:r>
      <w:r w:rsidR="00DE0E76">
        <w:rPr>
          <w:rFonts w:eastAsia="Times New Roman" w:cstheme="minorHAnsi"/>
        </w:rPr>
        <w:t xml:space="preserve">summer increase in cases </w:t>
      </w:r>
      <w:r w:rsidR="00323957">
        <w:rPr>
          <w:rFonts w:eastAsia="Times New Roman" w:cstheme="minorHAnsi"/>
        </w:rPr>
        <w:t xml:space="preserve">begins </w:t>
      </w:r>
      <w:r>
        <w:rPr>
          <w:rFonts w:eastAsia="Times New Roman" w:cstheme="minorHAnsi"/>
        </w:rPr>
        <w:t>in the South and progress</w:t>
      </w:r>
      <w:r w:rsidR="00DE0E76">
        <w:rPr>
          <w:rFonts w:eastAsia="Times New Roman" w:cstheme="minorHAnsi"/>
        </w:rPr>
        <w:t>e</w:t>
      </w:r>
      <w:r w:rsidR="00323957">
        <w:rPr>
          <w:rFonts w:eastAsia="Times New Roman" w:cstheme="minorHAnsi"/>
        </w:rPr>
        <w:t>s</w:t>
      </w:r>
      <w:r>
        <w:rPr>
          <w:rFonts w:eastAsia="Times New Roman" w:cstheme="minorHAnsi"/>
        </w:rPr>
        <w:t xml:space="preserve"> outwards to adjacent states.</w:t>
      </w:r>
    </w:p>
    <w:p w14:paraId="6DF1B4E4" w14:textId="77777777" w:rsidR="00117B0D" w:rsidRDefault="00117B0D">
      <w:pPr>
        <w:rPr>
          <w:b/>
          <w:bCs/>
        </w:rPr>
      </w:pPr>
    </w:p>
    <w:p w14:paraId="6F7B99C9" w14:textId="77777777" w:rsidR="00117B0D" w:rsidRDefault="00117B0D">
      <w:pPr>
        <w:rPr>
          <w:b/>
          <w:bCs/>
        </w:rPr>
      </w:pPr>
    </w:p>
    <w:p w14:paraId="684531B9" w14:textId="77777777" w:rsidR="00117B0D" w:rsidRDefault="00117B0D">
      <w:pPr>
        <w:rPr>
          <w:b/>
          <w:bCs/>
        </w:rPr>
      </w:pPr>
    </w:p>
    <w:p w14:paraId="25156708" w14:textId="77777777" w:rsidR="00117B0D" w:rsidRDefault="00117B0D">
      <w:pPr>
        <w:rPr>
          <w:b/>
          <w:bCs/>
        </w:rPr>
      </w:pPr>
    </w:p>
    <w:p w14:paraId="73E50E6D" w14:textId="77777777" w:rsidR="00117B0D" w:rsidRDefault="00117B0D">
      <w:pPr>
        <w:rPr>
          <w:b/>
          <w:bCs/>
        </w:rPr>
      </w:pPr>
    </w:p>
    <w:p w14:paraId="11491A56" w14:textId="77777777" w:rsidR="00117B0D" w:rsidRDefault="00117B0D">
      <w:pPr>
        <w:rPr>
          <w:b/>
          <w:bCs/>
        </w:rPr>
      </w:pPr>
    </w:p>
    <w:p w14:paraId="405F3E14" w14:textId="77777777" w:rsidR="00117B0D" w:rsidRDefault="00117B0D">
      <w:pPr>
        <w:rPr>
          <w:b/>
          <w:bCs/>
        </w:rPr>
      </w:pPr>
    </w:p>
    <w:p w14:paraId="5824F989" w14:textId="77777777" w:rsidR="00117B0D" w:rsidRDefault="00117B0D">
      <w:pPr>
        <w:rPr>
          <w:b/>
          <w:bCs/>
        </w:rPr>
      </w:pPr>
    </w:p>
    <w:p w14:paraId="3B95A9A2" w14:textId="77777777" w:rsidR="00117B0D" w:rsidRDefault="00117B0D">
      <w:pPr>
        <w:rPr>
          <w:b/>
          <w:bCs/>
        </w:rPr>
      </w:pPr>
    </w:p>
    <w:p w14:paraId="4BCCA9B4" w14:textId="77777777" w:rsidR="00117B0D" w:rsidRDefault="00117B0D">
      <w:pPr>
        <w:rPr>
          <w:b/>
          <w:bCs/>
        </w:rPr>
      </w:pPr>
    </w:p>
    <w:p w14:paraId="0699BC2E" w14:textId="77777777" w:rsidR="00117B0D" w:rsidRDefault="00117B0D">
      <w:pPr>
        <w:rPr>
          <w:b/>
          <w:bCs/>
        </w:rPr>
      </w:pPr>
    </w:p>
    <w:p w14:paraId="315A16AA" w14:textId="77777777" w:rsidR="00117B0D" w:rsidRDefault="00117B0D">
      <w:pPr>
        <w:rPr>
          <w:b/>
          <w:bCs/>
        </w:rPr>
      </w:pPr>
    </w:p>
    <w:p w14:paraId="496D7746" w14:textId="77777777" w:rsidR="00117B0D" w:rsidRDefault="00117B0D">
      <w:pPr>
        <w:rPr>
          <w:b/>
          <w:bCs/>
        </w:rPr>
      </w:pPr>
    </w:p>
    <w:p w14:paraId="19BB1BE2" w14:textId="09BA4172" w:rsidR="0073533D" w:rsidRDefault="00B10F33">
      <w:pPr>
        <w:rPr>
          <w:b/>
          <w:bCs/>
        </w:rPr>
      </w:pPr>
      <w:r w:rsidRPr="00B10F33">
        <w:rPr>
          <w:b/>
          <w:bCs/>
        </w:rPr>
        <w:lastRenderedPageBreak/>
        <w:t>ABSTRACT</w:t>
      </w:r>
    </w:p>
    <w:p w14:paraId="16E4634E" w14:textId="22018DAE" w:rsidR="00B10F33" w:rsidRPr="004B42BA" w:rsidRDefault="00B10F33">
      <w:pPr>
        <w:rPr>
          <w:u w:val="single"/>
        </w:rPr>
      </w:pPr>
      <w:r w:rsidRPr="004B42BA">
        <w:rPr>
          <w:u w:val="single"/>
        </w:rPr>
        <w:t xml:space="preserve">Background </w:t>
      </w:r>
    </w:p>
    <w:p w14:paraId="5F37E43C" w14:textId="0772A8BD" w:rsidR="0011327E" w:rsidRDefault="004877EE" w:rsidP="00F30587">
      <w:r>
        <w:t xml:space="preserve">Group A </w:t>
      </w:r>
      <w:r>
        <w:rPr>
          <w:i/>
          <w:iCs/>
        </w:rPr>
        <w:t xml:space="preserve">Streptococcus </w:t>
      </w:r>
      <w:r>
        <w:t xml:space="preserve">(GAS) causes </w:t>
      </w:r>
      <w:r w:rsidR="00F30587" w:rsidRPr="00F30587">
        <w:t xml:space="preserve">an estimated 5.2 million outpatient visits </w:t>
      </w:r>
      <w:r w:rsidR="00F30587">
        <w:t xml:space="preserve">for </w:t>
      </w:r>
      <w:r>
        <w:t>pharyngitis</w:t>
      </w:r>
      <w:r w:rsidR="0077193E">
        <w:t xml:space="preserve"> annually </w:t>
      </w:r>
      <w:r>
        <w:t>in the United States</w:t>
      </w:r>
      <w:r w:rsidR="0082128D">
        <w:t xml:space="preserve"> </w:t>
      </w:r>
      <w:r w:rsidR="00356155">
        <w:t>(U.S.)</w:t>
      </w:r>
      <w:r w:rsidR="0065198A">
        <w:t xml:space="preserve"> with incidence peaking in winter</w:t>
      </w:r>
      <w:r w:rsidR="00F333A4">
        <w:t>, but</w:t>
      </w:r>
      <w:r w:rsidR="0082128D">
        <w:t xml:space="preserve"> </w:t>
      </w:r>
      <w:r w:rsidR="00F333A4">
        <w:t>t</w:t>
      </w:r>
      <w:r w:rsidR="0077193E">
        <w:t>he</w:t>
      </w:r>
      <w:r w:rsidR="0065198A">
        <w:t xml:space="preserve"> annual</w:t>
      </w:r>
      <w:r w:rsidR="0077193E">
        <w:t xml:space="preserve"> </w:t>
      </w:r>
      <w:r w:rsidR="00F333A4">
        <w:t>spatio</w:t>
      </w:r>
      <w:r w:rsidR="0077193E">
        <w:t>temporal pattern</w:t>
      </w:r>
      <w:r w:rsidR="001411C7">
        <w:t xml:space="preserve"> of </w:t>
      </w:r>
      <w:r w:rsidR="00356155">
        <w:t>GAS pharyngitis</w:t>
      </w:r>
      <w:r w:rsidR="00836930">
        <w:t xml:space="preserve"> </w:t>
      </w:r>
      <w:r w:rsidR="00F333A4">
        <w:t>across the U</w:t>
      </w:r>
      <w:r w:rsidR="00235064">
        <w:t>.</w:t>
      </w:r>
      <w:r w:rsidR="00F333A4">
        <w:t>S</w:t>
      </w:r>
      <w:r w:rsidR="00235064">
        <w:t>.</w:t>
      </w:r>
      <w:r w:rsidR="00F333A4">
        <w:t xml:space="preserve"> </w:t>
      </w:r>
      <w:r w:rsidR="001411C7">
        <w:t>is</w:t>
      </w:r>
      <w:r w:rsidR="00F333A4">
        <w:t xml:space="preserve"> poorly characterized</w:t>
      </w:r>
      <w:r w:rsidR="00356155">
        <w:t xml:space="preserve">. </w:t>
      </w:r>
    </w:p>
    <w:p w14:paraId="40B46F69" w14:textId="0C1F1206" w:rsidR="004B42BA" w:rsidRPr="004877EE" w:rsidRDefault="00356155">
      <w:r>
        <w:t xml:space="preserve"> </w:t>
      </w:r>
    </w:p>
    <w:p w14:paraId="1FA42784" w14:textId="182E28E0" w:rsidR="00B10F33" w:rsidRDefault="00B10F33">
      <w:pPr>
        <w:rPr>
          <w:u w:val="single"/>
        </w:rPr>
      </w:pPr>
      <w:r w:rsidRPr="004B42BA">
        <w:rPr>
          <w:u w:val="single"/>
        </w:rPr>
        <w:t>Methods</w:t>
      </w:r>
    </w:p>
    <w:p w14:paraId="714F6470" w14:textId="3DF364AD" w:rsidR="00DB5E10" w:rsidRPr="00DB5E10" w:rsidRDefault="00DB5E10">
      <w:r>
        <w:t xml:space="preserve">We </w:t>
      </w:r>
      <w:r w:rsidR="00BE6A03">
        <w:t xml:space="preserve">used outpatient claims data from individuals with private medical insurance between 2010-2018 to quantify </w:t>
      </w:r>
      <w:r w:rsidR="00D95100">
        <w:t xml:space="preserve">GAS pharyngitis </w:t>
      </w:r>
      <w:r>
        <w:t>visit</w:t>
      </w:r>
      <w:r w:rsidR="00F333A4">
        <w:t xml:space="preserve"> rate</w:t>
      </w:r>
      <w:r>
        <w:t>s</w:t>
      </w:r>
      <w:r w:rsidR="00A62A73">
        <w:t xml:space="preserve"> </w:t>
      </w:r>
      <w:r>
        <w:t>across U.S. census regions</w:t>
      </w:r>
      <w:r w:rsidR="00D95100">
        <w:t xml:space="preserve">, </w:t>
      </w:r>
      <w:r>
        <w:t>subregions</w:t>
      </w:r>
      <w:r w:rsidR="00D95100">
        <w:t>,</w:t>
      </w:r>
      <w:r w:rsidR="00BE6A03">
        <w:t xml:space="preserve"> </w:t>
      </w:r>
      <w:r w:rsidR="00D95100">
        <w:t>and states. We evaluated</w:t>
      </w:r>
      <w:r w:rsidR="00BE6A03">
        <w:t xml:space="preserve"> seasonal </w:t>
      </w:r>
      <w:r w:rsidR="00323957">
        <w:t xml:space="preserve">and age-based </w:t>
      </w:r>
      <w:r>
        <w:t>patterns of geographic spread</w:t>
      </w:r>
      <w:r w:rsidR="002A65E2">
        <w:t xml:space="preserve"> and the association between school start</w:t>
      </w:r>
      <w:r w:rsidR="00BE6A03">
        <w:t xml:space="preserve"> dates and the </w:t>
      </w:r>
      <w:r w:rsidR="0065198A">
        <w:t xml:space="preserve">summertime </w:t>
      </w:r>
      <w:r w:rsidR="00BE6A03">
        <w:t>upward infle</w:t>
      </w:r>
      <w:r w:rsidR="001411C7">
        <w:t>ct</w:t>
      </w:r>
      <w:r w:rsidR="00BE6A03">
        <w:t xml:space="preserve">ion in GAS </w:t>
      </w:r>
      <w:r w:rsidR="000E078F">
        <w:t>visits</w:t>
      </w:r>
      <w:r>
        <w:t>.</w:t>
      </w:r>
    </w:p>
    <w:p w14:paraId="529EB91A" w14:textId="62074B34" w:rsidR="0011327E" w:rsidRPr="0011327E" w:rsidRDefault="0011327E"/>
    <w:p w14:paraId="3FE543DC" w14:textId="3D773CB6" w:rsidR="00B10F33" w:rsidRDefault="00B10F33">
      <w:pPr>
        <w:rPr>
          <w:u w:val="single"/>
        </w:rPr>
      </w:pPr>
      <w:r w:rsidRPr="004B42BA">
        <w:rPr>
          <w:u w:val="single"/>
        </w:rPr>
        <w:t>Results</w:t>
      </w:r>
    </w:p>
    <w:p w14:paraId="5D661BC2" w14:textId="341596DD" w:rsidR="00DB5E10" w:rsidRPr="00DB5E10" w:rsidRDefault="007E3D88">
      <w:r>
        <w:t xml:space="preserve">The South had </w:t>
      </w:r>
      <w:r w:rsidR="00836930">
        <w:t xml:space="preserve">the most </w:t>
      </w:r>
      <w:r>
        <w:t xml:space="preserve">visits per </w:t>
      </w:r>
      <w:r w:rsidR="00D9004F">
        <w:t xml:space="preserve">person </w:t>
      </w:r>
      <w:r>
        <w:t xml:space="preserve">(yearly average 39.11 visits per 1000 </w:t>
      </w:r>
      <w:r w:rsidR="00601C73">
        <w:t>people</w:t>
      </w:r>
      <w:r>
        <w:t xml:space="preserve">, 95% CI: 36.21-42.01), and the West had </w:t>
      </w:r>
      <w:r w:rsidR="00836930">
        <w:t xml:space="preserve">the fewest </w:t>
      </w:r>
      <w:r>
        <w:t xml:space="preserve">(yearly average 17.63 visits per 1000 </w:t>
      </w:r>
      <w:r w:rsidR="00601C73">
        <w:t>people</w:t>
      </w:r>
      <w:r>
        <w:t xml:space="preserve">, 95% CI: 16.76-18.49). </w:t>
      </w:r>
      <w:r w:rsidR="00B41935">
        <w:t xml:space="preserve">Visits </w:t>
      </w:r>
      <w:r w:rsidR="00CA473D">
        <w:t>increased</w:t>
      </w:r>
      <w:r w:rsidR="00B41935">
        <w:t xml:space="preserve"> earliest in the South</w:t>
      </w:r>
      <w:r w:rsidR="00323957">
        <w:t xml:space="preserve"> and in school-age children</w:t>
      </w:r>
      <w:r w:rsidR="00FD2B2D">
        <w:t>.</w:t>
      </w:r>
      <w:r w:rsidR="00836930">
        <w:t xml:space="preserve"> </w:t>
      </w:r>
      <w:r w:rsidR="00FD2B2D">
        <w:t>D</w:t>
      </w:r>
      <w:r w:rsidR="00DF3E6F">
        <w:t>ifferences</w:t>
      </w:r>
      <w:r w:rsidR="002514F6">
        <w:t xml:space="preserve"> </w:t>
      </w:r>
      <w:r w:rsidR="00BE6A03">
        <w:t xml:space="preserve">in visits </w:t>
      </w:r>
      <w:r w:rsidR="002514F6">
        <w:t>between the South and other regions</w:t>
      </w:r>
      <w:r w:rsidR="00DF3E6F">
        <w:t xml:space="preserve"> </w:t>
      </w:r>
      <w:r w:rsidR="00182521">
        <w:t xml:space="preserve">were </w:t>
      </w:r>
      <w:r w:rsidR="00DF3E6F">
        <w:t xml:space="preserve">most pronounced </w:t>
      </w:r>
      <w:r>
        <w:t>in the late summer through early winter</w:t>
      </w:r>
      <w:r w:rsidR="00DF3E6F">
        <w:t xml:space="preserve">. </w:t>
      </w:r>
      <w:r w:rsidR="00182521">
        <w:t>V</w:t>
      </w:r>
      <w:r w:rsidR="00DF3E6F">
        <w:t xml:space="preserve">isits peaked earliest in </w:t>
      </w:r>
      <w:r w:rsidR="001E4368">
        <w:t xml:space="preserve">central </w:t>
      </w:r>
      <w:r w:rsidR="00FC5FF0">
        <w:t>s</w:t>
      </w:r>
      <w:r w:rsidR="00DF3E6F">
        <w:t>outhern states</w:t>
      </w:r>
      <w:r w:rsidR="00A904AC">
        <w:t>,</w:t>
      </w:r>
      <w:r w:rsidR="00DF3E6F">
        <w:t xml:space="preserve"> in </w:t>
      </w:r>
      <w:r>
        <w:t>December to January</w:t>
      </w:r>
      <w:r w:rsidR="00A904AC">
        <w:t>,</w:t>
      </w:r>
      <w:r w:rsidR="00DF3E6F">
        <w:t xml:space="preserve"> </w:t>
      </w:r>
      <w:r w:rsidR="003E1306">
        <w:t xml:space="preserve">and latest </w:t>
      </w:r>
      <w:r w:rsidR="00DF3E6F">
        <w:t>on the coasts</w:t>
      </w:r>
      <w:r w:rsidR="00A904AC">
        <w:t>,</w:t>
      </w:r>
      <w:r w:rsidR="00DF3E6F">
        <w:t xml:space="preserve"> in March</w:t>
      </w:r>
      <w:r w:rsidR="00285D35">
        <w:t>.</w:t>
      </w:r>
      <w:r w:rsidR="004130BB">
        <w:t xml:space="preserve"> The onset of the rise in GAS pharyngitis visits correlated </w:t>
      </w:r>
      <w:r w:rsidR="00192B91">
        <w:t>with</w:t>
      </w:r>
      <w:r w:rsidR="004130BB">
        <w:t xml:space="preserve">, but preceded, average school start times. </w:t>
      </w:r>
    </w:p>
    <w:p w14:paraId="1041CF69" w14:textId="77777777" w:rsidR="00DB5E10" w:rsidRPr="004B42BA" w:rsidRDefault="00DB5E10">
      <w:pPr>
        <w:rPr>
          <w:u w:val="single"/>
        </w:rPr>
      </w:pPr>
    </w:p>
    <w:p w14:paraId="7A7FB0BA" w14:textId="5BD57B58" w:rsidR="00B10F33" w:rsidRDefault="00B10F33">
      <w:pPr>
        <w:rPr>
          <w:u w:val="single"/>
        </w:rPr>
      </w:pPr>
      <w:r w:rsidRPr="004B42BA">
        <w:rPr>
          <w:u w:val="single"/>
        </w:rPr>
        <w:t>Conclusions</w:t>
      </w:r>
    </w:p>
    <w:p w14:paraId="250BAAC4" w14:textId="528B672C" w:rsidR="00646E29" w:rsidRPr="00CD4B02" w:rsidRDefault="00CA473D">
      <w:r>
        <w:t>T</w:t>
      </w:r>
      <w:r w:rsidR="00192B91">
        <w:t xml:space="preserve">he </w:t>
      </w:r>
      <w:r w:rsidR="004130BB" w:rsidRPr="007435A1">
        <w:t xml:space="preserve">burden and timing of </w:t>
      </w:r>
      <w:r w:rsidR="00192B91">
        <w:t xml:space="preserve">GAS pharyngitis </w:t>
      </w:r>
      <w:r w:rsidR="005515C2">
        <w:t xml:space="preserve">varied </w:t>
      </w:r>
      <w:r w:rsidR="004130BB" w:rsidRPr="007435A1">
        <w:t>across the continental U.S.</w:t>
      </w:r>
      <w:r w:rsidR="005515C2">
        <w:t xml:space="preserve">, with </w:t>
      </w:r>
      <w:r w:rsidR="00DE278B">
        <w:t xml:space="preserve">the South experiencing </w:t>
      </w:r>
      <w:r w:rsidR="001E4368">
        <w:t xml:space="preserve">the </w:t>
      </w:r>
      <w:r w:rsidR="005515C2">
        <w:t xml:space="preserve">highest overall rates and earliest </w:t>
      </w:r>
      <w:r w:rsidR="00DE278B">
        <w:t xml:space="preserve">onset </w:t>
      </w:r>
      <w:r w:rsidR="005515C2">
        <w:t xml:space="preserve">and peak in </w:t>
      </w:r>
      <w:r w:rsidR="0075564A">
        <w:t xml:space="preserve">outpatient </w:t>
      </w:r>
      <w:r w:rsidR="001E4368">
        <w:t>visits</w:t>
      </w:r>
      <w:r w:rsidR="005515C2">
        <w:t>.</w:t>
      </w:r>
      <w:r w:rsidR="004130BB" w:rsidRPr="007435A1">
        <w:t xml:space="preserve"> </w:t>
      </w:r>
      <w:r w:rsidR="00285D35">
        <w:t xml:space="preserve">Understanding </w:t>
      </w:r>
      <w:r w:rsidR="0033049E">
        <w:t xml:space="preserve">the drivers of these </w:t>
      </w:r>
      <w:r w:rsidR="00285D35">
        <w:t xml:space="preserve">regional differences in GAS pharyngitis </w:t>
      </w:r>
      <w:r w:rsidR="0033049E">
        <w:t xml:space="preserve">will </w:t>
      </w:r>
      <w:r>
        <w:t>help in</w:t>
      </w:r>
      <w:r w:rsidR="0033049E">
        <w:t xml:space="preserve"> identifying and </w:t>
      </w:r>
      <w:r w:rsidR="00285D35">
        <w:t>target</w:t>
      </w:r>
      <w:r w:rsidR="0033049E">
        <w:t xml:space="preserve">ing </w:t>
      </w:r>
      <w:r w:rsidR="00285D35">
        <w:t>preventi</w:t>
      </w:r>
      <w:r w:rsidR="0033049E">
        <w:t>on</w:t>
      </w:r>
      <w:r w:rsidR="00285D35">
        <w:t xml:space="preserve"> measures. </w:t>
      </w:r>
      <w:r w:rsidR="00646E29">
        <w:rPr>
          <w:b/>
          <w:bCs/>
        </w:rPr>
        <w:br w:type="page"/>
      </w:r>
    </w:p>
    <w:p w14:paraId="083624B1" w14:textId="2FE9526B" w:rsidR="007A4F37" w:rsidRDefault="00B10F33">
      <w:pPr>
        <w:rPr>
          <w:b/>
          <w:bCs/>
        </w:rPr>
      </w:pPr>
      <w:r>
        <w:rPr>
          <w:b/>
          <w:bCs/>
        </w:rPr>
        <w:lastRenderedPageBreak/>
        <w:t>INTRODUCTION</w:t>
      </w:r>
    </w:p>
    <w:p w14:paraId="5A221841" w14:textId="3B387D94" w:rsidR="00802B7E" w:rsidRDefault="00CB180A" w:rsidP="00527090">
      <w:r>
        <w:t xml:space="preserve">Group A </w:t>
      </w:r>
      <w:r>
        <w:rPr>
          <w:i/>
          <w:iCs/>
        </w:rPr>
        <w:t>S</w:t>
      </w:r>
      <w:r w:rsidRPr="00CB180A">
        <w:rPr>
          <w:i/>
          <w:iCs/>
        </w:rPr>
        <w:t>treptococcus</w:t>
      </w:r>
      <w:r w:rsidR="008C5875">
        <w:rPr>
          <w:i/>
          <w:iCs/>
        </w:rPr>
        <w:t xml:space="preserve"> </w:t>
      </w:r>
      <w:r w:rsidR="008C5875">
        <w:t>(GAS</w:t>
      </w:r>
      <w:r w:rsidR="00527090">
        <w:t xml:space="preserve">; </w:t>
      </w:r>
      <w:r>
        <w:rPr>
          <w:i/>
          <w:iCs/>
        </w:rPr>
        <w:t>Streptococcus pyogenes</w:t>
      </w:r>
      <w:r w:rsidR="00527090">
        <w:t>)</w:t>
      </w:r>
      <w:r>
        <w:t xml:space="preserve"> </w:t>
      </w:r>
      <w:r w:rsidR="00C46D26">
        <w:t>is a common</w:t>
      </w:r>
      <w:r w:rsidR="00626AE5">
        <w:t xml:space="preserve"> human</w:t>
      </w:r>
      <w:r w:rsidR="00C23EE3">
        <w:t xml:space="preserve"> bacterial</w:t>
      </w:r>
      <w:r w:rsidR="00C46D26">
        <w:t xml:space="preserve"> pathogen </w:t>
      </w:r>
      <w:r w:rsidR="00626AE5">
        <w:t>that causes</w:t>
      </w:r>
      <w:r w:rsidR="008C5875">
        <w:t xml:space="preserve"> a diverse spectrum of diseas</w:t>
      </w:r>
      <w:r w:rsidR="00E5770E">
        <w:t>e</w:t>
      </w:r>
      <w:r w:rsidR="00C46D26">
        <w:t xml:space="preserve">. GAS pharyngitis, known </w:t>
      </w:r>
      <w:r w:rsidR="004C20FD">
        <w:t xml:space="preserve">commonly </w:t>
      </w:r>
      <w:r w:rsidR="00C46D26">
        <w:t>as “strep throat,” is responsible for an estimated 5.2 million outpatient visits and 2.8 million antibiotic prescriptions each year</w:t>
      </w:r>
      <w:r w:rsidR="00527090">
        <w:t xml:space="preserve"> in the U.S</w:t>
      </w:r>
      <w:r w:rsidR="00C46D26">
        <w:t>.</w:t>
      </w:r>
      <w:r w:rsidR="00231729">
        <w:t>, accounting for 5.9% of all outpatient antibiotic prescriptions in children ages 3-9 years</w:t>
      </w:r>
      <w:r w:rsidR="005E543A">
        <w:t>.</w:t>
      </w:r>
      <w:r w:rsidR="00C46D26">
        <w:fldChar w:fldCharType="begin"/>
      </w:r>
      <w:r w:rsidR="00C46D26">
        <w:instrText xml:space="preserve"> ADDIN ZOTERO_ITEM CSL_CITATION {"citationID":"Rhr1cvg7","properties":{"formattedCitation":"\\super 1\\nosupersub{}","plainCitation":"1","noteIndex":0},"citationItems":[{"id":1109,"uris":["http://zotero.org/users/4318844/items/AII323S6"],"itemData":{"id":1109,"type":"article-journal","abstract":"Group A Streptococcus (GAS) is a leading cause of acute respiratory conditions that frequently result in antibiotic prescribing. Vaccines against GAS are currently in development.We estimated the incidence rates of healthcare visits and antibiotic prescribing for pharyngitis, sinusitis, and acute otitis media (AOM) in the United States using nationally representative surveys of outpatient care provision, supplemented by insurance claims data. We estimated the proportion of these episodes attributable to GAS and to GAS emm types included in a proposed 30-valent vaccine. We used these outputs to estimate the incidence rates of outpatient visits and antibiotic prescribing preventable by GAS vaccines with various efficacy profiles under infant and school-age dosing schedules.GAS pharyngitis causes 19.1 (95% confidence interval [CI], 17.3–21.1) outpatient visits and 10.2 (95% CI, 9.0–11.5) antibiotic prescriptions per 1000 US persons aged 0–64 years, annually. GAS pharyngitis causes 93.2 (95% CI, 82.3–105.3) visits and 53.2 (95% CI, 45.2–62.5) antibiotic prescriptions per 1000 children ages 3–9 years, annually, representing 5.9% (95% CI, 5.1–7.0%) of all outpatient antibiotic prescribing in this age group. Collectively, GAS-attributable pharyngitis, sinusitis, and AOM cause 26.9 (95% CI, 23.9–30.8) outpatient visits and 16.1 (95% CI, 14.0–18.7) antibiotic prescriptions per 1000 population, annually. A 30-valent GAS vaccine meeting the World Health Organization’s 80% efficacy target could prevent 5.4% (95% CI, 4.6–6.4%) of outpatient antibiotic prescriptions among children aged 3–9 years. If vaccine prevention of GAS pharyngitis made the routine antibiotic treatment of pharyngitis unnecessary, up to 17.1% (95% CI, 15.0–19.6%) of outpatient antibiotic prescriptions among children aged 3–9 years could be prevented.An efficacious GAS vaccine could prevent substantial incidences of pharyngitis infections and associated antibiotic prescribing in the United States.","container-title":"Clinical Infectious Diseases","DOI":"10.1093/cid/ciaa529","ISSN":"1058-4838","issue":"1","journalAbbreviation":"Clinical Infectious Diseases","page":"e47-e58","source":"Silverchair","title":"Incidence of Pharyngitis, Sinusitis, Acute Otitis Media, and Outpatient Antibiotic Prescribing Preventable by Vaccination Against Group A Streptococcus in the United States","volume":"73","author":[{"family":"Lewnard","given":"Joseph A"},{"family":"King","given":"Laura M"},{"family":"Fleming-Dutra","given":"Katherine E"},{"family":"Link-Gelles","given":"Ruth"},{"family":"Van Beneden","given":"Chris A"}],"issued":{"date-parts":[["2021",7,1]]}}}],"schema":"https://github.com/citation-style-language/schema/raw/master/csl-citation.json"} </w:instrText>
      </w:r>
      <w:r w:rsidR="00C46D26">
        <w:fldChar w:fldCharType="separate"/>
      </w:r>
      <w:r w:rsidR="00C46D26" w:rsidRPr="00C46D26">
        <w:rPr>
          <w:rFonts w:ascii="Calibri" w:cs="Calibri"/>
          <w:vertAlign w:val="superscript"/>
        </w:rPr>
        <w:t>1</w:t>
      </w:r>
      <w:r w:rsidR="00C46D26">
        <w:fldChar w:fldCharType="end"/>
      </w:r>
      <w:r w:rsidR="00C46D26">
        <w:t xml:space="preserve"> According to the </w:t>
      </w:r>
      <w:r w:rsidR="004447B1">
        <w:t>Centers for Disease Control and Prevention (</w:t>
      </w:r>
      <w:r w:rsidR="00C46D26">
        <w:t>CDC</w:t>
      </w:r>
      <w:r w:rsidR="004447B1">
        <w:t>)</w:t>
      </w:r>
      <w:r w:rsidR="00C46D26">
        <w:t xml:space="preserve">, GAS accounts for 20-30% of </w:t>
      </w:r>
      <w:r w:rsidR="006339D2">
        <w:t>pharyngitis cases</w:t>
      </w:r>
      <w:r w:rsidR="00C46D26">
        <w:t xml:space="preserve"> in children and 5-15% of </w:t>
      </w:r>
      <w:r w:rsidR="006339D2">
        <w:t>pharyngitis cases</w:t>
      </w:r>
      <w:r w:rsidR="00C46D26">
        <w:t xml:space="preserve"> in adults.</w:t>
      </w:r>
      <w:r w:rsidR="00C46D26">
        <w:fldChar w:fldCharType="begin"/>
      </w:r>
      <w:r w:rsidR="00C46D26">
        <w:instrText xml:space="preserve"> ADDIN ZOTERO_ITEM CSL_CITATION {"citationID":"aiV37b0q","properties":{"formattedCitation":"\\super 2\\nosupersub{}","plainCitation":"2","noteIndex":0},"citationItems":[{"id":1218,"uris":["http://zotero.org/users/4318844/items/KWM8Y7NA"],"itemData":{"id":1218,"type":"webpage","abstract":"Etiology, clinical features, transmission, risk factors, diagnosis, treatment, carriage, prevention, and more about strep throat.","language":"en-us","title":"Pharyngitis (Strep Throat): Information For Clinicians | CDC","title-short":"Pharyngitis (Strep Throat)","URL":"https://www.cdc.gov/groupastrep/diseases-hcp/strep-throat.html","accessed":{"date-parts":[["2023",5,19]]},"issued":{"date-parts":[["2023",4,19]]}}}],"schema":"https://github.com/citation-style-language/schema/raw/master/csl-citation.json"} </w:instrText>
      </w:r>
      <w:r w:rsidR="00C46D26">
        <w:fldChar w:fldCharType="separate"/>
      </w:r>
      <w:r w:rsidR="00C46D26" w:rsidRPr="00C46D26">
        <w:rPr>
          <w:rFonts w:ascii="Calibri" w:cs="Calibri"/>
          <w:vertAlign w:val="superscript"/>
        </w:rPr>
        <w:t>2</w:t>
      </w:r>
      <w:r w:rsidR="00C46D26">
        <w:fldChar w:fldCharType="end"/>
      </w:r>
      <w:r w:rsidR="00C46D26">
        <w:t xml:space="preserve"> </w:t>
      </w:r>
      <w:r w:rsidR="00E44472">
        <w:t>GAS pharyngitis is more common in the winter and spring months,</w:t>
      </w:r>
      <w:r w:rsidR="00E44472">
        <w:fldChar w:fldCharType="begin"/>
      </w:r>
      <w:r w:rsidR="00CF420F">
        <w:instrText xml:space="preserve"> ADDIN ZOTERO_ITEM CSL_CITATION {"citationID":"5Keif7cY","properties":{"formattedCitation":"\\super 2\\uc0\\u8211{}4\\nosupersub{}","plainCitation":"2–4","noteIndex":0},"citationItems":[{"id":1218,"uris":["http://zotero.org/users/4318844/items/KWM8Y7NA"],"itemData":{"id":1218,"type":"webpage","abstract":"Etiology, clinical features, transmission, risk factors, diagnosis, treatment, carriage, prevention, and more about strep throat.","language":"en-us","title":"Pharyngitis (Strep Throat): Information For Clinicians | CDC","title-short":"Pharyngitis (Strep Throat)","URL":"https://www.cdc.gov/groupastrep/diseases-hcp/strep-throat.html","accessed":{"date-parts":[["2023",5,19]]},"issued":{"date-parts":[["2023",4,19]]}}},{"id":1058,"uris":["http://zotero.org/users/4318844/items/8XN9ZLEL"],"itemData":{"id":1058,"type":"article-journal","abstract":"Background:Streptococcus pyogenes, or Group A Streptococcus (GAS), causes acute pharyngitis and necrotizing fasciitis. Seasonal variations in GAS infections are not robustly characterized. We assessed seasonal variations and risk factors of GAS pharyngitis and ICD-10-diagnosed necrotizing fasciitis.Methods:From the period 2010?2019, we conducted a case?control study using laboratory-confirmed cases of GAS pharyngitis and a descriptive observational study of necrotizing fasciitis using ICD-10 codes. Data were collected from TriNetX, a federated research network. We extracted seasonal (quarterly) incidence rates. We used an autoregressive integrated moving average (ARIMA) model to assess seasonal variations. Demographic characteristics and 1-month outcomes were compared among adults with or without GAS pharyngitis.Results:We identified 224,471 adults with GAS pharyngitis (test-positive) and 546,142 adults without it (test-negative). GAS pharyngitis adults were younger (25.3 versus 30.2?years of age, p?","container-title":"Therapeutic Advances in Infectious Disease","DOI":"10.1177/20499361221132101","ISSN":"2049-9361","journalAbbreviation":"Therapeutic Advances in Infection","note":"publisher: SAGE Publications","page":"20499361221132101","source":"SAGE Journals","title":"Seasonal variations and risk factors of Streptococcus pyogenes infection: a multicenter research network study","title-short":"Seasonal variations and risk factors of Streptococcus pyogenes infection","volume":"9","author":[{"family":"Kennis","given":"Matthew"},{"family":"Tagawa","given":"Alex"},{"family":"Kung","given":"Vanessa M."},{"family":"Montalbano","given":"Gabrielle"},{"family":"Narvaez","given":"Isabella"},{"family":"Franco-Paredes","given":"Carlos"},{"family":"Vargas Barahona","given":"Lilian"},{"family":"Madinger","given":"Nancy"},{"family":"Shapiro","given":"Leland"},{"family":"Chastain","given":"Daniel B."},{"family":"Henao-Martínez","given":"Andrés F."}],"issued":{"date-parts":[["2022",1,1]]}}},{"id":1624,"uris":["http://zotero.org/users/4318844/items/6VF93KVX"],"itemData":{"id":1624,"type":"article-journal","abstract":"Background: \n          Group A streptococci (GAS) are a major cause of pharyngitis in children. Recently, there were severe GAS outbreaks. The aims of this study were to assess pharyngeal colonization prevalence in healthy children, to assess different diagnostic definitions for GAS pharyngitis and to estimate incidence rates for these infections.\n          Methods: \n          A 2-year longitudinal study was conducted in healthy children in the United States. Pharyngeal swabs were cultured every 3 months for GAS colonization. Serum antistreptolysin O, antideoxyribonuclease B (DNaseB) and antistreptococcal C5a peptidase (SCP) antibody titers were assessed at baseline. When participants developed a sore throat, pharyngeal swabs were collected for rapid antigen detection test (RADT) and culture, and antibody titers were determined in serum samples. A range of case definitions were used for GAS pharyngitis.\n          Results: \n          A total of 422 children 3–12 years old were enrolled (140, 141 and 141 were 3–5, 6–9 and 10–12 years of age, respectively). The overall prevalence of GAS colonization during the study was 48%. Baseline antistreptolysin O, anti-DNaseB and anti-SCP antibody titers were higher for children older than 5 years. The incidence of GAS pharyngitis per 100 person-years was 15.9 for RADT/culture-proven and 4.6 for serologically confirmed pharyngitis.\n          Conclusions: \n          GAS throat colonization and pharyngitis were frequent in children 3–12 years old. The case definition employed impacted the measured incidence of GAS pharyngitis, with higher rates detected using RADT/culture-based definitions. These data suggest that case definition is important and that young children are exposed to GAS, which may inform plans for vaccine development and implementation.","container-title":"The Pediatric Infectious Disease Journal","DOI":"10.1097/INF.0000000000004111","ISSN":"0891-3668","language":"en-US","page":"10.1097/INF.0000000000004111","source":"journals-lww-com.ezp-prod1.hul.harvard.edu","title":"A Longitudinal Study of Group A Streptococcal Colonization and Pharyngitis in US Children","author":[{"family":"Frenck","given":"Robert W. Jr"},{"family":"Laudat","given":"France"},{"family":"Liang","given":"John"},{"family":"Giordano-Schmidt","given":"Donna"},{"family":"Jansen","given":"Kathrin U."},{"family":"Gruber","given":"William"},{"family":"Anderson","given":"Annaliesa S."},{"family":"Scully","given":"Ingrid L."}]}}],"schema":"https://github.com/citation-style-language/schema/raw/master/csl-citation.json"} </w:instrText>
      </w:r>
      <w:r w:rsidR="00E44472">
        <w:fldChar w:fldCharType="separate"/>
      </w:r>
      <w:r w:rsidR="00CF420F" w:rsidRPr="00CF420F">
        <w:rPr>
          <w:rFonts w:ascii="Calibri" w:cs="Calibri"/>
          <w:vertAlign w:val="superscript"/>
        </w:rPr>
        <w:t>2–4</w:t>
      </w:r>
      <w:r w:rsidR="00E44472">
        <w:fldChar w:fldCharType="end"/>
      </w:r>
      <w:r w:rsidR="00E44472">
        <w:t xml:space="preserve"> but its seasonality and geography in the U.S</w:t>
      </w:r>
      <w:r w:rsidR="005926F7">
        <w:t>.</w:t>
      </w:r>
      <w:r w:rsidR="00E44472">
        <w:t xml:space="preserve"> remains poorly characterized.</w:t>
      </w:r>
    </w:p>
    <w:p w14:paraId="2E5ADC0F" w14:textId="77777777" w:rsidR="00802B7E" w:rsidRDefault="00802B7E" w:rsidP="00802B7E"/>
    <w:p w14:paraId="61990B54" w14:textId="0C6CD913" w:rsidR="00E44472" w:rsidRDefault="00E44472" w:rsidP="00231729">
      <w:r>
        <w:t>O</w:t>
      </w:r>
      <w:r w:rsidR="00802B7E">
        <w:t xml:space="preserve">ther common respiratory conditions have well-characterized spatiotemporal trends: epidemic waves of influenza </w:t>
      </w:r>
      <w:r>
        <w:t xml:space="preserve">usually </w:t>
      </w:r>
      <w:r w:rsidR="00802B7E">
        <w:t xml:space="preserve">start in the southern U.S., and </w:t>
      </w:r>
      <w:r w:rsidR="00A87DB0">
        <w:t xml:space="preserve">seasonal peaks of </w:t>
      </w:r>
      <w:r w:rsidR="00802B7E">
        <w:t xml:space="preserve">respiratory syncytial virus (RSV) </w:t>
      </w:r>
      <w:r w:rsidR="00A87DB0">
        <w:t xml:space="preserve">are </w:t>
      </w:r>
      <w:r w:rsidR="00802B7E">
        <w:t>typically earliest in Florida.</w:t>
      </w:r>
      <w:r w:rsidR="00802B7E">
        <w:fldChar w:fldCharType="begin"/>
      </w:r>
      <w:r w:rsidR="00CF420F">
        <w:instrText xml:space="preserve"> ADDIN ZOTERO_ITEM CSL_CITATION {"citationID":"fJJEEL8h","properties":{"formattedCitation":"\\super 5,6\\nosupersub{}","plainCitation":"5,6","noteIndex":0},"citationItems":[{"id":1212,"uris":["http://zotero.org/users/4318844/items/A254X3T4"],"itemData":{"id":1212,"type":"article-journal","abstract":"Seasonal influenza epidemics offer unique opportunities to study the invasion and re-invasion waves of a pathogen in a partially immune population. Detailed patterns of spread remain elusive, however, due to lack of granular disease data. Here we model high-volume city-level medical claims data and human mobility proxies to explore the drivers of influenza spread in the US during 2002–2010. Although the speed and pathways of spread varied across seasons, seven of eight epidemics likely originated in the Southern US. Each epidemic was associated with 1–5 early long-range transmission events, half of which sparked onward transmission. Gravity model estimates indicate a sharp decay in influenza transmission with the distance between infectious and susceptible cities, consistent with spread dominated by work commutes rather than air traffic. Two early-onset seasons associated with antigenic novelty had particularly localized modes of spread, suggesting that novel strains may spread in a more localized fashion than previously anticipated.","container-title":"PLOS Computational Biology","DOI":"10.1371/journal.pcbi.1005382","ISSN":"1553-7358","issue":"2","journalAbbreviation":"PLOS Computational Biology","language":"en","note":"publisher: Public Library of Science","page":"e1005382","source":"PLoS Journals","title":"Human mobility and the spatial transmission of influenza in the United States","volume":"13","author":[{"family":"Charu","given":"Vivek"},{"family":"Zeger","given":"Scott"},{"family":"Gog","given":"Julia"},{"family":"Bjørnstad","given":"Ottar N."},{"family":"Kissler","given":"Stephen"},{"family":"Simonsen","given":"Lone"},{"family":"Grenfell","given":"Bryan T."},{"family":"Viboud","given":"Cécile"}],"issued":{"date-parts":[["2017",2,10]]}}},{"id":1214,"uris":["http://zotero.org/users/4318844/items/TLUE3P6A"],"itemData":{"id":1214,"type":"article-journal","abstract":"Epidemics of respiratory syncytial virus (RSV) are known to occur in wintertime in temperate countries including the United States, but there is a limited understanding of the importance of climatic drivers in determining the seasonality of RSV. In the United States, RSV activity is highly spatially structured, with seasonal peaks beginning in Florida in November through December and ending in the upper Midwest in February-March, and prolonged disease activity in the southeastern US. Using data on both age-specific hospitalizations and laboratory reports of RSV in the US, and employing a combination of statistical and mechanistic epidemic modeling, we examined the association between environmental variables and state-specific measures of RSV seasonality. Temperature, vapor pressure, precipitation, and potential evapotranspiration (PET) were significantly associated with the timing of RSV activity across states in univariate exploratory analyses. The amplitude and timing of seasonality in the transmission rate was significantly correlated with seasonal fluctuations in PET, and negatively correlated with mean vapor pressure, minimum temperature, and precipitation. States with low mean vapor pressure and the largest seasonal variation in PET tended to experience biennial patterns of RSV activity, with alternating years of “early-big” and “late-small” epidemics. Our model for the transmission dynamics of RSV was able to replicate these biennial transitions at higher amplitudes of seasonality in the transmission rate. This successfully connects environmental drivers to the epidemic dynamics of RSV; however, it does not fully explain why RSV activity begins in Florida, one of the warmest states, when RSV is a winter-seasonal pathogen. Understanding and predicting the seasonality of RSV is essential in determining the optimal timing of immunoprophylaxis.","container-title":"PLOS Pathogens","DOI":"10.1371/journal.ppat.1004591","ISSN":"1553-7374","issue":"1","journalAbbreviation":"PLOS Pathogens","language":"en","note":"publisher: Public Library of Science","page":"e1004591","source":"PLoS Journals","title":"Environmental Drivers of the Spatiotemporal Dynamics of Respiratory Syncytial Virus in the United States","volume":"11","author":[{"family":"Pitzer","given":"Virginia E."},{"family":"Viboud","given":"Cécile"},{"family":"Alonso","given":"Wladimir J."},{"family":"Wilcox","given":"Tanya"},{"family":"Metcalf","given":"C. Jessica"},{"family":"Steiner","given":"Claudia A."},{"family":"Haynes","given":"Amber K."},{"family":"Grenfell","given":"Bryan T."}],"issued":{"date-parts":[["2015",1,8]]}}}],"schema":"https://github.com/citation-style-language/schema/raw/master/csl-citation.json"} </w:instrText>
      </w:r>
      <w:r w:rsidR="00802B7E">
        <w:fldChar w:fldCharType="separate"/>
      </w:r>
      <w:r w:rsidR="00CF420F" w:rsidRPr="00CF420F">
        <w:rPr>
          <w:rFonts w:ascii="Calibri" w:cs="Calibri"/>
          <w:vertAlign w:val="superscript"/>
        </w:rPr>
        <w:t>5,6</w:t>
      </w:r>
      <w:r w:rsidR="00802B7E">
        <w:fldChar w:fldCharType="end"/>
      </w:r>
      <w:r w:rsidR="00802B7E">
        <w:t xml:space="preserve"> </w:t>
      </w:r>
      <w:r w:rsidR="00695DAE">
        <w:t>Environmental factors such as mean absolute humidity, vapor pressure, minimum temperature, and precipitation have been proposed as transmission modifiers for these viruses.</w:t>
      </w:r>
      <w:r w:rsidR="00695DAE">
        <w:fldChar w:fldCharType="begin"/>
      </w:r>
      <w:r w:rsidR="00695DAE">
        <w:instrText xml:space="preserve"> ADDIN ZOTERO_ITEM CSL_CITATION {"citationID":"JTyTf8Zi","properties":{"formattedCitation":"\\super 5,6\\nosupersub{}","plainCitation":"5,6","noteIndex":0},"citationItems":[{"id":1212,"uris":["http://zotero.org/users/4318844/items/A254X3T4"],"itemData":{"id":1212,"type":"article-journal","abstract":"Seasonal influenza epidemics offer unique opportunities to study the invasion and re-invasion waves of a pathogen in a partially immune population. Detailed patterns of spread remain elusive, however, due to lack of granular disease data. Here we model high-volume city-level medical claims data and human mobility proxies to explore the drivers of influenza spread in the US during 2002–2010. Although the speed and pathways of spread varied across seasons, seven of eight epidemics likely originated in the Southern US. Each epidemic was associated with 1–5 early long-range transmission events, half of which sparked onward transmission. Gravity model estimates indicate a sharp decay in influenza transmission with the distance between infectious and susceptible cities, consistent with spread dominated by work commutes rather than air traffic. Two early-onset seasons associated with antigenic novelty had particularly localized modes of spread, suggesting that novel strains may spread in a more localized fashion than previously anticipated.","container-title":"PLOS Computational Biology","DOI":"10.1371/journal.pcbi.1005382","ISSN":"1553-7358","issue":"2","journalAbbreviation":"PLOS Computational Biology","language":"en","note":"publisher: Public Library of Science","page":"e1005382","source":"PLoS Journals","title":"Human mobility and the spatial transmission of influenza in the United States","volume":"13","author":[{"family":"Charu","given":"Vivek"},{"family":"Zeger","given":"Scott"},{"family":"Gog","given":"Julia"},{"family":"Bjørnstad","given":"Ottar N."},{"family":"Kissler","given":"Stephen"},{"family":"Simonsen","given":"Lone"},{"family":"Grenfell","given":"Bryan T."},{"family":"Viboud","given":"Cécile"}],"issued":{"date-parts":[["2017",2,10]]}}},{"id":1214,"uris":["http://zotero.org/users/4318844/items/TLUE3P6A"],"itemData":{"id":1214,"type":"article-journal","abstract":"Epidemics of respiratory syncytial virus (RSV) are known to occur in wintertime in temperate countries including the United States, but there is a limited understanding of the importance of climatic drivers in determining the seasonality of RSV. In the United States, RSV activity is highly spatially structured, with seasonal peaks beginning in Florida in November through December and ending in the upper Midwest in February-March, and prolonged disease activity in the southeastern US. Using data on both age-specific hospitalizations and laboratory reports of RSV in the US, and employing a combination of statistical and mechanistic epidemic modeling, we examined the association between environmental variables and state-specific measures of RSV seasonality. Temperature, vapor pressure, precipitation, and potential evapotranspiration (PET) were significantly associated with the timing of RSV activity across states in univariate exploratory analyses. The amplitude and timing of seasonality in the transmission rate was significantly correlated with seasonal fluctuations in PET, and negatively correlated with mean vapor pressure, minimum temperature, and precipitation. States with low mean vapor pressure and the largest seasonal variation in PET tended to experience biennial patterns of RSV activity, with alternating years of “early-big” and “late-small” epidemics. Our model for the transmission dynamics of RSV was able to replicate these biennial transitions at higher amplitudes of seasonality in the transmission rate. This successfully connects environmental drivers to the epidemic dynamics of RSV; however, it does not fully explain why RSV activity begins in Florida, one of the warmest states, when RSV is a winter-seasonal pathogen. Understanding and predicting the seasonality of RSV is essential in determining the optimal timing of immunoprophylaxis.","container-title":"PLOS Pathogens","DOI":"10.1371/journal.ppat.1004591","ISSN":"1553-7374","issue":"1","journalAbbreviation":"PLOS Pathogens","language":"en","note":"publisher: Public Library of Science","page":"e1004591","source":"PLoS Journals","title":"Environmental Drivers of the Spatiotemporal Dynamics of Respiratory Syncytial Virus in the United States","volume":"11","author":[{"family":"Pitzer","given":"Virginia E."},{"family":"Viboud","given":"Cécile"},{"family":"Alonso","given":"Wladimir J."},{"family":"Wilcox","given":"Tanya"},{"family":"Metcalf","given":"C. Jessica"},{"family":"Steiner","given":"Claudia A."},{"family":"Haynes","given":"Amber K."},{"family":"Grenfell","given":"Bryan T."}],"issued":{"date-parts":[["2015",1,8]]}}}],"schema":"https://github.com/citation-style-language/schema/raw/master/csl-citation.json"} </w:instrText>
      </w:r>
      <w:r w:rsidR="00695DAE">
        <w:fldChar w:fldCharType="separate"/>
      </w:r>
      <w:r w:rsidR="00695DAE" w:rsidRPr="00695DAE">
        <w:rPr>
          <w:rFonts w:ascii="Calibri" w:cs="Calibri"/>
          <w:vertAlign w:val="superscript"/>
        </w:rPr>
        <w:t>5,6</w:t>
      </w:r>
      <w:r w:rsidR="00695DAE">
        <w:fldChar w:fldCharType="end"/>
      </w:r>
      <w:r w:rsidR="00695DAE">
        <w:t xml:space="preserve"> </w:t>
      </w:r>
      <w:r w:rsidR="00AD7890">
        <w:t>S</w:t>
      </w:r>
      <w:r w:rsidR="00E80BDE">
        <w:t xml:space="preserve">chool-aged children </w:t>
      </w:r>
      <w:r w:rsidR="00AD7890">
        <w:t xml:space="preserve">play an important role in </w:t>
      </w:r>
      <w:r w:rsidR="00DF7584">
        <w:t xml:space="preserve">community </w:t>
      </w:r>
      <w:r w:rsidR="00E80BDE">
        <w:t>influenza</w:t>
      </w:r>
      <w:r w:rsidR="00AD7890">
        <w:t xml:space="preserve"> transmission</w:t>
      </w:r>
      <w:r w:rsidR="00DF7584">
        <w:t xml:space="preserve"> and in the transmission and introduction of RSV into households.</w:t>
      </w:r>
      <w:r w:rsidR="009A71EF">
        <w:fldChar w:fldCharType="begin"/>
      </w:r>
      <w:r w:rsidR="009A71EF">
        <w:instrText xml:space="preserve"> ADDIN ZOTERO_ITEM CSL_CITATION {"citationID":"c506s7fB","properties":{"formattedCitation":"\\super 7,8\\nosupersub{}","plainCitation":"7,8","noteIndex":0},"citationItems":[{"id":1626,"uris":["http://zotero.org/users/4318844/items/9R7TBHY8"],"itemData":{"id":1626,"type":"article-journal","abstract":"Children and adolescents appear to play an important role in the transmission of influenza. Selectively vaccinating youngsters against influenza may interrupt virus transmission and protect those not immunized.To assess whether vaccinating children and adolescents with inactivated influenza vaccine could prevent influenza in other community members.A cluster randomized trial involving 947 Canadian children and adolescents aged 36 months to 15 years who received study vaccine and 2326 community members who did not receive the study vaccine in 49 Hutterite colonies in Alberta, Saskatchewan, and Manitoba. Follow-up began December 28, 2008, and ended June 23, 2009.Children were randomly assigned according to community and in a blinded manner to receive standard dosing of either inactivated trivalent influenza vaccine or hepatitis A vaccine, which was used as a control.Confirmed influenza A and B infection using a real-time reverse transcriptase polymerase chain reaction (RT-PCR) assay and by measuring serum hemagglutination inhibition titers.The mean rate of study vaccine coverage among eligible participants was 83% (range, 53%-100%) for the influenza vaccine colonies and 79% (range, 50%-100%) for the hepatitis A vaccine colonies. Among nonrecipients, 39 of 1271 (3.1%) in the influenza vaccine colonies and 80 of 1055 (7.6%) in the hepatitis A vaccine colonies had influenza illness confirmed by RT-PCR, for a protective effectiveness of 61% (95% confidence interval [CI], 8%-83%; P = .03). Among all study participants (those who were and those who were not vaccinated), 80 of 1773 (4.5%) in the influenza vaccine colonies and 159 of 1500 (10.6%) in the hepatitis A vaccine colonies had influenza illness confirmed by RT-PCR for an overall protective effectiveness of 59% (95% CI, 5%-82%; P = .04). No serious vaccine adverse events were observed.Immunizing children and adolescents with inactivated influenza vaccine significantly protected unimmunized residents of rural communities against influenza.clinicaltrials.gov Identifier: NCT00877396; isrctn.org Identifier:\nISRCTN15363571","container-title":"JAMA","DOI":"10.1001/jama.2010.250","ISSN":"0098-7484","issue":"10","journalAbbreviation":"JAMA","page":"943-950","source":"Silverchair","title":"Effect of Influenza Vaccination of Children on Infection Rates in Hutterite Communities: A Randomized Trial","title-short":"Effect of Influenza Vaccination of Children on Infection Rates in Hutterite Communities","volume":"303","author":[{"family":"Loeb","given":"Mark"},{"family":"Russell","given":"Margaret L."},{"family":"Moss","given":"Lorraine"},{"family":"Fonseca","given":"Kevin"},{"family":"Fox","given":"Julie"},{"family":"Earn","given":"David J. D."},{"family":"Aoki","given":"Fred"},{"family":"Horsman","given":"Gregory"},{"family":"Van Caeseele","given":"Paul"},{"family":"Chokani","given":"Khami"},{"family":"Vooght","given":"Mark"},{"family":"Babiuk","given":"Lorne"},{"family":"Webby","given":"Richard"},{"family":"Walter","given":"Stephen D."}],"issued":{"date-parts":[["2010",3,10]]}}},{"id":1628,"uris":["http://zotero.org/users/4318844/items/2KPIPA9E"],"itemData":{"id":1628,"type":"article-journal","abstract":"Background. Respiratory syncytial virus (RSV) vaccine development for direct protection of young infants faces substantial obstacles. Assessing the potential of indirect protection using different strategies, such as targeting older children or mothers, requires knowledge of the source of infection to the infants.Methods. We undertook a prospective study in rural Kenya. Households with a child born after the preceding RSV epidemic and ≥1 elder sibling were recruited. Nasopharyngeal swab samples were collected every 3–4 days irrespective of symptoms from all household members throughout the RSV season of 2009–2010 and tested for RSV using molecular techniques.Results. From 451 participants in 44 households a total of 15 396 nasopharyngeal swab samples were samples were collected, representing 86% of planned sampling. RSV was detected in 37 households (84%) and 173 participants (38%) and 28 study infants (64%). The infants acquired infection from within (15 infants; 54%) or outside (9 infants; 32%) the household; in 4 households the source of infant infection was inconclusive. Older children were index case patients for 11 (73%) of the within-household infant infections, and 10 of these 11 children were attending school.Conclusion. We demonstrate that school-going siblings frequently introduce RSV into households, leading to infection in infants.","container-title":"The Journal of Infectious Diseases","DOI":"10.1093/infdis/jit828","ISSN":"0022-1899","issue":"11","journalAbbreviation":"The Journal of Infectious Diseases","page":"1685-1692","source":"Silverchair","title":"The Source of Respiratory Syncytial Virus Infection In Infants: A Household Cohort Study In Rural Kenya","title-short":"The Source of Respiratory Syncytial Virus Infection In Infants","volume":"209","author":[{"family":"Munywoki","given":"Patrick K."},{"family":"Koech","given":"Dorothy C."},{"family":"Agoti","given":"Charles N."},{"family":"Lewa","given":"Clement"},{"family":"Cane","given":"Patricia A."},{"family":"Medley","given":"Graham F."},{"family":"Nokes","given":"D. J."}],"issued":{"date-parts":[["2014",6,1]]}}}],"schema":"https://github.com/citation-style-language/schema/raw/master/csl-citation.json"} </w:instrText>
      </w:r>
      <w:r w:rsidR="009A71EF">
        <w:fldChar w:fldCharType="separate"/>
      </w:r>
      <w:r w:rsidR="009A71EF" w:rsidRPr="009A71EF">
        <w:rPr>
          <w:rFonts w:ascii="Calibri" w:cs="Calibri"/>
          <w:vertAlign w:val="superscript"/>
        </w:rPr>
        <w:t>7,8</w:t>
      </w:r>
      <w:r w:rsidR="009A71EF">
        <w:fldChar w:fldCharType="end"/>
      </w:r>
      <w:r w:rsidR="00E80BDE">
        <w:t xml:space="preserve"> Whether these factors similarly impact GAS pharyngitis transmission remains unclear. </w:t>
      </w:r>
    </w:p>
    <w:p w14:paraId="49E04179" w14:textId="77777777" w:rsidR="00802B7E" w:rsidRDefault="00802B7E" w:rsidP="00802B7E"/>
    <w:p w14:paraId="39FF87E1" w14:textId="3305B99C" w:rsidR="002A0840" w:rsidRPr="00CB180A" w:rsidRDefault="002A0840" w:rsidP="002A0840">
      <w:r>
        <w:t xml:space="preserve">To address the need for improved characterization of GAS epidemiology in the U.S., we used outpatient insurance claims data from private insurers to </w:t>
      </w:r>
      <w:r w:rsidR="00E44472">
        <w:t xml:space="preserve">assess </w:t>
      </w:r>
      <w:r w:rsidR="00032633">
        <w:t xml:space="preserve">geographic </w:t>
      </w:r>
      <w:r w:rsidR="00E44472">
        <w:t xml:space="preserve">patterns of </w:t>
      </w:r>
      <w:r>
        <w:t>visits for GAS pharyngitis over the course of the year</w:t>
      </w:r>
      <w:r w:rsidR="00E44472">
        <w:t xml:space="preserve"> and</w:t>
      </w:r>
      <w:r w:rsidR="005320B0">
        <w:t xml:space="preserve"> to</w:t>
      </w:r>
      <w:r w:rsidR="00E44472">
        <w:t xml:space="preserve"> evaluate the association with the start of the school year</w:t>
      </w:r>
      <w:r>
        <w:t xml:space="preserve">. </w:t>
      </w:r>
    </w:p>
    <w:p w14:paraId="1904BBCE" w14:textId="77777777" w:rsidR="004D2DC3" w:rsidRDefault="004D2DC3"/>
    <w:p w14:paraId="0FB59315" w14:textId="6B4D8C1A" w:rsidR="00751A13" w:rsidRDefault="00B10F33">
      <w:pPr>
        <w:rPr>
          <w:b/>
          <w:bCs/>
        </w:rPr>
      </w:pPr>
      <w:r>
        <w:rPr>
          <w:b/>
          <w:bCs/>
        </w:rPr>
        <w:t>METHODS</w:t>
      </w:r>
    </w:p>
    <w:p w14:paraId="04D0185A" w14:textId="6D2E5D33" w:rsidR="00E37E7B" w:rsidRPr="00E37E7B" w:rsidRDefault="00E37E7B">
      <w:pPr>
        <w:rPr>
          <w:b/>
          <w:bCs/>
        </w:rPr>
      </w:pPr>
      <w:r w:rsidRPr="00E37E7B">
        <w:rPr>
          <w:b/>
          <w:bCs/>
        </w:rPr>
        <w:t>Study Population and Data Source</w:t>
      </w:r>
    </w:p>
    <w:p w14:paraId="6E8D990D" w14:textId="260AE109" w:rsidR="00584AF7" w:rsidRDefault="00003D71">
      <w:r>
        <w:t>Retrospective o</w:t>
      </w:r>
      <w:r w:rsidR="00C7278D">
        <w:t xml:space="preserve">utpatient claims </w:t>
      </w:r>
      <w:r w:rsidR="005A1D60">
        <w:t>data were extracted from</w:t>
      </w:r>
      <w:r w:rsidR="00942307">
        <w:t xml:space="preserve"> the</w:t>
      </w:r>
      <w:r w:rsidR="005A1D60">
        <w:t xml:space="preserve"> </w:t>
      </w:r>
      <w:proofErr w:type="spellStart"/>
      <w:r w:rsidR="00E332B9">
        <w:t>Merative</w:t>
      </w:r>
      <w:proofErr w:type="spellEnd"/>
      <w:r w:rsidR="000170EA">
        <w:t>™</w:t>
      </w:r>
      <w:r w:rsidR="00E332B9">
        <w:t xml:space="preserve"> </w:t>
      </w:r>
      <w:proofErr w:type="spellStart"/>
      <w:r w:rsidR="005A1D60">
        <w:t>MarketScan</w:t>
      </w:r>
      <w:proofErr w:type="spellEnd"/>
      <w:r w:rsidR="000170EA">
        <w:t xml:space="preserve">® </w:t>
      </w:r>
      <w:r>
        <w:t>Commercial</w:t>
      </w:r>
      <w:r w:rsidR="005A1D60">
        <w:t xml:space="preserve"> </w:t>
      </w:r>
      <w:r w:rsidR="000170EA">
        <w:t>D</w:t>
      </w:r>
      <w:r w:rsidR="005A1D60">
        <w:t xml:space="preserve">atabase, which is a convenience sample of 16.6-36.4 million </w:t>
      </w:r>
      <w:r w:rsidR="002C20DC">
        <w:t xml:space="preserve">annually-enrolled </w:t>
      </w:r>
      <w:r w:rsidR="005A1D60">
        <w:t>privately-insured individuals (5.1-11.6% of the total U.S. population</w:t>
      </w:r>
      <w:r w:rsidR="00D22608">
        <w:t>, depending on the year</w:t>
      </w:r>
      <w:r w:rsidR="005A1D60">
        <w:t>).</w:t>
      </w:r>
      <w:r w:rsidR="005247ED">
        <w:fldChar w:fldCharType="begin"/>
      </w:r>
      <w:r w:rsidR="009A71EF">
        <w:instrText xml:space="preserve"> ADDIN ZOTERO_ITEM CSL_CITATION {"citationID":"xwS2zTLb","properties":{"formattedCitation":"\\super 9\\nosupersub{}","plainCitation":"9","noteIndex":0},"citationItems":[{"id":1235,"uris":["http://zotero.org/users/4318844/items/UEUMUY9I"],"itemData":{"id":1235,"type":"webpage","title":"Real World Evidence | Merative","URL":"https://www.merative.com/real-world-evidence","accessed":{"date-parts":[["2023",5,19]]}}}],"schema":"https://github.com/citation-style-language/schema/raw/master/csl-citation.json"} </w:instrText>
      </w:r>
      <w:r w:rsidR="005247ED">
        <w:fldChar w:fldCharType="separate"/>
      </w:r>
      <w:r w:rsidR="009A71EF" w:rsidRPr="009A71EF">
        <w:rPr>
          <w:rFonts w:ascii="Calibri" w:cs="Calibri"/>
          <w:vertAlign w:val="superscript"/>
        </w:rPr>
        <w:t>9</w:t>
      </w:r>
      <w:r w:rsidR="005247ED">
        <w:fldChar w:fldCharType="end"/>
      </w:r>
      <w:r w:rsidR="005247ED">
        <w:t xml:space="preserve"> </w:t>
      </w:r>
      <w:r>
        <w:t>These data include claims from outpatient care, pharmacy</w:t>
      </w:r>
      <w:r w:rsidR="004C4F37">
        <w:t>,</w:t>
      </w:r>
      <w:r>
        <w:t xml:space="preserve"> and enrollment data from large</w:t>
      </w:r>
      <w:r w:rsidR="00F74361" w:rsidRPr="00F74361">
        <w:t xml:space="preserve"> </w:t>
      </w:r>
      <w:r w:rsidR="00F74361">
        <w:t>health plans and</w:t>
      </w:r>
      <w:r>
        <w:t xml:space="preserve"> employers </w:t>
      </w:r>
      <w:r w:rsidR="00F74361">
        <w:t>covering</w:t>
      </w:r>
      <w:r>
        <w:t xml:space="preserve"> employees</w:t>
      </w:r>
      <w:r w:rsidR="00F74361">
        <w:t xml:space="preserve"> and their families</w:t>
      </w:r>
      <w:r>
        <w:t xml:space="preserve">. </w:t>
      </w:r>
      <w:r w:rsidR="00A13623">
        <w:t>The sample was restricted to individuals who were continuously enrolled for an entire year between 2010-2018</w:t>
      </w:r>
      <w:r w:rsidR="005320B0">
        <w:t xml:space="preserve"> and included i</w:t>
      </w:r>
      <w:r w:rsidR="00584AF7">
        <w:t>nformation on age group, sex, and state</w:t>
      </w:r>
      <w:r w:rsidR="002A0CDB">
        <w:t xml:space="preserve"> (</w:t>
      </w:r>
      <w:r w:rsidR="005320B0" w:rsidRPr="00734AB3">
        <w:rPr>
          <w:b/>
          <w:bCs/>
        </w:rPr>
        <w:t>Table 1</w:t>
      </w:r>
      <w:r w:rsidR="002A0CDB" w:rsidRPr="00734AB3">
        <w:rPr>
          <w:b/>
          <w:bCs/>
        </w:rPr>
        <w:t>, Figure S1, Figure S2</w:t>
      </w:r>
      <w:r w:rsidR="002A0CDB">
        <w:t>)</w:t>
      </w:r>
      <w:r w:rsidR="00C13AEB">
        <w:t xml:space="preserve">. </w:t>
      </w:r>
    </w:p>
    <w:p w14:paraId="184C919F" w14:textId="77777777" w:rsidR="00C7278D" w:rsidRDefault="00C7278D"/>
    <w:p w14:paraId="548A4FB0" w14:textId="591FE9C7" w:rsidR="00E37E7B" w:rsidRDefault="00E37E7B">
      <w:pPr>
        <w:rPr>
          <w:b/>
          <w:bCs/>
        </w:rPr>
      </w:pPr>
      <w:r>
        <w:rPr>
          <w:b/>
          <w:bCs/>
        </w:rPr>
        <w:t xml:space="preserve">Disease Incidence </w:t>
      </w:r>
    </w:p>
    <w:p w14:paraId="3453F3B5" w14:textId="38750E7F" w:rsidR="009151B9" w:rsidRDefault="009151B9" w:rsidP="009151B9">
      <w:r>
        <w:t xml:space="preserve">Visits </w:t>
      </w:r>
      <w:r w:rsidR="0034629F">
        <w:t>prompted by GAS pharyngitis</w:t>
      </w:r>
      <w:r>
        <w:t xml:space="preserve"> were identified by mapping codes from the </w:t>
      </w:r>
      <w:r>
        <w:rPr>
          <w:i/>
          <w:iCs/>
        </w:rPr>
        <w:t>International Classification of Diseases, Clinical Modification</w:t>
      </w:r>
      <w:r>
        <w:t xml:space="preserve"> ninth (ICD9) or tenth (ICD10) revision to Clinical Classification Software (CCS) codes</w:t>
      </w:r>
      <w:r w:rsidR="00F22519">
        <w:t xml:space="preserve"> (</w:t>
      </w:r>
      <w:r w:rsidR="00F22519" w:rsidRPr="003B759E">
        <w:rPr>
          <w:b/>
          <w:bCs/>
        </w:rPr>
        <w:t>Table S1</w:t>
      </w:r>
      <w:r w:rsidR="00F22519">
        <w:t>).</w:t>
      </w:r>
      <w:r>
        <w:fldChar w:fldCharType="begin"/>
      </w:r>
      <w:r w:rsidR="009A71EF">
        <w:instrText xml:space="preserve"> ADDIN ZOTERO_ITEM CSL_CITATION {"citationID":"glVs2Kpl","properties":{"formattedCitation":"\\super 10\\nosupersub{}","plainCitation":"10","noteIndex":0},"citationItems":[{"id":1237,"uris":["http://zotero.org/users/4318844/items/CTP6R9WG"],"itemData":{"id":1237,"type":"webpage","title":"Clinical Classifications Software (CCS) for ICD-10-PCS (beta version)","URL":"https://hcup-us.ahrq.gov/toolssoftware/ccs10/ccs10.jsp","accessed":{"date-parts":[["2023",5,20]]}}}],"schema":"https://github.com/citation-style-language/schema/raw/master/csl-citation.json"} </w:instrText>
      </w:r>
      <w:r>
        <w:fldChar w:fldCharType="separate"/>
      </w:r>
      <w:r w:rsidR="009A71EF" w:rsidRPr="009A71EF">
        <w:rPr>
          <w:rFonts w:ascii="Calibri" w:cs="Calibri"/>
          <w:vertAlign w:val="superscript"/>
        </w:rPr>
        <w:t>10</w:t>
      </w:r>
      <w:r>
        <w:fldChar w:fldCharType="end"/>
      </w:r>
      <w:r>
        <w:t xml:space="preserve"> </w:t>
      </w:r>
      <w:r w:rsidR="00B14455">
        <w:t>G</w:t>
      </w:r>
      <w:r w:rsidR="00AF005D">
        <w:t xml:space="preserve">uidelines </w:t>
      </w:r>
      <w:r w:rsidR="004B729F">
        <w:t>recommend</w:t>
      </w:r>
      <w:r w:rsidR="00AF005D">
        <w:t xml:space="preserve"> GAS pharyngitis diagnosis by a rapid antigen detection test (RADT) or throat culture, rather than by clinical features alone</w:t>
      </w:r>
      <w:r w:rsidR="00B14455">
        <w:t>.</w:t>
      </w:r>
      <w:r w:rsidR="00AF005D">
        <w:fldChar w:fldCharType="begin"/>
      </w:r>
      <w:r w:rsidR="009A71EF">
        <w:instrText xml:space="preserve"> ADDIN ZOTERO_ITEM CSL_CITATION {"citationID":"7susDvEK","properties":{"formattedCitation":"\\super 2,11\\nosupersub{}","plainCitation":"2,11","noteIndex":0},"citationItems":[{"id":1218,"uris":["http://zotero.org/users/4318844/items/KWM8Y7NA"],"itemData":{"id":1218,"type":"webpage","abstract":"Etiology, clinical features, transmission, risk factors, diagnosis, treatment, carriage, prevention, and more about strep throat.","language":"en-us","title":"Pharyngitis (Strep Throat): Information For Clinicians | CDC","title-short":"Pharyngitis (Strep Throat)","URL":"https://www.cdc.gov/groupastrep/diseases-hcp/strep-throat.html","accessed":{"date-parts":[["2023",5,19]]},"issued":{"date-parts":[["2023",4,19]]}}},{"id":1320,"uris":["http://zotero.org/users/4318844/items/QSDMVS2Z"],"itemData":{"id":1320,"type":"article-journal","abstract":"The guideline is intended for use by healthcare providers who care for adult and pediatric patients with group A streptococcal pharyngitis. The guideline updates the 2002 Infectious Diseases Society of America guideline and discusses diagnosis and management, and recommendations are provided regarding antibiotic choices and dosing. Penicillin or amoxicillin remain the treatments of choice, and recommendations are made for the penicillin-allergic patient, which now include clindamycin.","container-title":"Clinical Infectious Diseases","DOI":"10.1093/cid/cis629","ISSN":"1058-4838","issue":"10","journalAbbreviation":"Clinical Infectious Diseases","page":"e86-e102","source":"Silverchair","title":"Clinical Practice Guideline for the Diagnosis and Management of Group A Streptococcal Pharyngitis: 2012 Update by the Infectious Diseases Society of America","title-short":"Clinical Practice Guideline for the Diagnosis and Management of Group A Streptococcal Pharyngitis","volume":"55","author":[{"family":"Shulman","given":"Stanford T."},{"family":"Bisno","given":"Alan L."},{"family":"Clegg","given":"Herbert W."},{"family":"Gerber","given":"Michael A."},{"family":"Kaplan","given":"Edward L."},{"family":"Lee","given":"Grace"},{"family":"Martin","given":"Judith M."},{"family":"Van Beneden","given":"Chris"}],"issued":{"date-parts":[["2012",11,15]]}}}],"schema":"https://github.com/citation-style-language/schema/raw/master/csl-citation.json"} </w:instrText>
      </w:r>
      <w:r w:rsidR="00AF005D">
        <w:fldChar w:fldCharType="separate"/>
      </w:r>
      <w:r w:rsidR="009A71EF" w:rsidRPr="009A71EF">
        <w:rPr>
          <w:rFonts w:ascii="Calibri" w:cs="Calibri"/>
          <w:vertAlign w:val="superscript"/>
        </w:rPr>
        <w:t>2,11</w:t>
      </w:r>
      <w:r w:rsidR="00AF005D">
        <w:fldChar w:fldCharType="end"/>
      </w:r>
      <w:r w:rsidR="00AF005D">
        <w:t xml:space="preserve"> </w:t>
      </w:r>
      <w:r w:rsidR="00032633">
        <w:t xml:space="preserve"> </w:t>
      </w:r>
      <w:r>
        <w:t>Visits were</w:t>
      </w:r>
      <w:r w:rsidR="004B729F">
        <w:t xml:space="preserve"> thus</w:t>
      </w:r>
      <w:r>
        <w:t xml:space="preserve"> included if </w:t>
      </w:r>
      <w:r w:rsidR="00894458">
        <w:t xml:space="preserve">a diagnosis code </w:t>
      </w:r>
      <w:r w:rsidR="00E15855">
        <w:t>indicating</w:t>
      </w:r>
      <w:r w:rsidR="00894458">
        <w:t xml:space="preserve"> </w:t>
      </w:r>
      <w:r>
        <w:t xml:space="preserve">GAS pharyngitis was the first or second diagnosis billed for the visit. </w:t>
      </w:r>
    </w:p>
    <w:p w14:paraId="49ACE591" w14:textId="72463F24" w:rsidR="000C6371" w:rsidRPr="00AC7CB4" w:rsidRDefault="000C6371" w:rsidP="009151B9">
      <w:pPr>
        <w:rPr>
          <w:lang w:val="en-GB"/>
        </w:rPr>
      </w:pPr>
    </w:p>
    <w:p w14:paraId="61093C4F" w14:textId="79243B31" w:rsidR="007B1A5A" w:rsidRDefault="00EC7E09" w:rsidP="001D67F7">
      <w:r>
        <w:t>Yearly</w:t>
      </w:r>
      <w:r w:rsidR="001B7C0B">
        <w:t>, quarterly, and monthly</w:t>
      </w:r>
      <w:r>
        <w:t xml:space="preserve"> visits per </w:t>
      </w:r>
      <w:r w:rsidR="00FA3AEB">
        <w:t xml:space="preserve">1,000 </w:t>
      </w:r>
      <w:r w:rsidR="00601C73">
        <w:t>people</w:t>
      </w:r>
      <w:r>
        <w:t xml:space="preserve"> </w:t>
      </w:r>
      <w:r w:rsidR="001D67F7">
        <w:t xml:space="preserve">within </w:t>
      </w:r>
      <w:r w:rsidR="00D22608">
        <w:t>the 4</w:t>
      </w:r>
      <w:r w:rsidR="005F0682">
        <w:t>8</w:t>
      </w:r>
      <w:r w:rsidR="00D22608">
        <w:t xml:space="preserve"> continental U.S. </w:t>
      </w:r>
      <w:r w:rsidR="001D67F7">
        <w:t>state</w:t>
      </w:r>
      <w:r w:rsidR="00D22608">
        <w:t xml:space="preserve">s </w:t>
      </w:r>
      <w:r w:rsidR="005F0682">
        <w:t xml:space="preserve">plus Washington D.C., </w:t>
      </w:r>
      <w:r w:rsidR="00D22608">
        <w:t xml:space="preserve">9 </w:t>
      </w:r>
      <w:r w:rsidR="001D67F7">
        <w:t>subregion</w:t>
      </w:r>
      <w:r w:rsidR="00D22608">
        <w:t>s</w:t>
      </w:r>
      <w:r w:rsidR="001D67F7">
        <w:t xml:space="preserve">, </w:t>
      </w:r>
      <w:r w:rsidR="007B1A5A">
        <w:t>and</w:t>
      </w:r>
      <w:r w:rsidR="001D67F7">
        <w:t xml:space="preserve"> </w:t>
      </w:r>
      <w:r w:rsidR="00D22608">
        <w:t xml:space="preserve">4 </w:t>
      </w:r>
      <w:r w:rsidR="001D67F7">
        <w:t>region</w:t>
      </w:r>
      <w:r w:rsidR="00D22608">
        <w:t>s</w:t>
      </w:r>
      <w:r w:rsidR="001D67F7">
        <w:t xml:space="preserve"> (according to </w:t>
      </w:r>
      <w:r w:rsidR="00761265">
        <w:t>the</w:t>
      </w:r>
      <w:r w:rsidR="001D67F7">
        <w:t xml:space="preserve"> Census R</w:t>
      </w:r>
      <w:r w:rsidR="00761265">
        <w:t>e</w:t>
      </w:r>
      <w:r w:rsidR="001D67F7">
        <w:t>gions and Divisions</w:t>
      </w:r>
      <w:r w:rsidR="00761265">
        <w:t xml:space="preserve"> of </w:t>
      </w:r>
      <w:r w:rsidR="00761265">
        <w:lastRenderedPageBreak/>
        <w:t>the United States</w:t>
      </w:r>
      <w:r w:rsidR="001D67F7">
        <w:t xml:space="preserve">, </w:t>
      </w:r>
      <w:r w:rsidR="001D67F7" w:rsidRPr="003B759E">
        <w:rPr>
          <w:b/>
          <w:bCs/>
        </w:rPr>
        <w:t>Tables S2 and S3</w:t>
      </w:r>
      <w:r w:rsidR="001D67F7">
        <w:t>)</w:t>
      </w:r>
      <w:r w:rsidR="00761265">
        <w:fldChar w:fldCharType="begin"/>
      </w:r>
      <w:r w:rsidR="009A71EF">
        <w:instrText xml:space="preserve"> ADDIN ZOTERO_ITEM CSL_CITATION {"citationID":"pj4SYvZd","properties":{"formattedCitation":"\\super 12\\nosupersub{}","plainCitation":"12","noteIndex":0},"citationItems":[{"id":1601,"uris":["http://zotero.org/users/4318844/items/782J4SBE"],"itemData":{"id":1601,"type":"document","abstract":"https://www2.census.gov/geo/pdfs/maps-data/maps/reference/us_regdiv.pdf","publisher":"U.S. Department of Commerce, Economics and Statistics Administration, U.S. Census Bureau","title":"Census Regions and Divisions of the United States","URL":"https://www2.census.gov/geo/pdfs/maps-data/maps/reference/us_regdiv.pdf"}}],"schema":"https://github.com/citation-style-language/schema/raw/master/csl-citation.json"} </w:instrText>
      </w:r>
      <w:r w:rsidR="00761265">
        <w:fldChar w:fldCharType="separate"/>
      </w:r>
      <w:r w:rsidR="009A71EF" w:rsidRPr="009A71EF">
        <w:rPr>
          <w:rFonts w:ascii="Calibri" w:cs="Calibri"/>
          <w:vertAlign w:val="superscript"/>
        </w:rPr>
        <w:t>12</w:t>
      </w:r>
      <w:r w:rsidR="00761265">
        <w:fldChar w:fldCharType="end"/>
      </w:r>
      <w:r w:rsidR="001D67F7">
        <w:t xml:space="preserve"> </w:t>
      </w:r>
      <w:r>
        <w:t>were calculated by dividing the number of visits in t</w:t>
      </w:r>
      <w:r w:rsidR="001B7C0B">
        <w:t>he respective time period</w:t>
      </w:r>
      <w:r>
        <w:t xml:space="preserve"> by the number of </w:t>
      </w:r>
      <w:r w:rsidR="00601C73">
        <w:t>people</w:t>
      </w:r>
      <w:r w:rsidR="008D4AFC">
        <w:t xml:space="preserve"> enrolled</w:t>
      </w:r>
      <w:r>
        <w:t xml:space="preserve"> during that </w:t>
      </w:r>
      <w:r w:rsidR="001B7C0B">
        <w:t>period</w:t>
      </w:r>
      <w:r w:rsidR="001D67F7">
        <w:t xml:space="preserve"> in the respective geographic division</w:t>
      </w:r>
      <w:r w:rsidR="00D318A3">
        <w:t xml:space="preserve"> and multiplying by 1,000</w:t>
      </w:r>
      <w:r>
        <w:t>.</w:t>
      </w:r>
      <w:r w:rsidR="001D67F7">
        <w:t xml:space="preserve"> There was no clear secular trend in visits across years (</w:t>
      </w:r>
      <w:r w:rsidR="001D67F7" w:rsidRPr="003B759E">
        <w:rPr>
          <w:b/>
          <w:bCs/>
        </w:rPr>
        <w:t>Figure S</w:t>
      </w:r>
      <w:r w:rsidR="00222C02">
        <w:rPr>
          <w:b/>
          <w:bCs/>
        </w:rPr>
        <w:t>3</w:t>
      </w:r>
      <w:r w:rsidR="001D67F7">
        <w:t xml:space="preserve">), and thus visits were averaged across all 9 years of observation and 95% confidence intervals were calculated under the assumption of normally distributed errors. </w:t>
      </w:r>
      <w:r w:rsidR="00C13AEB">
        <w:t>There were no clear differences in age distributions by region</w:t>
      </w:r>
      <w:r w:rsidR="009375E9">
        <w:t>;</w:t>
      </w:r>
      <w:r w:rsidR="00C13AEB">
        <w:t xml:space="preserve"> </w:t>
      </w:r>
      <w:r w:rsidR="009375E9">
        <w:t xml:space="preserve">consequently, </w:t>
      </w:r>
      <w:r w:rsidR="00C13AEB">
        <w:t>visits from all ages were included</w:t>
      </w:r>
      <w:r w:rsidR="005D16B6">
        <w:t xml:space="preserve"> </w:t>
      </w:r>
      <w:r w:rsidR="006401EE">
        <w:t xml:space="preserve">unless otherwise specified </w:t>
      </w:r>
      <w:r w:rsidR="005D16B6">
        <w:t>(</w:t>
      </w:r>
      <w:r w:rsidR="005D16B6" w:rsidRPr="003B759E">
        <w:rPr>
          <w:b/>
          <w:bCs/>
        </w:rPr>
        <w:t>Figure S2</w:t>
      </w:r>
      <w:r w:rsidR="00182521">
        <w:t>).</w:t>
      </w:r>
      <w:r w:rsidR="00C13AEB">
        <w:t xml:space="preserve"> </w:t>
      </w:r>
    </w:p>
    <w:p w14:paraId="5D0C6121" w14:textId="77777777" w:rsidR="007B1A5A" w:rsidRPr="00EC7E09" w:rsidRDefault="007B1A5A" w:rsidP="001D67F7">
      <w:pPr>
        <w:rPr>
          <w:b/>
          <w:bCs/>
        </w:rPr>
      </w:pPr>
    </w:p>
    <w:p w14:paraId="37981D0B" w14:textId="52934F57" w:rsidR="00EC7E09" w:rsidRDefault="00C84658" w:rsidP="00EC7E09">
      <w:r>
        <w:t>To</w:t>
      </w:r>
      <w:r w:rsidRPr="005A35FA">
        <w:t xml:space="preserve"> account for potential </w:t>
      </w:r>
      <w:r w:rsidR="004843B4">
        <w:t>differences</w:t>
      </w:r>
      <w:r w:rsidRPr="005A35FA">
        <w:t xml:space="preserve"> </w:t>
      </w:r>
      <w:r w:rsidR="006E79AF">
        <w:t>between</w:t>
      </w:r>
      <w:r w:rsidRPr="005A35FA">
        <w:t xml:space="preserve"> the age and sex distribution </w:t>
      </w:r>
      <w:r w:rsidR="0028472D">
        <w:t>of</w:t>
      </w:r>
      <w:r w:rsidRPr="005A35FA">
        <w:t xml:space="preserve"> the </w:t>
      </w:r>
      <w:proofErr w:type="spellStart"/>
      <w:r w:rsidR="0028472D" w:rsidRPr="005A35FA">
        <w:t>MarketScan</w:t>
      </w:r>
      <w:proofErr w:type="spellEnd"/>
      <w:r w:rsidR="0028472D" w:rsidRPr="005A35FA">
        <w:t xml:space="preserve"> data</w:t>
      </w:r>
      <w:r w:rsidRPr="005A35FA">
        <w:t xml:space="preserve"> and the </w:t>
      </w:r>
      <w:r w:rsidR="004843B4">
        <w:t>general population,</w:t>
      </w:r>
      <w:r>
        <w:t xml:space="preserve"> v</w:t>
      </w:r>
      <w:r w:rsidR="005A35FA">
        <w:t>isit</w:t>
      </w:r>
      <w:r w:rsidR="007A4332">
        <w:t xml:space="preserve"> counts</w:t>
      </w:r>
      <w:r w:rsidR="0028472D">
        <w:t xml:space="preserve"> </w:t>
      </w:r>
      <w:r w:rsidR="005A35FA" w:rsidRPr="005A35FA">
        <w:t xml:space="preserve">were </w:t>
      </w:r>
      <w:r w:rsidR="00BC406C">
        <w:t>weighted</w:t>
      </w:r>
      <w:r w:rsidR="005A35FA" w:rsidRPr="005A35FA">
        <w:t xml:space="preserve"> b</w:t>
      </w:r>
      <w:r w:rsidR="00BC406C">
        <w:t>y</w:t>
      </w:r>
      <w:r w:rsidR="005A35FA" w:rsidRPr="005A35FA">
        <w:t xml:space="preserve"> the</w:t>
      </w:r>
      <w:r w:rsidR="004843B4">
        <w:t>ir</w:t>
      </w:r>
      <w:r w:rsidR="005A35FA" w:rsidRPr="005A35FA">
        <w:t xml:space="preserve"> </w:t>
      </w:r>
      <w:r w:rsidR="0028472D">
        <w:t xml:space="preserve">census-determined </w:t>
      </w:r>
      <w:r w:rsidR="005A35FA" w:rsidRPr="005A35FA">
        <w:t>proportion of the population</w:t>
      </w:r>
      <w:r>
        <w:t>.</w:t>
      </w:r>
      <w:r w:rsidR="0006252F">
        <w:t xml:space="preserve"> </w:t>
      </w:r>
      <w:r w:rsidR="007A4332">
        <w:t xml:space="preserve">State-level population counts were obtained from the 2011-2015 American Community Survey (ACS) and accessed using the </w:t>
      </w:r>
      <w:proofErr w:type="spellStart"/>
      <w:r w:rsidR="007A4332">
        <w:t>tidycensus</w:t>
      </w:r>
      <w:proofErr w:type="spellEnd"/>
      <w:r w:rsidR="007A4332">
        <w:t xml:space="preserve"> R package</w:t>
      </w:r>
      <w:r w:rsidR="002C1B49">
        <w:fldChar w:fldCharType="begin"/>
      </w:r>
      <w:r w:rsidR="009A71EF">
        <w:instrText xml:space="preserve"> ADDIN ZOTERO_ITEM CSL_CITATION {"citationID":"1woQ3GAx","properties":{"formattedCitation":"\\super 13\\nosupersub{}","plainCitation":"13","noteIndex":0},"citationItems":[{"id":1250,"uris":["http://zotero.org/users/4318844/items/979HNLRG"],"itemData":{"id":1250,"type":"webpage","language":"en","note":"R package version 1.4.1","title":"tidycensus: Load US Census Boundary and Attributable Data as \"tidyverse' and 'sf'-Ready Data Frames","title-short":"tidycensus: Load US Census Boundary and Attributable Data as \"tidyverse' and 'sf'-Ready Data Frames","URL":"R package version 1.4.1, https://walker-data.com/tidycensus/","author":[{"literal":"Kyle Walker"},{"literal":"Matt Herman"}],"accessed":{"date-parts":[["2023",6,14]]},"issued":{"date-parts":[["2023"]]}}}],"schema":"https://github.com/citation-style-language/schema/raw/master/csl-citation.json"} </w:instrText>
      </w:r>
      <w:r w:rsidR="002C1B49">
        <w:fldChar w:fldCharType="separate"/>
      </w:r>
      <w:r w:rsidR="009A71EF" w:rsidRPr="009A71EF">
        <w:rPr>
          <w:rFonts w:ascii="Calibri" w:cs="Calibri"/>
          <w:vertAlign w:val="superscript"/>
        </w:rPr>
        <w:t>13</w:t>
      </w:r>
      <w:r w:rsidR="002C1B49">
        <w:fldChar w:fldCharType="end"/>
      </w:r>
      <w:r w:rsidR="007A4332">
        <w:t>.</w:t>
      </w:r>
    </w:p>
    <w:p w14:paraId="322CD47F" w14:textId="77777777" w:rsidR="00E37E7B" w:rsidRDefault="00E37E7B"/>
    <w:p w14:paraId="158923EE" w14:textId="662F2590" w:rsidR="00354A11" w:rsidRPr="003A738E" w:rsidRDefault="0094581F" w:rsidP="007D12F8">
      <w:pPr>
        <w:rPr>
          <w:b/>
          <w:bCs/>
        </w:rPr>
      </w:pPr>
      <w:r>
        <w:rPr>
          <w:b/>
          <w:bCs/>
        </w:rPr>
        <w:t>Statistical Analyses</w:t>
      </w:r>
    </w:p>
    <w:p w14:paraId="3FD64A07" w14:textId="27AC3C11" w:rsidR="007D12F8" w:rsidRDefault="007D12F8" w:rsidP="007D12F8">
      <w:pPr>
        <w:rPr>
          <w:i/>
          <w:iCs/>
        </w:rPr>
      </w:pPr>
      <w:r>
        <w:rPr>
          <w:i/>
          <w:iCs/>
        </w:rPr>
        <w:t>Regional Significance Testing</w:t>
      </w:r>
    </w:p>
    <w:p w14:paraId="449DAB8E" w14:textId="5936EC20" w:rsidR="00771374" w:rsidRDefault="00B37951">
      <w:r>
        <w:t xml:space="preserve">To assess </w:t>
      </w:r>
      <w:r w:rsidR="0081695B">
        <w:t xml:space="preserve">regional </w:t>
      </w:r>
      <w:r>
        <w:t xml:space="preserve">differences in visit rates, </w:t>
      </w:r>
      <w:r w:rsidR="00FB4778">
        <w:t xml:space="preserve">yearly </w:t>
      </w:r>
      <w:r w:rsidR="003740A9">
        <w:t xml:space="preserve">visits per </w:t>
      </w:r>
      <w:r w:rsidR="007B1A5A">
        <w:t xml:space="preserve">person </w:t>
      </w:r>
      <w:r w:rsidR="003740A9">
        <w:t>in each region were compared using Welch’s two sample t-test</w:t>
      </w:r>
      <w:r w:rsidR="004F6C3C">
        <w:t xml:space="preserve">. </w:t>
      </w:r>
      <w:r w:rsidR="00C46A38">
        <w:t>To assess difference</w:t>
      </w:r>
      <w:r w:rsidR="00485BF9">
        <w:t>s</w:t>
      </w:r>
      <w:r w:rsidR="00C46A38">
        <w:t xml:space="preserve"> in </w:t>
      </w:r>
      <w:r w:rsidR="00941766">
        <w:t>the seasonality of GAS visits</w:t>
      </w:r>
      <w:r w:rsidR="00EE7F23">
        <w:t xml:space="preserve"> a</w:t>
      </w:r>
      <w:r w:rsidR="00F40504">
        <w:t>c</w:t>
      </w:r>
      <w:r w:rsidR="00EE7F23">
        <w:t>ross regions</w:t>
      </w:r>
      <w:r w:rsidR="00941766">
        <w:t xml:space="preserve">, </w:t>
      </w:r>
      <w:r w:rsidR="003740A9">
        <w:t>v</w:t>
      </w:r>
      <w:r w:rsidR="00814D91">
        <w:t>isits in each region and month were compared to all other regions in that month using Welch’s two sample t-test</w:t>
      </w:r>
      <w:r w:rsidR="00774CA6">
        <w:t xml:space="preserve">. Statistical </w:t>
      </w:r>
      <w:r w:rsidR="008D6C73">
        <w:t>significance</w:t>
      </w:r>
      <w:r w:rsidR="00774CA6">
        <w:t xml:space="preserve"> was determined based on a significance level of 0.05 corrected for multiple hypothesis testing using the Bonferroni correction. </w:t>
      </w:r>
    </w:p>
    <w:p w14:paraId="6102807F" w14:textId="77777777" w:rsidR="00003D71" w:rsidRPr="00771374" w:rsidRDefault="00003D71"/>
    <w:p w14:paraId="3B5906C0" w14:textId="5E7BFB5E" w:rsidR="0094581F" w:rsidRPr="0094581F" w:rsidRDefault="0094581F">
      <w:pPr>
        <w:rPr>
          <w:i/>
          <w:iCs/>
        </w:rPr>
      </w:pPr>
      <w:r>
        <w:rPr>
          <w:i/>
          <w:iCs/>
        </w:rPr>
        <w:t>Seasonal Modeling</w:t>
      </w:r>
    </w:p>
    <w:p w14:paraId="69931C82" w14:textId="239C14C2" w:rsidR="00BE2C85" w:rsidRDefault="00BE2C85">
      <w:r>
        <w:t>To characterize the seasonality in GAS pharyngitis visit</w:t>
      </w:r>
      <w:r w:rsidR="003A6AE6">
        <w:t xml:space="preserve">s </w:t>
      </w:r>
      <w:r>
        <w:t xml:space="preserve">by state or </w:t>
      </w:r>
      <w:r w:rsidR="000403AB">
        <w:t>region</w:t>
      </w:r>
      <w:r>
        <w:t xml:space="preserve">, </w:t>
      </w:r>
      <w:r w:rsidR="00B57635">
        <w:t xml:space="preserve">we fit sinusoids to </w:t>
      </w:r>
      <w:r>
        <w:t xml:space="preserve">data from </w:t>
      </w:r>
      <w:r w:rsidR="003D58E8">
        <w:t>the</w:t>
      </w:r>
      <w:r>
        <w:t xml:space="preserve"> 9 years of observation using nonlinear least squares regression. Trends were </w:t>
      </w:r>
      <w:r w:rsidR="00AD0785">
        <w:t>modelled</w:t>
      </w:r>
      <w:r w:rsidR="000517C0">
        <w:t xml:space="preserve"> </w:t>
      </w:r>
      <w:r w:rsidR="00AD0785">
        <w:t>using</w:t>
      </w:r>
      <w:r w:rsidR="00D92239">
        <w:t xml:space="preserve"> </w:t>
      </w:r>
      <w:r>
        <w:t xml:space="preserve">the following </w:t>
      </w:r>
      <w:r w:rsidR="00E21410">
        <w:t>e</w:t>
      </w:r>
      <w:r w:rsidR="00F559D9">
        <w:t>quation</w:t>
      </w:r>
      <w:r>
        <w:t>:</w:t>
      </w:r>
    </w:p>
    <w:p w14:paraId="08ED37A8" w14:textId="12D56688" w:rsidR="00BE2C85" w:rsidRPr="00BE2C85" w:rsidRDefault="00000000" w:rsidP="00BE2C85">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i</m:t>
              </m:r>
            </m:sub>
          </m:sSub>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ω</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j</m:t>
                          </m:r>
                        </m:sub>
                      </m:sSub>
                      <m:r>
                        <w:rPr>
                          <w:rFonts w:ascii="Cambria Math" w:hAnsi="Cambria Math"/>
                        </w:rPr>
                        <m:t>-</m:t>
                      </m:r>
                      <m:sSub>
                        <m:sSubPr>
                          <m:ctrlPr>
                            <w:rPr>
                              <w:rFonts w:ascii="Cambria Math" w:eastAsiaTheme="minorEastAsia" w:hAnsi="Cambria Math"/>
                              <w:i/>
                              <w:lang w:val="el-GR"/>
                            </w:rPr>
                          </m:ctrlPr>
                        </m:sSubPr>
                        <m:e>
                          <m:r>
                            <w:rPr>
                              <w:rFonts w:ascii="Cambria Math" w:eastAsiaTheme="minorEastAsia" w:hAnsi="Cambria Math"/>
                              <w:lang w:val="el-GR"/>
                            </w:rPr>
                            <m:t>φ</m:t>
                          </m:r>
                        </m:e>
                        <m:sub>
                          <m:r>
                            <w:rPr>
                              <w:rFonts w:ascii="Cambria Math" w:eastAsiaTheme="minorEastAsia" w:hAnsi="Cambria Math"/>
                              <w:vertAlign w:val="subscript"/>
                              <w:lang w:val="en-GB"/>
                            </w:rPr>
                            <m:t>i</m:t>
                          </m:r>
                        </m:sub>
                      </m:sSub>
                    </m:e>
                  </m:d>
                </m:e>
              </m:d>
            </m:e>
          </m:func>
          <m:r>
            <w:rPr>
              <w:rFonts w:ascii="Cambria Math" w:hAnsi="Cambria Math"/>
            </w:rPr>
            <m:t xml:space="preserve">+ </m:t>
          </m:r>
          <m:sSub>
            <m:sSubPr>
              <m:ctrlPr>
                <w:rPr>
                  <w:rFonts w:ascii="Cambria Math" w:hAnsi="Cambria Math"/>
                  <w:i/>
                </w:rPr>
              </m:ctrlPr>
            </m:sSubPr>
            <m:e>
              <m:r>
                <w:rPr>
                  <w:rFonts w:ascii="Cambria Math" w:hAnsi="Cambria Math"/>
                </w:rPr>
                <m:t>ο</m:t>
              </m:r>
            </m:e>
            <m:sub>
              <m:r>
                <w:rPr>
                  <w:rFonts w:ascii="Cambria Math" w:hAnsi="Cambria Math"/>
                </w:rPr>
                <m:t>i</m:t>
              </m:r>
            </m:sub>
          </m:sSub>
        </m:oMath>
      </m:oMathPara>
    </w:p>
    <w:p w14:paraId="24BCCC34" w14:textId="27ED8E64" w:rsidR="00E37E7B" w:rsidRDefault="00AF0321">
      <w:pPr>
        <w:rPr>
          <w:rFonts w:eastAsiaTheme="minorEastAsia"/>
        </w:rPr>
      </w:pPr>
      <w:r>
        <w:t>w</w:t>
      </w:r>
      <w:r w:rsidR="00BE2C85">
        <w:t xml:space="preserve">her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3D58E8">
        <w:rPr>
          <w:rFonts w:eastAsiaTheme="minorEastAsia"/>
        </w:rPr>
        <w:t xml:space="preserve"> </w:t>
      </w:r>
      <w:r w:rsidR="00E95F5E">
        <w:t xml:space="preserve">is </w:t>
      </w:r>
      <w:r w:rsidR="00BE2C85">
        <w:t xml:space="preserve">the number of visits per thousand </w:t>
      </w:r>
      <w:r w:rsidR="00601C73">
        <w:t>people</w:t>
      </w:r>
      <w:r w:rsidR="003D58E8">
        <w:t xml:space="preserve"> in state or region</w:t>
      </w:r>
      <w:r w:rsidR="00A05A33">
        <w:t xml:space="preserve"> </w:t>
      </w:r>
      <w:proofErr w:type="spellStart"/>
      <w:r w:rsidR="00A05A33">
        <w:rPr>
          <w:i/>
          <w:iCs/>
        </w:rPr>
        <w:t>i</w:t>
      </w:r>
      <w:proofErr w:type="spellEnd"/>
      <w:r w:rsidR="00A05A33">
        <w:t xml:space="preserve"> </w:t>
      </w:r>
      <w:r w:rsidR="00BE2C85">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BE2C85">
        <w:t xml:space="preserve"> </w:t>
      </w:r>
      <w:r w:rsidR="003F0C42">
        <w:t xml:space="preserve">is </w:t>
      </w:r>
      <w:r w:rsidR="00BE2C85">
        <w:t xml:space="preserve">the amplitude </w:t>
      </w:r>
      <w:r w:rsidR="003D58E8">
        <w:t xml:space="preserve">for </w:t>
      </w:r>
      <w:r w:rsidR="00A05A33">
        <w:t xml:space="preserve">state/region </w:t>
      </w:r>
      <w:proofErr w:type="spellStart"/>
      <w:r w:rsidR="00A16772">
        <w:rPr>
          <w:i/>
          <w:iCs/>
        </w:rPr>
        <w:t>i</w:t>
      </w:r>
      <w:proofErr w:type="spellEnd"/>
      <w:r w:rsidR="009C0729">
        <w:rPr>
          <w:i/>
          <w:iCs/>
        </w:rPr>
        <w:t xml:space="preserve"> </w:t>
      </w:r>
      <w:r w:rsidR="009C0729">
        <w:t>(difference between the maximum and minimum monthly visits</w:t>
      </w:r>
      <w:r w:rsidR="002D0259">
        <w:t xml:space="preserve"> per </w:t>
      </w:r>
      <w:r w:rsidR="009C0729">
        <w:t>1000 people in a year)</w:t>
      </w:r>
      <w:r w:rsidR="00BE2C85">
        <w:t xml:space="preserve">, </w:t>
      </w:r>
      <m:oMath>
        <m:f>
          <m:fPr>
            <m:ctrlPr>
              <w:rPr>
                <w:rFonts w:ascii="Cambria Math" w:hAnsi="Cambria Math"/>
                <w:i/>
              </w:rPr>
            </m:ctrlPr>
          </m:fPr>
          <m:num>
            <m:r>
              <w:rPr>
                <w:rFonts w:ascii="Cambria Math" w:hAnsi="Cambria Math"/>
              </w:rPr>
              <m:t>2</m:t>
            </m:r>
            <m:r>
              <w:rPr>
                <w:rFonts w:ascii="Cambria Math" w:hAnsi="Cambria Math"/>
                <w:lang w:val="el-GR"/>
              </w:rPr>
              <m:t>π</m:t>
            </m:r>
            <m:ctrlPr>
              <w:rPr>
                <w:rFonts w:ascii="Cambria Math" w:hAnsi="Cambria Math"/>
                <w:i/>
                <w:lang w:val="el-GR"/>
              </w:rPr>
            </m:ctrlPr>
          </m:num>
          <m:den>
            <m:r>
              <w:rPr>
                <w:rFonts w:ascii="Cambria Math" w:hAnsi="Cambria Math"/>
              </w:rPr>
              <m:t>ω</m:t>
            </m:r>
          </m:den>
        </m:f>
      </m:oMath>
      <w:r w:rsidR="00BE2C85">
        <w:rPr>
          <w:rFonts w:eastAsiaTheme="minorEastAsia"/>
        </w:rPr>
        <w:t xml:space="preserve"> </w:t>
      </w:r>
      <w:r w:rsidR="00C1595A">
        <w:rPr>
          <w:rFonts w:eastAsiaTheme="minorEastAsia"/>
        </w:rPr>
        <w:t xml:space="preserve">is </w:t>
      </w:r>
      <w:r w:rsidR="00BE2C85">
        <w:rPr>
          <w:rFonts w:eastAsiaTheme="minorEastAsia"/>
        </w:rPr>
        <w:t>the period</w:t>
      </w:r>
      <w:r w:rsidR="00F72F2A">
        <w:rPr>
          <w:rFonts w:eastAsiaTheme="minorEastAsia"/>
        </w:rPr>
        <w:t xml:space="preserve"> (the time required for one full cycle of visits)</w:t>
      </w:r>
      <w:r w:rsidR="00BE2C85">
        <w:rPr>
          <w:rFonts w:eastAsiaTheme="minorEastAsia"/>
        </w:rPr>
        <w:t xml:space="preserve">,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sidR="00BE2C85">
        <w:rPr>
          <w:rFonts w:eastAsiaTheme="minorEastAsia"/>
        </w:rPr>
        <w:t xml:space="preserve"> </w:t>
      </w:r>
      <w:r w:rsidR="007518B1">
        <w:rPr>
          <w:rFonts w:eastAsiaTheme="minorEastAsia"/>
        </w:rPr>
        <w:t xml:space="preserve">is </w:t>
      </w:r>
      <w:r w:rsidR="003D58E8">
        <w:rPr>
          <w:rFonts w:eastAsiaTheme="minorEastAsia"/>
        </w:rPr>
        <w:t xml:space="preserve">the </w:t>
      </w:r>
      <w:r w:rsidR="00BE2C85">
        <w:rPr>
          <w:rFonts w:eastAsiaTheme="minorEastAsia"/>
        </w:rPr>
        <w:t>month</w:t>
      </w:r>
      <w:r w:rsidR="003D58E8">
        <w:rPr>
          <w:rFonts w:eastAsiaTheme="minorEastAsia"/>
        </w:rPr>
        <w:t xml:space="preserve"> of observation</w:t>
      </w:r>
      <w:r w:rsidR="00A05A33">
        <w:rPr>
          <w:rFonts w:eastAsiaTheme="minorEastAsia"/>
        </w:rPr>
        <w:t xml:space="preserve"> </w:t>
      </w:r>
      <w:r w:rsidR="00A05A33">
        <w:rPr>
          <w:rFonts w:eastAsiaTheme="minorEastAsia"/>
          <w:i/>
          <w:iCs/>
        </w:rPr>
        <w:t>j</w:t>
      </w:r>
      <w:r w:rsidR="003D58E8">
        <w:rPr>
          <w:rFonts w:eastAsiaTheme="minorEastAsia"/>
        </w:rPr>
        <w:t xml:space="preserve"> </w:t>
      </w:r>
      <w:r w:rsidR="00552786">
        <w:rPr>
          <w:rFonts w:eastAsiaTheme="minorEastAsia"/>
        </w:rPr>
        <w:t xml:space="preserve">(taking values from </w:t>
      </w:r>
      <w:r w:rsidR="003D58E8">
        <w:rPr>
          <w:rFonts w:eastAsiaTheme="minorEastAsia"/>
        </w:rPr>
        <w:t>1-12</w:t>
      </w:r>
      <w:r w:rsidR="00552786">
        <w:rPr>
          <w:rFonts w:eastAsiaTheme="minorEastAsia"/>
        </w:rPr>
        <w:t xml:space="preserve"> with 1 corresponding to January 1</w:t>
      </w:r>
      <w:r w:rsidR="00552786" w:rsidRPr="00524A71">
        <w:rPr>
          <w:rFonts w:eastAsiaTheme="minorEastAsia"/>
          <w:vertAlign w:val="superscript"/>
        </w:rPr>
        <w:t>st</w:t>
      </w:r>
      <w:r w:rsidR="00552786">
        <w:rPr>
          <w:rFonts w:eastAsiaTheme="minorEastAsia"/>
        </w:rPr>
        <w:t>)</w:t>
      </w:r>
      <w:r w:rsidR="00BE2C85">
        <w:rPr>
          <w:rFonts w:eastAsiaTheme="minorEastAsia"/>
        </w:rPr>
        <w:t xml:space="preserve">, </w:t>
      </w:r>
      <m:oMath>
        <m:sSub>
          <m:sSubPr>
            <m:ctrlPr>
              <w:rPr>
                <w:rFonts w:ascii="Cambria Math" w:eastAsiaTheme="minorEastAsia" w:hAnsi="Cambria Math"/>
                <w:i/>
                <w:lang w:val="el-GR"/>
              </w:rPr>
            </m:ctrlPr>
          </m:sSubPr>
          <m:e>
            <m:r>
              <w:rPr>
                <w:rFonts w:ascii="Cambria Math" w:eastAsiaTheme="minorEastAsia" w:hAnsi="Cambria Math"/>
                <w:lang w:val="el-GR"/>
              </w:rPr>
              <m:t>φ</m:t>
            </m:r>
          </m:e>
          <m:sub>
            <m:r>
              <w:rPr>
                <w:rFonts w:ascii="Cambria Math" w:eastAsiaTheme="minorEastAsia" w:hAnsi="Cambria Math"/>
                <w:vertAlign w:val="subscript"/>
                <w:lang w:val="en-GB"/>
              </w:rPr>
              <m:t>i</m:t>
            </m:r>
          </m:sub>
        </m:sSub>
      </m:oMath>
      <w:r w:rsidR="00BE2C85">
        <w:rPr>
          <w:rFonts w:eastAsiaTheme="minorEastAsia"/>
        </w:rPr>
        <w:t xml:space="preserve"> </w:t>
      </w:r>
      <w:r w:rsidR="008557E3">
        <w:rPr>
          <w:rFonts w:eastAsiaTheme="minorEastAsia"/>
        </w:rPr>
        <w:t xml:space="preserve">is </w:t>
      </w:r>
      <w:r w:rsidR="003D58E8">
        <w:rPr>
          <w:rFonts w:eastAsiaTheme="minorEastAsia"/>
        </w:rPr>
        <w:t xml:space="preserve">the </w:t>
      </w:r>
      <w:r w:rsidR="00BE2C85">
        <w:rPr>
          <w:rFonts w:eastAsiaTheme="minorEastAsia"/>
        </w:rPr>
        <w:t>phase</w:t>
      </w:r>
      <w:r w:rsidR="00176EBA">
        <w:rPr>
          <w:rFonts w:eastAsiaTheme="minorEastAsia"/>
        </w:rPr>
        <w:t xml:space="preserve"> (the horizontal shift in months, so that </w:t>
      </w:r>
      <m:oMath>
        <m:sSub>
          <m:sSubPr>
            <m:ctrlPr>
              <w:rPr>
                <w:rFonts w:ascii="Cambria Math" w:eastAsiaTheme="minorEastAsia" w:hAnsi="Cambria Math"/>
                <w:i/>
                <w:lang w:val="el-GR"/>
              </w:rPr>
            </m:ctrlPr>
          </m:sSubPr>
          <m:e>
            <m:r>
              <w:rPr>
                <w:rFonts w:ascii="Cambria Math" w:eastAsiaTheme="minorEastAsia" w:hAnsi="Cambria Math"/>
                <w:lang w:val="el-GR"/>
              </w:rPr>
              <m:t>φ</m:t>
            </m:r>
          </m:e>
          <m:sub>
            <m:r>
              <w:rPr>
                <w:rFonts w:ascii="Cambria Math" w:eastAsiaTheme="minorEastAsia" w:hAnsi="Cambria Math"/>
                <w:vertAlign w:val="subscript"/>
                <w:lang w:val="en-GB"/>
              </w:rPr>
              <m:t>i</m:t>
            </m:r>
          </m:sub>
        </m:sSub>
      </m:oMath>
      <w:r w:rsidR="00176EBA">
        <w:rPr>
          <w:rFonts w:eastAsiaTheme="minorEastAsia"/>
          <w:lang w:val="en-GB"/>
        </w:rPr>
        <w:t xml:space="preserve"> is the month in which the maximum visits</w:t>
      </w:r>
      <w:r w:rsidR="007D1320">
        <w:rPr>
          <w:rFonts w:eastAsiaTheme="minorEastAsia"/>
          <w:lang w:val="en-GB"/>
        </w:rPr>
        <w:t xml:space="preserve"> per </w:t>
      </w:r>
      <w:r w:rsidR="00176EBA">
        <w:rPr>
          <w:rFonts w:eastAsiaTheme="minorEastAsia"/>
          <w:lang w:val="en-GB"/>
        </w:rPr>
        <w:t>1000 people occurs)</w:t>
      </w:r>
      <w:r w:rsidR="00BE2C85">
        <w:rPr>
          <w:rFonts w:eastAsiaTheme="minorEastAsia"/>
        </w:rPr>
        <w:t xml:space="preserve">, and </w:t>
      </w:r>
      <m:oMath>
        <m:sSub>
          <m:sSubPr>
            <m:ctrlPr>
              <w:rPr>
                <w:rFonts w:ascii="Cambria Math" w:hAnsi="Cambria Math"/>
                <w:i/>
              </w:rPr>
            </m:ctrlPr>
          </m:sSubPr>
          <m:e>
            <m:r>
              <w:rPr>
                <w:rFonts w:ascii="Cambria Math" w:hAnsi="Cambria Math"/>
              </w:rPr>
              <m:t>ο</m:t>
            </m:r>
          </m:e>
          <m:sub>
            <m:r>
              <w:rPr>
                <w:rFonts w:ascii="Cambria Math" w:hAnsi="Cambria Math"/>
              </w:rPr>
              <m:t>i</m:t>
            </m:r>
          </m:sub>
        </m:sSub>
      </m:oMath>
      <w:r w:rsidR="00BE2C85">
        <w:rPr>
          <w:rFonts w:eastAsiaTheme="minorEastAsia"/>
        </w:rPr>
        <w:t xml:space="preserve"> </w:t>
      </w:r>
      <w:r w:rsidR="00A2043A">
        <w:rPr>
          <w:rFonts w:eastAsiaTheme="minorEastAsia"/>
        </w:rPr>
        <w:t>i</w:t>
      </w:r>
      <w:r w:rsidR="00BB4536">
        <w:rPr>
          <w:rFonts w:eastAsiaTheme="minorEastAsia"/>
        </w:rPr>
        <w:t>s the</w:t>
      </w:r>
      <w:r w:rsidR="00A2043A">
        <w:rPr>
          <w:rFonts w:eastAsiaTheme="minorEastAsia"/>
        </w:rPr>
        <w:t xml:space="preserve"> </w:t>
      </w:r>
      <w:r w:rsidR="00317FF4">
        <w:rPr>
          <w:rFonts w:eastAsiaTheme="minorEastAsia"/>
        </w:rPr>
        <w:t xml:space="preserve">baseline </w:t>
      </w:r>
      <w:r w:rsidR="000F1028">
        <w:rPr>
          <w:rFonts w:eastAsiaTheme="minorEastAsia"/>
        </w:rPr>
        <w:t xml:space="preserve">visit rate </w:t>
      </w:r>
      <w:r w:rsidR="009F34AD">
        <w:rPr>
          <w:rFonts w:eastAsiaTheme="minorEastAsia"/>
        </w:rPr>
        <w:t>(i.e., the mean number of visits</w:t>
      </w:r>
      <w:r w:rsidR="002D0259">
        <w:rPr>
          <w:rFonts w:eastAsiaTheme="minorEastAsia"/>
        </w:rPr>
        <w:t xml:space="preserve"> per </w:t>
      </w:r>
      <w:r w:rsidR="009F34AD">
        <w:rPr>
          <w:rFonts w:eastAsiaTheme="minorEastAsia"/>
        </w:rPr>
        <w:t xml:space="preserve">1000 people in location </w:t>
      </w:r>
      <w:proofErr w:type="spellStart"/>
      <w:r w:rsidR="009F34AD">
        <w:rPr>
          <w:rFonts w:eastAsiaTheme="minorEastAsia"/>
          <w:i/>
          <w:iCs/>
        </w:rPr>
        <w:t>i</w:t>
      </w:r>
      <w:proofErr w:type="spellEnd"/>
      <w:r w:rsidR="009F34AD">
        <w:rPr>
          <w:rFonts w:eastAsiaTheme="minorEastAsia"/>
        </w:rPr>
        <w:t>)</w:t>
      </w:r>
      <w:r w:rsidR="00BE2C85">
        <w:rPr>
          <w:rFonts w:eastAsiaTheme="minorEastAsia"/>
        </w:rPr>
        <w:t>.</w:t>
      </w:r>
      <w:r w:rsidR="0055387B">
        <w:rPr>
          <w:rFonts w:eastAsiaTheme="minorEastAsia"/>
        </w:rPr>
        <w:t xml:space="preserve"> The period</w:t>
      </w:r>
      <w:r w:rsidR="00462132" w:rsidRPr="00524A71">
        <w:rPr>
          <w:rFonts w:eastAsiaTheme="minorEastAsia"/>
        </w:rPr>
        <w:t xml:space="preserve"> </w:t>
      </w:r>
      <w:r w:rsidR="00234845">
        <w:rPr>
          <w:rFonts w:eastAsiaTheme="minorEastAsia"/>
        </w:rPr>
        <w:t>was fixed</w:t>
      </w:r>
      <w:r w:rsidR="00462132">
        <w:rPr>
          <w:rFonts w:eastAsiaTheme="minorEastAsia"/>
        </w:rPr>
        <w:t xml:space="preserve"> at 12 months</w:t>
      </w:r>
      <w:r w:rsidR="00975217" w:rsidRPr="00524A71">
        <w:rPr>
          <w:rFonts w:eastAsiaTheme="minorEastAsia"/>
        </w:rPr>
        <w:t xml:space="preserve"> (</w:t>
      </w:r>
      <w:r w:rsidR="00462132">
        <w:rPr>
          <w:rFonts w:eastAsiaTheme="minorEastAsia"/>
          <w:lang w:val="el-GR"/>
        </w:rPr>
        <w:t>ω</w:t>
      </w:r>
      <w:r w:rsidR="00462132" w:rsidRPr="00524A71">
        <w:rPr>
          <w:rFonts w:eastAsiaTheme="minorEastAsia"/>
        </w:rPr>
        <w:t xml:space="preserve"> =</w:t>
      </w:r>
      <w:r w:rsidR="00234845">
        <w:rPr>
          <w:rFonts w:eastAsiaTheme="minorEastAsia"/>
        </w:rPr>
        <w:t xml:space="preserve"> </w:t>
      </w:r>
      <m:oMath>
        <m:f>
          <m:fPr>
            <m:ctrlPr>
              <w:rPr>
                <w:rFonts w:ascii="Cambria Math" w:eastAsiaTheme="minorEastAsia" w:hAnsi="Cambria Math"/>
                <w:i/>
              </w:rPr>
            </m:ctrlPr>
          </m:fPr>
          <m:num>
            <m:r>
              <w:rPr>
                <w:rFonts w:ascii="Cambria Math" w:eastAsiaTheme="minorEastAsia" w:hAnsi="Cambria Math"/>
              </w:rPr>
              <m:t>2π</m:t>
            </m:r>
          </m:num>
          <m:den>
            <m:r>
              <w:rPr>
                <w:rFonts w:ascii="Cambria Math" w:eastAsiaTheme="minorEastAsia" w:hAnsi="Cambria Math"/>
              </w:rPr>
              <m:t>12</m:t>
            </m:r>
          </m:den>
        </m:f>
      </m:oMath>
      <w:r w:rsidR="00975217" w:rsidRPr="00524A71">
        <w:rPr>
          <w:rFonts w:eastAsiaTheme="minorEastAsia"/>
        </w:rPr>
        <w:t>)</w:t>
      </w:r>
      <w:r w:rsidR="00234845">
        <w:rPr>
          <w:rFonts w:eastAsiaTheme="minorEastAsia"/>
        </w:rPr>
        <w:t xml:space="preserve">.  </w:t>
      </w:r>
      <w:r w:rsidR="00691283">
        <w:rPr>
          <w:rFonts w:eastAsiaTheme="minorEastAsia"/>
        </w:rPr>
        <w:t>Estimates of</w:t>
      </w:r>
      <w:r w:rsidR="009344B7">
        <w:rPr>
          <w:rFonts w:eastAsiaTheme="minorEastAsia"/>
        </w:rPr>
        <w:t xml:space="preserve"> the </w:t>
      </w:r>
      <w:r w:rsidR="00234845">
        <w:rPr>
          <w:rFonts w:eastAsiaTheme="minorEastAsia"/>
        </w:rPr>
        <w:t xml:space="preserve">amplitude, phase, and offset were optimized </w:t>
      </w:r>
      <w:r w:rsidR="005053D8">
        <w:rPr>
          <w:rFonts w:eastAsiaTheme="minorEastAsia"/>
        </w:rPr>
        <w:t xml:space="preserve">using the </w:t>
      </w:r>
      <w:proofErr w:type="spellStart"/>
      <w:r w:rsidR="005053D8">
        <w:rPr>
          <w:rFonts w:eastAsiaTheme="minorEastAsia"/>
          <w:i/>
          <w:iCs/>
        </w:rPr>
        <w:t>nls</w:t>
      </w:r>
      <w:proofErr w:type="spellEnd"/>
      <w:r w:rsidR="005053D8">
        <w:rPr>
          <w:rFonts w:eastAsiaTheme="minorEastAsia"/>
        </w:rPr>
        <w:t xml:space="preserve"> </w:t>
      </w:r>
      <w:r w:rsidR="00524A71">
        <w:rPr>
          <w:rFonts w:eastAsiaTheme="minorEastAsia"/>
        </w:rPr>
        <w:t xml:space="preserve">function </w:t>
      </w:r>
      <w:r w:rsidR="005053D8">
        <w:rPr>
          <w:rFonts w:eastAsiaTheme="minorEastAsia"/>
        </w:rPr>
        <w:t>in R</w:t>
      </w:r>
      <w:r w:rsidR="00234845">
        <w:rPr>
          <w:rFonts w:eastAsiaTheme="minorEastAsia"/>
        </w:rPr>
        <w:t>.</w:t>
      </w:r>
      <w:r w:rsidR="00BE2C85">
        <w:rPr>
          <w:rFonts w:eastAsiaTheme="minorEastAsia"/>
        </w:rPr>
        <w:t xml:space="preserve"> </w:t>
      </w:r>
      <w:r w:rsidR="000D21BF">
        <w:rPr>
          <w:rFonts w:eastAsiaTheme="minorEastAsia"/>
        </w:rPr>
        <w:t xml:space="preserve">The initial </w:t>
      </w:r>
      <w:r w:rsidR="002C3A9E">
        <w:rPr>
          <w:rFonts w:eastAsiaTheme="minorEastAsia"/>
        </w:rPr>
        <w:t>a</w:t>
      </w:r>
      <w:r w:rsidR="00BE2C85">
        <w:rPr>
          <w:rFonts w:eastAsiaTheme="minorEastAsia"/>
        </w:rPr>
        <w:t xml:space="preserve">mplitude was </w:t>
      </w:r>
      <w:r w:rsidR="00FA5928">
        <w:rPr>
          <w:rFonts w:eastAsiaTheme="minorEastAsia"/>
        </w:rPr>
        <w:t xml:space="preserve">specified as </w:t>
      </w:r>
      <w:r w:rsidR="002C3A9E">
        <w:rPr>
          <w:rFonts w:eastAsiaTheme="minorEastAsia"/>
        </w:rPr>
        <w:t>half the distance from the average maximum to minimum</w:t>
      </w:r>
      <w:r w:rsidR="00CB7B3E">
        <w:rPr>
          <w:rFonts w:eastAsiaTheme="minorEastAsia"/>
        </w:rPr>
        <w:t xml:space="preserve"> number of visits in the entire dataset</w:t>
      </w:r>
      <w:r w:rsidR="002C3A9E">
        <w:rPr>
          <w:rFonts w:eastAsiaTheme="minorEastAsia"/>
        </w:rPr>
        <w:t xml:space="preserve">. </w:t>
      </w:r>
      <w:r w:rsidR="00E77453">
        <w:rPr>
          <w:rFonts w:eastAsiaTheme="minorEastAsia"/>
        </w:rPr>
        <w:t xml:space="preserve">The initial </w:t>
      </w:r>
      <w:r w:rsidR="002C3A9E">
        <w:rPr>
          <w:rFonts w:eastAsiaTheme="minorEastAsia"/>
        </w:rPr>
        <w:t xml:space="preserve">phase was </w:t>
      </w:r>
      <w:r w:rsidR="00885235">
        <w:rPr>
          <w:rFonts w:eastAsiaTheme="minorEastAsia"/>
        </w:rPr>
        <w:t xml:space="preserve">specified </w:t>
      </w:r>
      <w:r w:rsidR="002C3A9E">
        <w:rPr>
          <w:rFonts w:eastAsiaTheme="minorEastAsia"/>
        </w:rPr>
        <w:t xml:space="preserve">as the average month during which the maximum number of visits occurred. </w:t>
      </w:r>
      <w:r w:rsidR="00075739">
        <w:rPr>
          <w:rFonts w:eastAsiaTheme="minorEastAsia"/>
        </w:rPr>
        <w:t>T</w:t>
      </w:r>
      <w:r w:rsidR="001F6BFF">
        <w:rPr>
          <w:rFonts w:eastAsiaTheme="minorEastAsia"/>
        </w:rPr>
        <w:t xml:space="preserve">he initial </w:t>
      </w:r>
      <w:r w:rsidR="002C3A9E">
        <w:rPr>
          <w:rFonts w:eastAsiaTheme="minorEastAsia"/>
        </w:rPr>
        <w:t xml:space="preserve">offset was </w:t>
      </w:r>
      <w:r w:rsidR="00C27601">
        <w:rPr>
          <w:rFonts w:eastAsiaTheme="minorEastAsia"/>
        </w:rPr>
        <w:t xml:space="preserve">specified </w:t>
      </w:r>
      <w:r w:rsidR="002C3A9E">
        <w:rPr>
          <w:rFonts w:eastAsiaTheme="minorEastAsia"/>
        </w:rPr>
        <w:t xml:space="preserve">as the mean number of visits throughout the year. </w:t>
      </w:r>
      <w:r w:rsidR="00862082">
        <w:rPr>
          <w:rFonts w:eastAsiaTheme="minorEastAsia"/>
        </w:rPr>
        <w:t xml:space="preserve"> </w:t>
      </w:r>
      <w:r w:rsidR="00C47673">
        <w:rPr>
          <w:rFonts w:eastAsiaTheme="minorEastAsia"/>
        </w:rPr>
        <w:t xml:space="preserve">Confidence regions for sinusoid predictions were calculated via bootstrapping (see supplemental text for details). </w:t>
      </w:r>
    </w:p>
    <w:p w14:paraId="29136B06" w14:textId="77777777" w:rsidR="00ED4202" w:rsidRDefault="00ED4202"/>
    <w:p w14:paraId="6F2FB07F" w14:textId="5D5D914F" w:rsidR="00ED4202" w:rsidRDefault="00501975">
      <w:pPr>
        <w:rPr>
          <w:i/>
          <w:iCs/>
        </w:rPr>
      </w:pPr>
      <w:r>
        <w:rPr>
          <w:i/>
          <w:iCs/>
        </w:rPr>
        <w:t>Geographic</w:t>
      </w:r>
      <w:r w:rsidR="00E040AA">
        <w:rPr>
          <w:i/>
          <w:iCs/>
        </w:rPr>
        <w:t xml:space="preserve"> Patterns</w:t>
      </w:r>
    </w:p>
    <w:p w14:paraId="15DADDA3" w14:textId="0DF44257" w:rsidR="009E0E8F" w:rsidRDefault="00857426">
      <w:r>
        <w:lastRenderedPageBreak/>
        <w:t xml:space="preserve">Population-weighted state centroids from 2010 </w:t>
      </w:r>
      <w:r w:rsidR="0057309D">
        <w:t xml:space="preserve">(calculated by the U.S. Census Bureau) </w:t>
      </w:r>
      <w:r>
        <w:t xml:space="preserve">were extracted from the </w:t>
      </w:r>
      <w:proofErr w:type="spellStart"/>
      <w:r>
        <w:t>USpopcenters</w:t>
      </w:r>
      <w:proofErr w:type="spellEnd"/>
      <w:r>
        <w:t xml:space="preserve"> R package.</w:t>
      </w:r>
      <w:r w:rsidR="00A40415">
        <w:fldChar w:fldCharType="begin"/>
      </w:r>
      <w:r w:rsidR="009A71EF">
        <w:instrText xml:space="preserve"> ADDIN ZOTERO_ITEM CSL_CITATION {"citationID":"4K82pSUm","properties":{"formattedCitation":"\\super 14,15\\nosupersub{}","plainCitation":"14,15","noteIndex":0},"citationItems":[{"id":1323,"uris":["http://zotero.org/users/4318844/items/C2MDEGU4"],"itemData":{"id":1323,"type":"software","abstract":"Centers of population (centroid) data for census areas in the United States.","license":"CC0","source":"R-Packages","title":"USpopcenters: United States Centers of Population (Centroids)","title-short":"USpopcenters","URL":"https://cran.r-project.org/web/packages/USpopcenters/index.html","version":"0.2.0","author":[{"family":"Krieger","given":"Nik"}],"accessed":{"date-parts":[["2023",7,12]]},"issued":{"date-parts":[["2023",4,25]]}}},{"id":1598,"uris":["http://zotero.org/users/4318844/items/NND9QFNE"],"itemData":{"id":1598,"type":"webpage","abstract":"Information about the mean and median centers of population for the 2020 Census, 2010 Census and Census 2000.","container-title":"Census.gov","note":"section: Government","title":"Centers of Population","URL":"https://www.census.gov/geographies/reference-files/time-series/geo/centers-population.html","author":[{"family":"Bureau","given":"US Census"}],"accessed":{"date-parts":[["2023",9,8]]}}}],"schema":"https://github.com/citation-style-language/schema/raw/master/csl-citation.json"} </w:instrText>
      </w:r>
      <w:r w:rsidR="00A40415">
        <w:fldChar w:fldCharType="separate"/>
      </w:r>
      <w:r w:rsidR="009A71EF" w:rsidRPr="009A71EF">
        <w:rPr>
          <w:rFonts w:ascii="Calibri" w:cs="Calibri"/>
          <w:vertAlign w:val="superscript"/>
        </w:rPr>
        <w:t>14,15</w:t>
      </w:r>
      <w:r w:rsidR="00A40415">
        <w:fldChar w:fldCharType="end"/>
      </w:r>
      <w:r>
        <w:t xml:space="preserve"> </w:t>
      </w:r>
      <w:r w:rsidR="00F60B9E">
        <w:t>We calculated s</w:t>
      </w:r>
      <w:r>
        <w:t>ubregion centroids using a population-weighted average of the state centroid</w:t>
      </w:r>
      <w:r w:rsidR="003A6AE6">
        <w:t>. For t</w:t>
      </w:r>
      <w:r>
        <w:t>he reference point</w:t>
      </w:r>
      <w:r w:rsidR="003A6AE6">
        <w:t xml:space="preserve">, we used the </w:t>
      </w:r>
      <w:r>
        <w:t>population</w:t>
      </w:r>
      <w:r w:rsidR="006C1036">
        <w:t>-</w:t>
      </w:r>
      <w:r>
        <w:t xml:space="preserve">weighted average between the East </w:t>
      </w:r>
      <w:r w:rsidR="00D22608">
        <w:t xml:space="preserve">South Central </w:t>
      </w:r>
      <w:r>
        <w:t xml:space="preserve">and West </w:t>
      </w:r>
      <w:proofErr w:type="gramStart"/>
      <w:r>
        <w:t>South Central</w:t>
      </w:r>
      <w:proofErr w:type="gramEnd"/>
      <w:r>
        <w:t xml:space="preserve"> subregions, </w:t>
      </w:r>
      <w:r w:rsidR="003A6AE6">
        <w:t xml:space="preserve">since </w:t>
      </w:r>
      <w:r>
        <w:t>their sinusoid phase</w:t>
      </w:r>
      <w:r w:rsidR="00CB0A47">
        <w:t>s</w:t>
      </w:r>
      <w:r w:rsidR="001A5D70">
        <w:t xml:space="preserve"> </w:t>
      </w:r>
      <w:r w:rsidR="001B1042">
        <w:t>had</w:t>
      </w:r>
      <w:r w:rsidR="001A5D70">
        <w:t xml:space="preserve"> the earliest </w:t>
      </w:r>
      <w:r w:rsidR="001B1042">
        <w:t xml:space="preserve">peaks </w:t>
      </w:r>
      <w:r w:rsidR="001A5D70">
        <w:t>of all the subregions</w:t>
      </w:r>
      <w:r w:rsidR="003A6AE6">
        <w:t xml:space="preserve"> and were very similar</w:t>
      </w:r>
      <w:r>
        <w:t xml:space="preserve">. </w:t>
      </w:r>
      <w:r w:rsidR="00F60B9E">
        <w:t xml:space="preserve">We </w:t>
      </w:r>
      <w:r w:rsidR="00434829">
        <w:t xml:space="preserve">calculated </w:t>
      </w:r>
      <w:r w:rsidR="00F60B9E">
        <w:t xml:space="preserve">the </w:t>
      </w:r>
      <w:r w:rsidR="00913239">
        <w:t>Euclidean distance from the reference point to</w:t>
      </w:r>
      <w:r w:rsidR="002D44B6">
        <w:t xml:space="preserve"> the centroid of</w:t>
      </w:r>
      <w:r w:rsidR="00913239">
        <w:t xml:space="preserve"> </w:t>
      </w:r>
      <w:r w:rsidR="00434829">
        <w:t xml:space="preserve">each </w:t>
      </w:r>
      <w:r w:rsidR="00913239">
        <w:t xml:space="preserve">state or subregion. </w:t>
      </w:r>
      <w:r w:rsidR="00F87E6D">
        <w:t>We correlated t</w:t>
      </w:r>
      <w:r w:rsidR="00913239">
        <w:t>he vector of distances for each state or subregion to the vector of sinusoid phases, representing peak timing, for each state or subregion using Pearson’s correlation coefficient.</w:t>
      </w:r>
    </w:p>
    <w:p w14:paraId="6A7C07C0" w14:textId="77777777" w:rsidR="00020B3C" w:rsidRDefault="00020B3C"/>
    <w:p w14:paraId="1740D332" w14:textId="086FCD1F" w:rsidR="009E0E8F" w:rsidRDefault="009E0E8F">
      <w:pPr>
        <w:rPr>
          <w:i/>
          <w:iCs/>
        </w:rPr>
      </w:pPr>
      <w:r>
        <w:rPr>
          <w:i/>
          <w:iCs/>
        </w:rPr>
        <w:t>School Start Time Correlation</w:t>
      </w:r>
    </w:p>
    <w:p w14:paraId="2D46A0F1" w14:textId="3B4312E2" w:rsidR="00876021" w:rsidRDefault="00473755">
      <w:r>
        <w:t xml:space="preserve">Data on 2019 school start dates was </w:t>
      </w:r>
      <w:r w:rsidR="00267D57">
        <w:t>obtained from the</w:t>
      </w:r>
      <w:r>
        <w:t xml:space="preserve"> Pew Research Center.</w:t>
      </w:r>
      <w:r w:rsidR="00782D8D">
        <w:fldChar w:fldCharType="begin"/>
      </w:r>
      <w:r w:rsidR="00470F71">
        <w:instrText xml:space="preserve"> ADDIN ZOTERO_ITEM CSL_CITATION {"citationID":"o8q2Cgab","properties":{"formattedCitation":"\\super 16\\nosupersub{}","plainCitation":"16","noteIndex":0},"citationItems":[{"id":1312,"uris":["http://zotero.org/users/4318844/items/BKLMKXAC"],"itemData":{"id":1312,"type":"post-weblog","abstract":"Earlier starts tend to be more common in the South and Southwest. Later starts are more common on the East Coast and in the upper Midwest and Northwest.","container-title":"Pew Research Center","language":"en-US","title":"'Back to school' means anytime from late July to after Labor Day, depending on where in the U.S. you live","URL":"https://web.archive.org/web/20230804071907/https:/www.pewresearch.org/short-reads/2019/08/14/back-to-school-dates-u-s/","author":[{"literal":"Drew DeSilver"}],"accessed":{"date-parts":[["2023",6,26]]},"issued":{"date-parts":[["2019",8,14]]}}}],"schema":"https://github.com/citation-style-language/schema/raw/master/csl-citation.json"} </w:instrText>
      </w:r>
      <w:r w:rsidR="00782D8D">
        <w:fldChar w:fldCharType="separate"/>
      </w:r>
      <w:r w:rsidR="009A71EF" w:rsidRPr="009A71EF">
        <w:rPr>
          <w:rFonts w:ascii="Calibri" w:cs="Calibri"/>
          <w:vertAlign w:val="superscript"/>
        </w:rPr>
        <w:t>16</w:t>
      </w:r>
      <w:r w:rsidR="00782D8D">
        <w:fldChar w:fldCharType="end"/>
      </w:r>
      <w:r>
        <w:t xml:space="preserve"> This dataset </w:t>
      </w:r>
      <w:r w:rsidR="00F22E92">
        <w:t xml:space="preserve">contains </w:t>
      </w:r>
      <w:r>
        <w:t xml:space="preserve">a 509-district sample of the &gt;13,000 public school districts in the </w:t>
      </w:r>
      <w:r w:rsidR="00267D57">
        <w:t>U</w:t>
      </w:r>
      <w:r w:rsidR="00BF6C7A">
        <w:t>.</w:t>
      </w:r>
      <w:r w:rsidR="00267D57">
        <w:t>S</w:t>
      </w:r>
      <w:r w:rsidR="00BF6C7A">
        <w:t>.</w:t>
      </w:r>
      <w:r>
        <w:t>, includ</w:t>
      </w:r>
      <w:r w:rsidR="00A6698C">
        <w:t>ing</w:t>
      </w:r>
      <w:r>
        <w:t xml:space="preserve"> the 10 largest school districts in </w:t>
      </w:r>
      <w:r w:rsidR="00D22608">
        <w:t>states with at least 10</w:t>
      </w:r>
      <w:r>
        <w:t>, and the 100 largest school districts in the country</w:t>
      </w:r>
      <w:r w:rsidR="00E453CA">
        <w:t>,</w:t>
      </w:r>
      <w:r>
        <w:t xml:space="preserve"> represent</w:t>
      </w:r>
      <w:r w:rsidR="00E453CA">
        <w:t xml:space="preserve">ing </w:t>
      </w:r>
      <w:r>
        <w:t xml:space="preserve">an estimated 36% of </w:t>
      </w:r>
      <w:r w:rsidR="006070A3">
        <w:t>public-school</w:t>
      </w:r>
      <w:r>
        <w:t xml:space="preserve"> students. </w:t>
      </w:r>
      <w:r w:rsidR="002871B0">
        <w:t xml:space="preserve">We </w:t>
      </w:r>
      <w:r>
        <w:t xml:space="preserve">filtered </w:t>
      </w:r>
      <w:r w:rsidR="002871B0">
        <w:t xml:space="preserve">the data </w:t>
      </w:r>
      <w:r>
        <w:t xml:space="preserve">to include </w:t>
      </w:r>
      <w:r w:rsidR="00691283">
        <w:t xml:space="preserve">only </w:t>
      </w:r>
      <w:r>
        <w:t xml:space="preserve">continental U.S. states, </w:t>
      </w:r>
      <w:r w:rsidR="00267D57">
        <w:t xml:space="preserve">yielding </w:t>
      </w:r>
      <w:r>
        <w:t xml:space="preserve">497 school districts. School districts were </w:t>
      </w:r>
      <w:r w:rsidR="00020B3C">
        <w:t>grouped at</w:t>
      </w:r>
      <w:r w:rsidR="00876021">
        <w:t xml:space="preserve"> the state and </w:t>
      </w:r>
      <w:r>
        <w:t>subregion</w:t>
      </w:r>
      <w:r w:rsidR="00876021">
        <w:t xml:space="preserve"> level</w:t>
      </w:r>
      <w:r>
        <w:t xml:space="preserve">. </w:t>
      </w:r>
      <w:r w:rsidR="00595475">
        <w:t xml:space="preserve">We calculated the </w:t>
      </w:r>
      <w:r w:rsidR="009F590B">
        <w:t>date</w:t>
      </w:r>
      <w:r w:rsidR="00003D71">
        <w:t>s</w:t>
      </w:r>
      <w:r w:rsidR="00595475">
        <w:t xml:space="preserve"> at which GAS pharyngitis visits were at their nadir</w:t>
      </w:r>
      <w:r w:rsidR="009F590B">
        <w:t xml:space="preserve"> by </w:t>
      </w:r>
      <w:r w:rsidR="00595475">
        <w:t xml:space="preserve">taking the average of </w:t>
      </w:r>
      <w:r w:rsidR="009F590B">
        <w:t xml:space="preserve">the month with the fewest visits in each </w:t>
      </w:r>
      <w:r w:rsidR="00876021">
        <w:t xml:space="preserve">state or </w:t>
      </w:r>
      <w:r w:rsidR="009F590B">
        <w:t xml:space="preserve">subregion for each of the 9 years of observation. </w:t>
      </w:r>
      <w:r w:rsidR="00C4059F">
        <w:t xml:space="preserve">We calculated minimum visit dates by subregion in all age groups together, and separately in those </w:t>
      </w:r>
      <w:r w:rsidR="006653FB">
        <w:t xml:space="preserve">aged </w:t>
      </w:r>
      <w:r w:rsidR="00C4059F">
        <w:t xml:space="preserve">0-4, 5-19, under 19, and over 19. </w:t>
      </w:r>
      <w:r w:rsidR="00595475">
        <w:t xml:space="preserve">We determined the relationship </w:t>
      </w:r>
      <w:r>
        <w:t xml:space="preserve">between </w:t>
      </w:r>
      <w:r w:rsidR="00595475">
        <w:t xml:space="preserve">the </w:t>
      </w:r>
      <w:r>
        <w:t xml:space="preserve">average school start date and </w:t>
      </w:r>
      <w:r w:rsidR="009F590B">
        <w:t>minimum visit date</w:t>
      </w:r>
      <w:r>
        <w:t xml:space="preserve"> in each </w:t>
      </w:r>
      <w:r w:rsidR="00876021">
        <w:t xml:space="preserve">state or </w:t>
      </w:r>
      <w:r>
        <w:t xml:space="preserve">subregion </w:t>
      </w:r>
      <w:r w:rsidR="00595475">
        <w:t xml:space="preserve">via </w:t>
      </w:r>
      <w:r>
        <w:t>Pearson’s correlation coefficient.</w:t>
      </w:r>
      <w:r w:rsidR="00A6698C">
        <w:t xml:space="preserve"> </w:t>
      </w:r>
      <w:r w:rsidR="00595475">
        <w:t>We repeated this analysis separately for th</w:t>
      </w:r>
      <w:r w:rsidR="0088306F">
        <w:t>os</w:t>
      </w:r>
      <w:r w:rsidR="00595475">
        <w:t>e</w:t>
      </w:r>
      <w:r w:rsidR="0088306F">
        <w:t xml:space="preserve"> under and over </w:t>
      </w:r>
      <w:r w:rsidR="00595475">
        <w:t>19 years of age</w:t>
      </w:r>
      <w:r w:rsidR="00C86AF5">
        <w:t>.</w:t>
      </w:r>
      <w:r w:rsidR="00C47673">
        <w:t xml:space="preserve"> The 95% confidence interval on the correlation coefficient was calculated via bootstrapping (see supplemental text for further details).</w:t>
      </w:r>
    </w:p>
    <w:p w14:paraId="088901D8" w14:textId="77777777" w:rsidR="00876021" w:rsidRDefault="00876021"/>
    <w:p w14:paraId="4AB6C5AB" w14:textId="0511F191" w:rsidR="00F767EE" w:rsidRDefault="00F767EE">
      <w:pPr>
        <w:rPr>
          <w:b/>
          <w:bCs/>
        </w:rPr>
      </w:pPr>
    </w:p>
    <w:p w14:paraId="56648F92" w14:textId="1E8F1AFF" w:rsidR="003608CC" w:rsidRDefault="00B10F33">
      <w:pPr>
        <w:rPr>
          <w:b/>
          <w:bCs/>
        </w:rPr>
      </w:pPr>
      <w:r>
        <w:rPr>
          <w:b/>
          <w:bCs/>
        </w:rPr>
        <w:t>RESULTS</w:t>
      </w:r>
    </w:p>
    <w:p w14:paraId="61433852" w14:textId="77777777" w:rsidR="004C770D" w:rsidRDefault="004C770D">
      <w:pPr>
        <w:rPr>
          <w:b/>
          <w:bCs/>
        </w:rPr>
      </w:pPr>
    </w:p>
    <w:p w14:paraId="3B5AAC64" w14:textId="042ED956" w:rsidR="004C770D" w:rsidRDefault="004C770D">
      <w:pPr>
        <w:rPr>
          <w:b/>
          <w:bCs/>
        </w:rPr>
      </w:pPr>
      <w:r w:rsidRPr="004C770D">
        <w:rPr>
          <w:b/>
          <w:bCs/>
        </w:rPr>
        <w:t>Difference in Disease Burden</w:t>
      </w:r>
    </w:p>
    <w:p w14:paraId="4A170069" w14:textId="0C6E7388" w:rsidR="004C770D" w:rsidRPr="00FD6F16" w:rsidRDefault="004C770D">
      <w:pPr>
        <w:rPr>
          <w:i/>
          <w:iCs/>
        </w:rPr>
      </w:pPr>
      <w:r w:rsidRPr="00FD6F16">
        <w:rPr>
          <w:i/>
          <w:iCs/>
        </w:rPr>
        <w:t>Yearly</w:t>
      </w:r>
      <w:r w:rsidR="00ED1015">
        <w:rPr>
          <w:i/>
          <w:iCs/>
        </w:rPr>
        <w:t xml:space="preserve"> and Quarterly</w:t>
      </w:r>
      <w:r w:rsidRPr="00FD6F16">
        <w:rPr>
          <w:i/>
          <w:iCs/>
        </w:rPr>
        <w:t xml:space="preserve"> Differences</w:t>
      </w:r>
    </w:p>
    <w:p w14:paraId="3D7D2404" w14:textId="33FA91B9" w:rsidR="00D511F6" w:rsidRDefault="00A63700" w:rsidP="00034BCA">
      <w:r>
        <w:t>Among t</w:t>
      </w:r>
      <w:r w:rsidR="00155AB0">
        <w:t>he four census regions</w:t>
      </w:r>
      <w:r>
        <w:t>,</w:t>
      </w:r>
      <w:r w:rsidR="00155AB0">
        <w:t xml:space="preserve"> </w:t>
      </w:r>
      <w:r>
        <w:t>t</w:t>
      </w:r>
      <w:r w:rsidR="009E6E7C">
        <w:t>he South</w:t>
      </w:r>
      <w:r w:rsidR="00034BCA">
        <w:t xml:space="preserve"> </w:t>
      </w:r>
      <w:r w:rsidR="009E6E7C">
        <w:t xml:space="preserve">had </w:t>
      </w:r>
      <w:r w:rsidR="00034BCA">
        <w:t xml:space="preserve">the </w:t>
      </w:r>
      <w:r w:rsidR="00852EF9">
        <w:t>highest mean number of</w:t>
      </w:r>
      <w:r w:rsidR="00A05A33">
        <w:t xml:space="preserve"> </w:t>
      </w:r>
      <w:r w:rsidR="00D511F6">
        <w:t xml:space="preserve">GAS pharyngitis </w:t>
      </w:r>
      <w:r w:rsidR="009E6E7C">
        <w:t xml:space="preserve">visits per 1000 </w:t>
      </w:r>
      <w:r w:rsidR="00601C73">
        <w:t>people</w:t>
      </w:r>
      <w:r w:rsidR="00E61BDB">
        <w:t xml:space="preserve"> per year</w:t>
      </w:r>
      <w:r w:rsidR="009E6E7C">
        <w:t xml:space="preserve"> </w:t>
      </w:r>
      <w:r>
        <w:t>(</w:t>
      </w:r>
      <w:r w:rsidR="00034BCA" w:rsidRPr="00034BCA">
        <w:t>39.11</w:t>
      </w:r>
      <w:r>
        <w:t>,</w:t>
      </w:r>
      <w:r w:rsidR="00034BCA" w:rsidRPr="00034BCA">
        <w:t xml:space="preserve"> 95% CI: 36.21-42.01)</w:t>
      </w:r>
      <w:r w:rsidR="00034BCA">
        <w:t xml:space="preserve"> and the West</w:t>
      </w:r>
      <w:r w:rsidR="00CB7199">
        <w:t xml:space="preserve"> had</w:t>
      </w:r>
      <w:r w:rsidR="00034BCA">
        <w:t xml:space="preserve"> the </w:t>
      </w:r>
      <w:r w:rsidR="009F21D0">
        <w:t xml:space="preserve">lowest </w:t>
      </w:r>
      <w:r>
        <w:t>(</w:t>
      </w:r>
      <w:r w:rsidR="00034BCA" w:rsidRPr="00034BCA">
        <w:t>17.63</w:t>
      </w:r>
      <w:r>
        <w:t>,</w:t>
      </w:r>
      <w:r w:rsidR="00034BCA" w:rsidRPr="00034BCA">
        <w:t xml:space="preserve"> 95% CI: 16.76-18.49</w:t>
      </w:r>
      <w:r>
        <w:t>); (</w:t>
      </w:r>
      <w:r w:rsidRPr="003B759E">
        <w:rPr>
          <w:b/>
          <w:bCs/>
        </w:rPr>
        <w:t>Figure S3</w:t>
      </w:r>
      <w:r>
        <w:t>)</w:t>
      </w:r>
      <w:r w:rsidR="00034BCA">
        <w:t xml:space="preserve">. </w:t>
      </w:r>
      <w:r w:rsidR="007F68E7">
        <w:t xml:space="preserve">At a subregional level, the East </w:t>
      </w:r>
      <w:proofErr w:type="gramStart"/>
      <w:r w:rsidR="007F68E7">
        <w:t>South Central</w:t>
      </w:r>
      <w:proofErr w:type="gramEnd"/>
      <w:r w:rsidR="007F68E7">
        <w:t xml:space="preserve"> region </w:t>
      </w:r>
      <w:r w:rsidR="00D511F6">
        <w:t xml:space="preserve">had the </w:t>
      </w:r>
      <w:r w:rsidR="006A7794">
        <w:t>highest mean number of</w:t>
      </w:r>
      <w:r w:rsidR="006E1FD0">
        <w:t xml:space="preserve"> </w:t>
      </w:r>
      <w:r w:rsidR="00D511F6">
        <w:t>GAS pharyngitis visits per 1000 people</w:t>
      </w:r>
      <w:r w:rsidR="00D56C67">
        <w:t xml:space="preserve"> per year</w:t>
      </w:r>
      <w:r w:rsidR="00D511F6">
        <w:t xml:space="preserve"> (</w:t>
      </w:r>
      <w:r w:rsidR="007F68E7">
        <w:t>48.38</w:t>
      </w:r>
      <w:r w:rsidR="00D511F6">
        <w:t xml:space="preserve">, </w:t>
      </w:r>
      <w:r w:rsidR="006560A0">
        <w:t>95% CI: 42.40-53.37)</w:t>
      </w:r>
      <w:r w:rsidR="00034BCA">
        <w:t>,</w:t>
      </w:r>
      <w:r w:rsidR="007F68E7">
        <w:t xml:space="preserve"> while the Pacific West had </w:t>
      </w:r>
      <w:r w:rsidR="00D511F6">
        <w:t xml:space="preserve">the </w:t>
      </w:r>
      <w:r w:rsidR="00472507">
        <w:t xml:space="preserve">lowest </w:t>
      </w:r>
      <w:r w:rsidR="00D511F6">
        <w:t>(</w:t>
      </w:r>
      <w:r w:rsidR="007F68E7">
        <w:t>12.39</w:t>
      </w:r>
      <w:r w:rsidR="00D511F6">
        <w:t xml:space="preserve">, </w:t>
      </w:r>
      <w:r w:rsidR="006560A0">
        <w:t>95% CI: 11.57-13.22)</w:t>
      </w:r>
      <w:r w:rsidR="00D511F6">
        <w:t>;</w:t>
      </w:r>
      <w:r w:rsidR="007F68E7">
        <w:t xml:space="preserve"> </w:t>
      </w:r>
      <w:r w:rsidR="00034BCA">
        <w:t>(</w:t>
      </w:r>
      <w:r w:rsidR="00034BCA" w:rsidRPr="003B759E">
        <w:rPr>
          <w:b/>
          <w:bCs/>
        </w:rPr>
        <w:t>Figure S</w:t>
      </w:r>
      <w:r w:rsidR="004C7243" w:rsidRPr="003B759E">
        <w:rPr>
          <w:b/>
          <w:bCs/>
        </w:rPr>
        <w:t>4</w:t>
      </w:r>
      <w:r w:rsidR="002D005E" w:rsidRPr="003B759E">
        <w:rPr>
          <w:b/>
          <w:bCs/>
        </w:rPr>
        <w:t>, Table S</w:t>
      </w:r>
      <w:r w:rsidR="00D22608" w:rsidRPr="003B759E">
        <w:rPr>
          <w:b/>
          <w:bCs/>
        </w:rPr>
        <w:t>4</w:t>
      </w:r>
      <w:r w:rsidR="00034BCA">
        <w:t>)</w:t>
      </w:r>
      <w:r w:rsidR="007F68E7">
        <w:t xml:space="preserve">. </w:t>
      </w:r>
      <w:r w:rsidR="00413E4B">
        <w:t xml:space="preserve">Mean GAS pharyngitis </w:t>
      </w:r>
      <w:proofErr w:type="gramStart"/>
      <w:r w:rsidR="00413E4B">
        <w:t>visit</w:t>
      </w:r>
      <w:proofErr w:type="gramEnd"/>
      <w:r w:rsidR="00413E4B">
        <w:t xml:space="preserve"> rates</w:t>
      </w:r>
      <w:r w:rsidR="00E36E81">
        <w:t xml:space="preserve"> in</w:t>
      </w:r>
      <w:r w:rsidR="0019724B">
        <w:t xml:space="preserve"> the</w:t>
      </w:r>
      <w:r w:rsidR="00E36E81">
        <w:t xml:space="preserve"> South and the West </w:t>
      </w:r>
      <w:r w:rsidR="00FD7774">
        <w:t xml:space="preserve">each differed significantly from those in all </w:t>
      </w:r>
      <w:r w:rsidR="00655FD9">
        <w:t>other</w:t>
      </w:r>
      <w:r w:rsidR="00FD7774">
        <w:t xml:space="preserve"> regions (p &lt; 0.05)</w:t>
      </w:r>
      <w:r w:rsidR="00E36E81">
        <w:t xml:space="preserve"> (</w:t>
      </w:r>
      <w:r w:rsidR="00E36E81" w:rsidRPr="003B759E">
        <w:rPr>
          <w:b/>
          <w:bCs/>
        </w:rPr>
        <w:t xml:space="preserve">Figure </w:t>
      </w:r>
      <w:r w:rsidR="006560A0" w:rsidRPr="003B759E">
        <w:rPr>
          <w:b/>
          <w:bCs/>
        </w:rPr>
        <w:t>S</w:t>
      </w:r>
      <w:r w:rsidR="00977DCF" w:rsidRPr="003B759E">
        <w:rPr>
          <w:b/>
          <w:bCs/>
        </w:rPr>
        <w:t>3</w:t>
      </w:r>
      <w:r w:rsidR="00E36E81">
        <w:t>)</w:t>
      </w:r>
      <w:r w:rsidR="009B1352">
        <w:t xml:space="preserve">. </w:t>
      </w:r>
    </w:p>
    <w:p w14:paraId="5D687973" w14:textId="77777777" w:rsidR="00D511F6" w:rsidRDefault="00D511F6" w:rsidP="00034BCA"/>
    <w:p w14:paraId="6E0812CD" w14:textId="2B9D7C4A" w:rsidR="00D22608" w:rsidRDefault="00D22608" w:rsidP="00034BCA">
      <w:r>
        <w:t>Differences in age distributions across regions were insufficient to explain regional differences in GAS pharyngitis visits.  The overall age distribution appears similar across all regions (</w:t>
      </w:r>
      <w:r w:rsidRPr="003B759E">
        <w:rPr>
          <w:b/>
          <w:bCs/>
        </w:rPr>
        <w:t>Figure S2, Table S</w:t>
      </w:r>
      <w:r w:rsidR="003B759E" w:rsidRPr="003B759E">
        <w:rPr>
          <w:b/>
          <w:bCs/>
        </w:rPr>
        <w:t>5</w:t>
      </w:r>
      <w:r>
        <w:t xml:space="preserve">). In the South, a relatively greater share of GAS pharyngitis visits was attributable to 0–4-year-olds than in other regions (26% in the South compared to 18% in the West), but this age group made up a similar proportion of the population in each region (5% in the South, </w:t>
      </w:r>
      <w:r>
        <w:lastRenderedPageBreak/>
        <w:t xml:space="preserve">6% in the West).  In all regions, individuals under 19 years old contributed </w:t>
      </w:r>
      <w:r w:rsidR="0076490F">
        <w:t>the most</w:t>
      </w:r>
      <w:r>
        <w:t xml:space="preserve"> GAS pharyngitis visits (range: 67% in the West – 77% in the Northeast). This group made up a similar fraction of each region’s overall population (range: 26.8% in the Northeast – 28.7% in the Midwest). </w:t>
      </w:r>
    </w:p>
    <w:p w14:paraId="640C2C48" w14:textId="77777777" w:rsidR="00876021" w:rsidRDefault="00876021" w:rsidP="00034BCA"/>
    <w:p w14:paraId="00A24364" w14:textId="06461064" w:rsidR="009F2A74" w:rsidRPr="000D70F1" w:rsidRDefault="00C76E11" w:rsidP="00034BCA">
      <w:r>
        <w:t xml:space="preserve">During each quarter of the year, </w:t>
      </w:r>
      <w:r w:rsidR="00096F66">
        <w:t xml:space="preserve">the West maintained a lower mean number of visits per 1,000 people than the other </w:t>
      </w:r>
      <w:r w:rsidR="004272BD">
        <w:t>three</w:t>
      </w:r>
      <w:r w:rsidR="00096F66">
        <w:t xml:space="preserve"> regions (</w:t>
      </w:r>
      <w:r w:rsidR="009E4F89">
        <w:rPr>
          <w:b/>
          <w:bCs/>
        </w:rPr>
        <w:t>T</w:t>
      </w:r>
      <w:r w:rsidR="00096F66">
        <w:rPr>
          <w:b/>
          <w:bCs/>
        </w:rPr>
        <w:t xml:space="preserve">able </w:t>
      </w:r>
      <w:r w:rsidR="001F6719">
        <w:rPr>
          <w:b/>
          <w:bCs/>
        </w:rPr>
        <w:t>S</w:t>
      </w:r>
      <w:r w:rsidR="003B759E">
        <w:rPr>
          <w:b/>
          <w:bCs/>
        </w:rPr>
        <w:t>6</w:t>
      </w:r>
      <w:r w:rsidR="003B759E">
        <w:t>)</w:t>
      </w:r>
      <w:r w:rsidR="00096F66">
        <w:t xml:space="preserve">. </w:t>
      </w:r>
      <w:r w:rsidR="002719A8">
        <w:t>The difference</w:t>
      </w:r>
      <w:r w:rsidR="005F2043">
        <w:t>s</w:t>
      </w:r>
      <w:r w:rsidR="002719A8">
        <w:t xml:space="preserve"> in mean visits </w:t>
      </w:r>
      <w:r w:rsidR="0068091D">
        <w:t xml:space="preserve">per 1,000 people between the </w:t>
      </w:r>
      <w:r w:rsidR="00757FF0">
        <w:t>South, the Northeast, and the Midwest were</w:t>
      </w:r>
      <w:r w:rsidR="000D70F1">
        <w:t xml:space="preserve"> more pronounced </w:t>
      </w:r>
      <w:r w:rsidR="005C128A">
        <w:t>in the summer</w:t>
      </w:r>
      <w:r w:rsidR="00C234F4">
        <w:t>/</w:t>
      </w:r>
      <w:r w:rsidR="005C128A">
        <w:t>fall (</w:t>
      </w:r>
      <w:r w:rsidR="000D70F1">
        <w:t>July through December</w:t>
      </w:r>
      <w:r w:rsidR="005C128A">
        <w:t>)</w:t>
      </w:r>
      <w:r w:rsidR="000D70F1">
        <w:t xml:space="preserve"> than </w:t>
      </w:r>
      <w:r w:rsidR="005C128A">
        <w:t>in the winter/spring (</w:t>
      </w:r>
      <w:r w:rsidR="000D70F1">
        <w:t>January through June</w:t>
      </w:r>
      <w:r w:rsidR="005C128A">
        <w:t>)</w:t>
      </w:r>
      <w:r w:rsidR="000D70F1">
        <w:t xml:space="preserve"> (</w:t>
      </w:r>
      <w:r w:rsidR="000D70F1">
        <w:rPr>
          <w:b/>
          <w:bCs/>
        </w:rPr>
        <w:t>Figure S5, Table S</w:t>
      </w:r>
      <w:r w:rsidR="003B759E">
        <w:rPr>
          <w:b/>
          <w:bCs/>
        </w:rPr>
        <w:t>5</w:t>
      </w:r>
      <w:r w:rsidR="000D70F1">
        <w:t xml:space="preserve">). </w:t>
      </w:r>
    </w:p>
    <w:p w14:paraId="77BC9F4D" w14:textId="77777777" w:rsidR="005B7E5A" w:rsidRDefault="005B7E5A"/>
    <w:p w14:paraId="4DBA7153" w14:textId="2089CF58" w:rsidR="004C770D" w:rsidRPr="00FD6F16" w:rsidRDefault="004C770D">
      <w:pPr>
        <w:rPr>
          <w:i/>
          <w:iCs/>
        </w:rPr>
      </w:pPr>
      <w:r>
        <w:rPr>
          <w:i/>
          <w:iCs/>
        </w:rPr>
        <w:t>Monthly Differences</w:t>
      </w:r>
    </w:p>
    <w:p w14:paraId="571C0E66" w14:textId="65EDD966" w:rsidR="00265DF5" w:rsidRDefault="00876021" w:rsidP="00FD34FC">
      <w:r>
        <w:t xml:space="preserve">To </w:t>
      </w:r>
      <w:r w:rsidR="00E94F81">
        <w:t xml:space="preserve">better resolve </w:t>
      </w:r>
      <w:r w:rsidR="002C1EB2">
        <w:t>the seasonal patterns</w:t>
      </w:r>
      <w:r w:rsidR="000779EF">
        <w:t xml:space="preserve"> in GAS pharyngitis incidence</w:t>
      </w:r>
      <w:r>
        <w:t xml:space="preserve">, </w:t>
      </w:r>
      <w:r w:rsidR="002C1EB2">
        <w:t xml:space="preserve">we </w:t>
      </w:r>
      <w:r w:rsidR="000F39BF">
        <w:t>compared</w:t>
      </w:r>
      <w:r w:rsidR="002C1EB2">
        <w:t xml:space="preserve"> </w:t>
      </w:r>
      <w:r>
        <w:t xml:space="preserve">monthly </w:t>
      </w:r>
      <w:r w:rsidR="002C1EB2">
        <w:t>GAS pharyngitis visits</w:t>
      </w:r>
      <w:r w:rsidR="000F39BF">
        <w:t xml:space="preserve"> across </w:t>
      </w:r>
      <w:r w:rsidR="00355DDA">
        <w:t xml:space="preserve">regions </w:t>
      </w:r>
      <w:r w:rsidR="000F39BF">
        <w:t xml:space="preserve">and </w:t>
      </w:r>
      <w:r w:rsidR="00355DDA">
        <w:t>subregions</w:t>
      </w:r>
      <w:r>
        <w:t xml:space="preserve">. </w:t>
      </w:r>
      <w:r w:rsidR="00355DDA">
        <w:t>Across regions</w:t>
      </w:r>
      <w:r w:rsidR="005E10B7">
        <w:t xml:space="preserve">, </w:t>
      </w:r>
      <w:r w:rsidR="00D43110">
        <w:t xml:space="preserve">GAS pharyngitis visits </w:t>
      </w:r>
      <w:r w:rsidR="004E4487">
        <w:t>were</w:t>
      </w:r>
      <w:r w:rsidR="00D43110">
        <w:t xml:space="preserve"> more common in the winter months, with </w:t>
      </w:r>
      <w:r w:rsidR="004E4487">
        <w:t xml:space="preserve">visits nadiring in the summer months before </w:t>
      </w:r>
      <w:r w:rsidR="009D2485">
        <w:t>inflecting upwards</w:t>
      </w:r>
      <w:r w:rsidR="004E4487">
        <w:t xml:space="preserve"> </w:t>
      </w:r>
      <w:r w:rsidR="0032768E">
        <w:t>in early</w:t>
      </w:r>
      <w:r w:rsidR="00731BC0">
        <w:t xml:space="preserve"> autumn </w:t>
      </w:r>
      <w:r w:rsidR="004E4487">
        <w:t xml:space="preserve">and peaking in the first few months of the </w:t>
      </w:r>
      <w:r w:rsidR="00034BCA">
        <w:t xml:space="preserve">calendar </w:t>
      </w:r>
      <w:r w:rsidR="004E4487">
        <w:t>year</w:t>
      </w:r>
      <w:r w:rsidR="0068661D">
        <w:t xml:space="preserve"> </w:t>
      </w:r>
      <w:r w:rsidR="004E4487">
        <w:t>(</w:t>
      </w:r>
      <w:r w:rsidR="004E4487" w:rsidRPr="003B759E">
        <w:rPr>
          <w:b/>
          <w:bCs/>
        </w:rPr>
        <w:t xml:space="preserve">Figure </w:t>
      </w:r>
      <w:r w:rsidR="007E7649" w:rsidRPr="003B759E">
        <w:rPr>
          <w:b/>
          <w:bCs/>
        </w:rPr>
        <w:t>1</w:t>
      </w:r>
      <w:r w:rsidR="004E4487">
        <w:t>)</w:t>
      </w:r>
      <w:r w:rsidR="005D5D9B">
        <w:t>.</w:t>
      </w:r>
      <w:r w:rsidR="004E4487">
        <w:t xml:space="preserve"> </w:t>
      </w:r>
      <w:r w:rsidR="008B406C">
        <w:t>In</w:t>
      </w:r>
      <w:r w:rsidR="004E4487">
        <w:t xml:space="preserve"> </w:t>
      </w:r>
      <w:r w:rsidR="00BC644B">
        <w:t>the South</w:t>
      </w:r>
      <w:r w:rsidR="004E4487">
        <w:t xml:space="preserve">, </w:t>
      </w:r>
      <w:r w:rsidR="000F39BF">
        <w:t xml:space="preserve">for example, </w:t>
      </w:r>
      <w:r w:rsidR="003608CC">
        <w:t xml:space="preserve">the </w:t>
      </w:r>
      <w:r w:rsidR="00BC644B">
        <w:t>January</w:t>
      </w:r>
      <w:r w:rsidR="003608CC">
        <w:t xml:space="preserve"> </w:t>
      </w:r>
      <w:r w:rsidR="00355DDA">
        <w:t xml:space="preserve">mean </w:t>
      </w:r>
      <w:r w:rsidR="00BC644B">
        <w:t xml:space="preserve">was </w:t>
      </w:r>
      <w:r w:rsidR="003608CC">
        <w:t xml:space="preserve">3.78 </w:t>
      </w:r>
      <w:r w:rsidR="00864397">
        <w:t xml:space="preserve">(95% CI: 3.36-4.21) </w:t>
      </w:r>
      <w:r w:rsidR="003608CC">
        <w:t xml:space="preserve">visits per 1000 </w:t>
      </w:r>
      <w:r w:rsidR="00601C73">
        <w:t>people</w:t>
      </w:r>
      <w:r w:rsidR="00034BCA">
        <w:t>,</w:t>
      </w:r>
      <w:r w:rsidR="003608CC">
        <w:t xml:space="preserve"> while </w:t>
      </w:r>
      <w:r w:rsidR="00BC644B">
        <w:t xml:space="preserve">in July the </w:t>
      </w:r>
      <w:r w:rsidR="006D0D4D">
        <w:t xml:space="preserve">mean </w:t>
      </w:r>
      <w:r w:rsidR="00BC644B">
        <w:t xml:space="preserve">was 1.80 (95% CI: 1.67-1.93) visits per 1000 </w:t>
      </w:r>
      <w:r w:rsidR="00601C73">
        <w:t>people</w:t>
      </w:r>
      <w:r w:rsidR="00BC644B">
        <w:t>.</w:t>
      </w:r>
      <w:r w:rsidR="00500E45">
        <w:t xml:space="preserve"> In the West, visits were much lower; the January </w:t>
      </w:r>
      <w:r w:rsidR="00B528D7">
        <w:t xml:space="preserve">mean </w:t>
      </w:r>
      <w:r w:rsidR="00500E45">
        <w:t xml:space="preserve">was 1.76 (95% CI: 1.62-1.90) visits per 1000 people, while in July it was 0.98 (95% CI: 0.93-1.03). </w:t>
      </w:r>
      <w:r w:rsidR="000F39BF">
        <w:t>A</w:t>
      </w:r>
      <w:r w:rsidR="003608CC">
        <w:t xml:space="preserve">t a subregional level, </w:t>
      </w:r>
      <w:r w:rsidR="004E4487">
        <w:t xml:space="preserve">the East </w:t>
      </w:r>
      <w:proofErr w:type="gramStart"/>
      <w:r w:rsidR="004E4487">
        <w:t>South Central</w:t>
      </w:r>
      <w:proofErr w:type="gramEnd"/>
      <w:r w:rsidR="004E4487">
        <w:t xml:space="preserve"> region had </w:t>
      </w:r>
      <w:r w:rsidR="000D7001">
        <w:t xml:space="preserve">on average 4.70 (95% CI: 4.13-5.26) visits per 1000 </w:t>
      </w:r>
      <w:r w:rsidR="00601C73">
        <w:t>people</w:t>
      </w:r>
      <w:r w:rsidR="000D7001">
        <w:t xml:space="preserve"> in January and 1.88 (95% CI: 1.71-2.06) visits per 1000 </w:t>
      </w:r>
      <w:r w:rsidR="00601C73">
        <w:t>people</w:t>
      </w:r>
      <w:r w:rsidR="000D7001">
        <w:t xml:space="preserve"> in July</w:t>
      </w:r>
      <w:r w:rsidR="00500E45">
        <w:t>, while the Pacific West had on average 1.2 (95% CI: 1.09-1.31) visits per 1000 people in January and 0.76 (95% CI: 0.71-0.81) visits per 1000 people in July</w:t>
      </w:r>
      <w:r w:rsidR="00081FDD">
        <w:t xml:space="preserve"> (</w:t>
      </w:r>
      <w:r w:rsidR="00081FDD" w:rsidRPr="003B759E">
        <w:rPr>
          <w:b/>
          <w:bCs/>
        </w:rPr>
        <w:t>Figure S</w:t>
      </w:r>
      <w:r w:rsidR="00977DCF" w:rsidRPr="003B759E">
        <w:rPr>
          <w:b/>
          <w:bCs/>
        </w:rPr>
        <w:t>6</w:t>
      </w:r>
      <w:r w:rsidR="00081FDD">
        <w:t>)</w:t>
      </w:r>
      <w:r w:rsidR="000D7001">
        <w:t xml:space="preserve">. </w:t>
      </w:r>
      <w:r w:rsidR="000F39BF">
        <w:t xml:space="preserve">Comparisons across </w:t>
      </w:r>
      <w:r w:rsidR="005B6F9E">
        <w:t xml:space="preserve">regions and subregions </w:t>
      </w:r>
      <w:r w:rsidR="000F39BF">
        <w:t xml:space="preserve">revealed statistically significant differences </w:t>
      </w:r>
      <w:r w:rsidR="005B6F9E">
        <w:t xml:space="preserve">in </w:t>
      </w:r>
      <w:r w:rsidR="00012583">
        <w:t xml:space="preserve">monthly GAS pharyngitis incidence </w:t>
      </w:r>
      <w:r w:rsidR="005B6F9E">
        <w:t>in the second half of the year (</w:t>
      </w:r>
      <w:r w:rsidR="005B6F9E" w:rsidRPr="003B759E">
        <w:rPr>
          <w:b/>
          <w:bCs/>
        </w:rPr>
        <w:t>Figure S</w:t>
      </w:r>
      <w:r w:rsidR="00977DCF" w:rsidRPr="003B759E">
        <w:rPr>
          <w:b/>
          <w:bCs/>
        </w:rPr>
        <w:t>7</w:t>
      </w:r>
      <w:r w:rsidR="005B6F9E">
        <w:t>).</w:t>
      </w:r>
      <w:r w:rsidR="00920F9F">
        <w:t xml:space="preserve"> </w:t>
      </w:r>
      <w:r w:rsidR="00FE3B45">
        <w:t xml:space="preserve">These trends in visits between </w:t>
      </w:r>
      <w:r w:rsidR="001A6BCF">
        <w:t>sub</w:t>
      </w:r>
      <w:r w:rsidR="00FE3B45">
        <w:t xml:space="preserve">regions over the course of the year were </w:t>
      </w:r>
      <w:r w:rsidR="00036327">
        <w:t xml:space="preserve">reflected </w:t>
      </w:r>
      <w:r w:rsidR="00396E36">
        <w:t>across all age groups</w:t>
      </w:r>
      <w:r w:rsidR="00A36A05">
        <w:t xml:space="preserve">. Throughout the </w:t>
      </w:r>
      <w:r w:rsidR="00C6614A">
        <w:t>year, most</w:t>
      </w:r>
      <w:r w:rsidR="00FE3B45">
        <w:t xml:space="preserve"> visits </w:t>
      </w:r>
      <w:r w:rsidR="0088749C">
        <w:t xml:space="preserve">came </w:t>
      </w:r>
      <w:r w:rsidR="00FE3B45">
        <w:t>from th</w:t>
      </w:r>
      <w:r w:rsidR="00396E36">
        <w:t>os</w:t>
      </w:r>
      <w:r w:rsidR="00FE3B45">
        <w:t xml:space="preserve">e under 19 </w:t>
      </w:r>
      <w:r w:rsidR="00396E36">
        <w:t>years of age</w:t>
      </w:r>
      <w:r w:rsidR="00FE3B45">
        <w:t xml:space="preserve"> (</w:t>
      </w:r>
      <w:r w:rsidR="00FE3B45" w:rsidRPr="003B759E">
        <w:rPr>
          <w:b/>
          <w:bCs/>
        </w:rPr>
        <w:t>Figure S8</w:t>
      </w:r>
      <w:r w:rsidR="00FE3B45">
        <w:t xml:space="preserve">). </w:t>
      </w:r>
    </w:p>
    <w:p w14:paraId="3C908AA3" w14:textId="2A3D71CA" w:rsidR="003547D9" w:rsidRDefault="003547D9"/>
    <w:p w14:paraId="5E0225F3" w14:textId="335FD4D4" w:rsidR="004C770D" w:rsidRPr="00FD6F16" w:rsidRDefault="004C770D">
      <w:pPr>
        <w:rPr>
          <w:b/>
          <w:bCs/>
        </w:rPr>
      </w:pPr>
      <w:r>
        <w:rPr>
          <w:b/>
          <w:bCs/>
        </w:rPr>
        <w:t>Differences in Peak Timing</w:t>
      </w:r>
    </w:p>
    <w:p w14:paraId="05CAD847" w14:textId="57DC1F75" w:rsidR="00260CF3" w:rsidRDefault="008F18D2">
      <w:r>
        <w:t xml:space="preserve">We </w:t>
      </w:r>
      <w:r w:rsidR="00454AE8">
        <w:t xml:space="preserve">estimated the timing of peak GAS pharyngitis </w:t>
      </w:r>
      <w:r w:rsidR="00F32246">
        <w:t>incidence</w:t>
      </w:r>
      <w:r>
        <w:t xml:space="preserve"> using </w:t>
      </w:r>
      <w:r w:rsidR="00A00644">
        <w:t xml:space="preserve">sinusoidal models </w:t>
      </w:r>
      <w:r>
        <w:t xml:space="preserve">fit to monthly GAS pharyngitis visits </w:t>
      </w:r>
      <w:r w:rsidR="00A00644">
        <w:t xml:space="preserve">at the state, </w:t>
      </w:r>
      <w:r w:rsidR="00FD6F16">
        <w:t>subregion</w:t>
      </w:r>
      <w:r w:rsidR="00EB0CDB">
        <w:t>al</w:t>
      </w:r>
      <w:r w:rsidR="00FD6F16">
        <w:t>, and</w:t>
      </w:r>
      <w:r w:rsidR="00A00644">
        <w:t xml:space="preserve"> regional levels. </w:t>
      </w:r>
      <w:r w:rsidR="00C4355D">
        <w:t xml:space="preserve">The </w:t>
      </w:r>
      <w:r w:rsidR="003547D9">
        <w:t xml:space="preserve">annual </w:t>
      </w:r>
      <w:r w:rsidR="00C4355D">
        <w:t xml:space="preserve">peak in GAS pharyngitis visits </w:t>
      </w:r>
      <w:r w:rsidR="00A35ACF">
        <w:t>occurred earliest</w:t>
      </w:r>
      <w:r w:rsidR="00C4355D">
        <w:t xml:space="preserve"> in the South</w:t>
      </w:r>
      <w:r w:rsidR="00C13BD9">
        <w:t>, followed by peaks in adjacent states and through the Mountain West, with the latest peaks in coastal states</w:t>
      </w:r>
      <w:r w:rsidR="00C4355D">
        <w:t xml:space="preserve"> </w:t>
      </w:r>
      <w:r w:rsidR="008439DA">
        <w:t>(</w:t>
      </w:r>
      <w:r w:rsidR="008439DA" w:rsidRPr="003B759E">
        <w:rPr>
          <w:b/>
          <w:bCs/>
        </w:rPr>
        <w:t xml:space="preserve">Figure </w:t>
      </w:r>
      <w:r w:rsidR="007E7649" w:rsidRPr="003B759E">
        <w:rPr>
          <w:b/>
          <w:bCs/>
        </w:rPr>
        <w:t>2</w:t>
      </w:r>
      <w:r w:rsidR="008D55E0" w:rsidRPr="003B759E">
        <w:rPr>
          <w:b/>
          <w:bCs/>
        </w:rPr>
        <w:t>, Figure S</w:t>
      </w:r>
      <w:r w:rsidR="00DC06BF" w:rsidRPr="003B759E">
        <w:rPr>
          <w:b/>
          <w:bCs/>
        </w:rPr>
        <w:t>9</w:t>
      </w:r>
      <w:r w:rsidR="008439DA">
        <w:t>)</w:t>
      </w:r>
      <w:r w:rsidR="000C6371">
        <w:t xml:space="preserve">. </w:t>
      </w:r>
      <w:r w:rsidR="00937FE6">
        <w:t xml:space="preserve">The states with the earliest </w:t>
      </w:r>
      <w:r w:rsidR="003547D9">
        <w:t xml:space="preserve">peaks </w:t>
      </w:r>
      <w:r w:rsidR="00225363">
        <w:t>were</w:t>
      </w:r>
      <w:r w:rsidR="00937FE6">
        <w:t xml:space="preserve"> in the East South Central</w:t>
      </w:r>
      <w:r w:rsidR="00735897">
        <w:t xml:space="preserve"> (phase: 1.5</w:t>
      </w:r>
      <w:r w:rsidR="003740A9">
        <w:t>0</w:t>
      </w:r>
      <w:r w:rsidR="00735897">
        <w:t>, 95% CI 1.22-1.79</w:t>
      </w:r>
      <w:r w:rsidR="00FE0B19">
        <w:t>, where 1.0 represents January 1</w:t>
      </w:r>
      <w:r w:rsidR="00FE0B19" w:rsidRPr="00406C90">
        <w:rPr>
          <w:vertAlign w:val="superscript"/>
        </w:rPr>
        <w:t>st</w:t>
      </w:r>
      <w:r w:rsidR="00735897">
        <w:t>)</w:t>
      </w:r>
      <w:r w:rsidR="00937FE6">
        <w:t xml:space="preserve"> </w:t>
      </w:r>
      <w:r w:rsidR="00735897">
        <w:t xml:space="preserve">and West South Central (phase: 1.49, 95% CI 1.20-1.77) </w:t>
      </w:r>
      <w:r w:rsidR="00937FE6">
        <w:t>subregion</w:t>
      </w:r>
      <w:r w:rsidR="00735897">
        <w:t>s</w:t>
      </w:r>
      <w:r w:rsidR="00C4355D">
        <w:t xml:space="preserve"> (</w:t>
      </w:r>
      <w:r w:rsidR="00C4355D" w:rsidRPr="003B759E">
        <w:rPr>
          <w:b/>
          <w:bCs/>
        </w:rPr>
        <w:t>Figure</w:t>
      </w:r>
      <w:r w:rsidR="00081FDD" w:rsidRPr="003B759E">
        <w:rPr>
          <w:b/>
          <w:bCs/>
        </w:rPr>
        <w:t>s</w:t>
      </w:r>
      <w:r w:rsidR="00C4355D" w:rsidRPr="003B759E">
        <w:rPr>
          <w:b/>
          <w:bCs/>
        </w:rPr>
        <w:t xml:space="preserve"> </w:t>
      </w:r>
      <w:r w:rsidR="000D5D02" w:rsidRPr="003B759E">
        <w:rPr>
          <w:b/>
          <w:bCs/>
        </w:rPr>
        <w:t>S</w:t>
      </w:r>
      <w:r w:rsidR="00DC06BF" w:rsidRPr="003B759E">
        <w:rPr>
          <w:b/>
          <w:bCs/>
        </w:rPr>
        <w:t>10</w:t>
      </w:r>
      <w:r w:rsidR="000D5D02" w:rsidRPr="003B759E">
        <w:rPr>
          <w:b/>
          <w:bCs/>
        </w:rPr>
        <w:t xml:space="preserve"> and S</w:t>
      </w:r>
      <w:r w:rsidR="00977DCF" w:rsidRPr="003B759E">
        <w:rPr>
          <w:b/>
          <w:bCs/>
        </w:rPr>
        <w:t>1</w:t>
      </w:r>
      <w:r w:rsidR="00DC06BF" w:rsidRPr="003B759E">
        <w:rPr>
          <w:b/>
          <w:bCs/>
        </w:rPr>
        <w:t>1</w:t>
      </w:r>
      <w:r w:rsidR="00C4355D">
        <w:t>)</w:t>
      </w:r>
      <w:r w:rsidR="00AE1794">
        <w:t>.</w:t>
      </w:r>
      <w:r w:rsidR="003B759E">
        <w:t xml:space="preserve"> The Mountain West had the next peak, (phase: 1.68, 95% CI 1.49-1.88) with the latest peaks on the coasts in March (Pacific West phase: 2.35, 95% CI 2.10-2.61; New England phase: 2.62, 95% CI 2.44-2.81). </w:t>
      </w:r>
      <w:r w:rsidR="00937FE6">
        <w:t xml:space="preserve">Louisiana (phase: </w:t>
      </w:r>
      <w:r w:rsidR="00735897">
        <w:t xml:space="preserve">0.81, 95% CI 0.41-1.21) </w:t>
      </w:r>
      <w:r w:rsidR="00937FE6">
        <w:t xml:space="preserve">and Mississippi </w:t>
      </w:r>
      <w:r w:rsidR="00735897">
        <w:t xml:space="preserve">(phase: 0.86, 95% CI 0.43-1.3) </w:t>
      </w:r>
      <w:r w:rsidR="00AE1794">
        <w:t xml:space="preserve">peaked particularly early, in </w:t>
      </w:r>
      <w:r w:rsidR="00520D5A">
        <w:t>December</w:t>
      </w:r>
      <w:r w:rsidR="002311FA">
        <w:t xml:space="preserve"> (</w:t>
      </w:r>
      <w:r w:rsidR="002311FA" w:rsidRPr="003B759E">
        <w:rPr>
          <w:b/>
          <w:bCs/>
        </w:rPr>
        <w:t>Table S</w:t>
      </w:r>
      <w:r w:rsidR="003B759E">
        <w:rPr>
          <w:b/>
          <w:bCs/>
        </w:rPr>
        <w:t>7</w:t>
      </w:r>
      <w:r w:rsidR="002311FA">
        <w:t>)</w:t>
      </w:r>
      <w:r w:rsidR="00735897">
        <w:t xml:space="preserve">. </w:t>
      </w:r>
    </w:p>
    <w:p w14:paraId="57DDD3A8" w14:textId="77777777" w:rsidR="00260CF3" w:rsidRDefault="00260CF3"/>
    <w:p w14:paraId="78A67799" w14:textId="1D972522" w:rsidR="00E747E2" w:rsidRDefault="004737AB">
      <w:r>
        <w:t xml:space="preserve">The annual peak time of GAS pharyngitis </w:t>
      </w:r>
      <w:r w:rsidR="006A5048">
        <w:t xml:space="preserve">incidence correlated with geographic distance from the population-weighted centroid of the South (near </w:t>
      </w:r>
      <w:r w:rsidR="00613865">
        <w:t>Homer</w:t>
      </w:r>
      <w:r w:rsidR="00E33213">
        <w:t xml:space="preserve">, </w:t>
      </w:r>
      <w:r w:rsidR="00613865">
        <w:t>Louisiana</w:t>
      </w:r>
      <w:r w:rsidR="00E33213">
        <w:t xml:space="preserve">; </w:t>
      </w:r>
      <w:r w:rsidR="00613865">
        <w:t>latitude 32.83, longitude -93.01)</w:t>
      </w:r>
      <w:r w:rsidR="00445671">
        <w:t xml:space="preserve"> (</w:t>
      </w:r>
      <w:r w:rsidR="00445671" w:rsidRPr="00613865">
        <w:rPr>
          <w:b/>
          <w:bCs/>
        </w:rPr>
        <w:t>Figure</w:t>
      </w:r>
      <w:r w:rsidR="00072C5F">
        <w:rPr>
          <w:b/>
          <w:bCs/>
        </w:rPr>
        <w:t>s</w:t>
      </w:r>
      <w:r w:rsidR="00445671" w:rsidRPr="00613865">
        <w:rPr>
          <w:b/>
          <w:bCs/>
        </w:rPr>
        <w:t xml:space="preserve"> </w:t>
      </w:r>
      <w:r w:rsidR="00072C5F">
        <w:rPr>
          <w:b/>
          <w:bCs/>
        </w:rPr>
        <w:t>S12 and S13</w:t>
      </w:r>
      <w:r w:rsidR="00445671">
        <w:t>)</w:t>
      </w:r>
      <w:r w:rsidR="00283303">
        <w:t xml:space="preserve">. </w:t>
      </w:r>
      <w:r w:rsidR="007F3A10">
        <w:t xml:space="preserve">Greater distances </w:t>
      </w:r>
      <w:r w:rsidR="00445671">
        <w:t xml:space="preserve">from the </w:t>
      </w:r>
      <w:r w:rsidR="005078CC">
        <w:t xml:space="preserve">southern </w:t>
      </w:r>
      <w:r w:rsidR="00202E44">
        <w:t>reference point</w:t>
      </w:r>
      <w:r w:rsidR="00445671">
        <w:t xml:space="preserve"> </w:t>
      </w:r>
      <w:r w:rsidR="007F3A10">
        <w:lastRenderedPageBreak/>
        <w:t xml:space="preserve">correlated with later peak times at both the </w:t>
      </w:r>
      <w:r w:rsidR="003D7C55">
        <w:t>subregional (</w:t>
      </w:r>
      <w:r w:rsidR="00445671">
        <w:t xml:space="preserve">Pearson’s </w:t>
      </w:r>
      <w:r w:rsidR="004704CB">
        <w:t xml:space="preserve">r = 0.73, </w:t>
      </w:r>
      <w:r w:rsidR="004704CB" w:rsidRPr="00613865">
        <w:rPr>
          <w:b/>
          <w:bCs/>
        </w:rPr>
        <w:t>Figure S12</w:t>
      </w:r>
      <w:r w:rsidR="003D7C55">
        <w:t>) and state (</w:t>
      </w:r>
      <w:r w:rsidR="00445671">
        <w:t xml:space="preserve">Pearson’s </w:t>
      </w:r>
      <w:r w:rsidR="004704CB">
        <w:t xml:space="preserve">r = 0.58, </w:t>
      </w:r>
      <w:r w:rsidR="004704CB" w:rsidRPr="00613865">
        <w:rPr>
          <w:b/>
          <w:bCs/>
        </w:rPr>
        <w:t>Figure S13</w:t>
      </w:r>
      <w:r w:rsidR="003D7C55">
        <w:t xml:space="preserve">) levels. </w:t>
      </w:r>
    </w:p>
    <w:p w14:paraId="7F177498" w14:textId="77777777" w:rsidR="003036C9" w:rsidRDefault="003036C9">
      <w:pPr>
        <w:rPr>
          <w:rStyle w:val="CommentReference"/>
        </w:rPr>
      </w:pPr>
    </w:p>
    <w:p w14:paraId="14E235AE" w14:textId="0596A3D2" w:rsidR="004C770D" w:rsidRPr="00FD6F16" w:rsidRDefault="004C770D">
      <w:pPr>
        <w:rPr>
          <w:b/>
          <w:bCs/>
        </w:rPr>
      </w:pPr>
      <w:r>
        <w:rPr>
          <w:b/>
          <w:bCs/>
        </w:rPr>
        <w:t>School Start Date Analysis</w:t>
      </w:r>
    </w:p>
    <w:p w14:paraId="0DB7F35D" w14:textId="265C5179" w:rsidR="006A28E5" w:rsidRDefault="005178EF">
      <w:r>
        <w:t xml:space="preserve">School start dates </w:t>
      </w:r>
      <w:r w:rsidR="0096020B">
        <w:t xml:space="preserve">correlated with </w:t>
      </w:r>
      <w:r w:rsidR="008F18D2">
        <w:t>the nadir in GAS pharyngitis visits</w:t>
      </w:r>
      <w:r w:rsidR="00AD6799">
        <w:t>, at state and subregional level</w:t>
      </w:r>
      <w:r w:rsidR="008F18D2">
        <w:t>s</w:t>
      </w:r>
      <w:r w:rsidR="0096020B">
        <w:t xml:space="preserve"> (</w:t>
      </w:r>
      <w:r w:rsidR="00AD6799">
        <w:t xml:space="preserve">state: </w:t>
      </w:r>
      <w:r w:rsidR="009D5901">
        <w:t xml:space="preserve">Pearson’s </w:t>
      </w:r>
      <w:r w:rsidR="00AD6799" w:rsidRPr="00AD6799">
        <w:rPr>
          <w:i/>
          <w:iCs/>
        </w:rPr>
        <w:t>r</w:t>
      </w:r>
      <w:r w:rsidR="00AD6799">
        <w:t xml:space="preserve"> = 0.</w:t>
      </w:r>
      <w:r w:rsidR="000834AD">
        <w:t>84,</w:t>
      </w:r>
      <w:r w:rsidR="00AD6799">
        <w:t xml:space="preserve"> 95% CI: 0.</w:t>
      </w:r>
      <w:r w:rsidR="000834AD">
        <w:t>82</w:t>
      </w:r>
      <w:r w:rsidR="00AD6799">
        <w:t>-0.</w:t>
      </w:r>
      <w:r w:rsidR="000834AD">
        <w:t>86</w:t>
      </w:r>
      <w:r w:rsidR="00AD6799">
        <w:t xml:space="preserve">, subregional: </w:t>
      </w:r>
      <w:r w:rsidR="00DA4F2B">
        <w:t xml:space="preserve">Pearson’s </w:t>
      </w:r>
      <w:r w:rsidR="00A317DB">
        <w:rPr>
          <w:i/>
          <w:iCs/>
        </w:rPr>
        <w:t xml:space="preserve">r </w:t>
      </w:r>
      <w:r w:rsidR="00A317DB">
        <w:t>=</w:t>
      </w:r>
      <w:r w:rsidR="0096020B">
        <w:t xml:space="preserve"> 0</w:t>
      </w:r>
      <w:r w:rsidR="000834AD">
        <w:t>.85</w:t>
      </w:r>
      <w:r w:rsidR="00C13BD9">
        <w:t xml:space="preserve">, 95% CI: </w:t>
      </w:r>
      <w:r w:rsidR="000834AD">
        <w:t>0.76</w:t>
      </w:r>
      <w:r w:rsidR="00C13BD9">
        <w:t>-0.</w:t>
      </w:r>
      <w:r w:rsidR="000102A6">
        <w:t>92) (</w:t>
      </w:r>
      <w:r w:rsidR="0096020B" w:rsidRPr="00D864C3">
        <w:rPr>
          <w:b/>
          <w:bCs/>
        </w:rPr>
        <w:t>Figure 3, Figure</w:t>
      </w:r>
      <w:r w:rsidR="00AD6799" w:rsidRPr="00D864C3">
        <w:rPr>
          <w:b/>
          <w:bCs/>
        </w:rPr>
        <w:t>s</w:t>
      </w:r>
      <w:r w:rsidR="0096020B" w:rsidRPr="00D864C3">
        <w:rPr>
          <w:b/>
          <w:bCs/>
        </w:rPr>
        <w:t xml:space="preserve"> S1</w:t>
      </w:r>
      <w:r w:rsidR="00DC06BF" w:rsidRPr="00D864C3">
        <w:rPr>
          <w:b/>
          <w:bCs/>
        </w:rPr>
        <w:t>4</w:t>
      </w:r>
      <w:r w:rsidR="00AD6799" w:rsidRPr="00D864C3">
        <w:rPr>
          <w:b/>
          <w:bCs/>
        </w:rPr>
        <w:t>-1</w:t>
      </w:r>
      <w:r w:rsidR="00DC06BF" w:rsidRPr="00D864C3">
        <w:rPr>
          <w:b/>
          <w:bCs/>
        </w:rPr>
        <w:t>6</w:t>
      </w:r>
      <w:r w:rsidR="0096020B">
        <w:t>).</w:t>
      </w:r>
      <w:r w:rsidR="00F74361">
        <w:t xml:space="preserve"> These correlations held in both the under</w:t>
      </w:r>
      <w:r w:rsidR="00104A76">
        <w:t xml:space="preserve"> </w:t>
      </w:r>
      <w:r w:rsidR="00F74361">
        <w:t>19 population (</w:t>
      </w:r>
      <w:r w:rsidR="000E25B8">
        <w:t xml:space="preserve">Pearson’s </w:t>
      </w:r>
      <w:r w:rsidR="00F74361">
        <w:rPr>
          <w:i/>
          <w:iCs/>
        </w:rPr>
        <w:t xml:space="preserve">r </w:t>
      </w:r>
      <w:r w:rsidR="00F74361">
        <w:t>= 0.82, 95% CI: 0.72-0.88) and the over</w:t>
      </w:r>
      <w:r w:rsidR="00104A76">
        <w:t xml:space="preserve"> </w:t>
      </w:r>
      <w:r w:rsidR="00F74361">
        <w:t>19 population (</w:t>
      </w:r>
      <w:r w:rsidR="00AE3BE0">
        <w:t xml:space="preserve">Pearson’s </w:t>
      </w:r>
      <w:r w:rsidR="00F74361">
        <w:rPr>
          <w:i/>
          <w:iCs/>
        </w:rPr>
        <w:t>r</w:t>
      </w:r>
      <w:r w:rsidR="00F74361">
        <w:t xml:space="preserve"> = 0.89, 95% CI: 0.76-0.97).</w:t>
      </w:r>
      <w:r w:rsidR="0096020B">
        <w:t xml:space="preserve"> </w:t>
      </w:r>
      <w:r w:rsidR="00C13BD9">
        <w:t xml:space="preserve">In all subregions </w:t>
      </w:r>
      <w:r w:rsidR="00E00DA9">
        <w:t xml:space="preserve">and states, </w:t>
      </w:r>
      <w:r w:rsidR="00C13BD9">
        <w:t xml:space="preserve">the </w:t>
      </w:r>
      <w:r w:rsidR="008F18D2">
        <w:t xml:space="preserve">nadir </w:t>
      </w:r>
      <w:r w:rsidR="00C13BD9">
        <w:t>date preceded the school start date</w:t>
      </w:r>
      <w:r w:rsidR="00ED4202">
        <w:t xml:space="preserve"> (</w:t>
      </w:r>
      <w:r w:rsidR="001553A3">
        <w:t xml:space="preserve">mean </w:t>
      </w:r>
      <w:r w:rsidR="00ED4202">
        <w:t>number of days preceding</w:t>
      </w:r>
      <w:r w:rsidR="00E00DA9">
        <w:t xml:space="preserve"> by subregion</w:t>
      </w:r>
      <w:r w:rsidR="00ED4202">
        <w:t>: 3</w:t>
      </w:r>
      <w:r w:rsidR="001553A3">
        <w:t>6.22</w:t>
      </w:r>
      <w:r w:rsidR="00ED4202">
        <w:t>, range</w:t>
      </w:r>
      <w:r w:rsidR="00E00DA9">
        <w:t>=</w:t>
      </w:r>
      <w:r w:rsidR="00ED4202">
        <w:t xml:space="preserve"> 2</w:t>
      </w:r>
      <w:r w:rsidR="001553A3">
        <w:t>8</w:t>
      </w:r>
      <w:r w:rsidR="00ED4202">
        <w:t>-4</w:t>
      </w:r>
      <w:r w:rsidR="001553A3">
        <w:t>7</w:t>
      </w:r>
      <w:r w:rsidR="00ED4202">
        <w:t xml:space="preserve"> days</w:t>
      </w:r>
      <w:r w:rsidR="00E00DA9">
        <w:t>,</w:t>
      </w:r>
      <w:r w:rsidR="00EF6F2A">
        <w:t xml:space="preserve"> </w:t>
      </w:r>
      <w:r w:rsidR="00E943E2" w:rsidRPr="00104A76">
        <w:rPr>
          <w:b/>
          <w:bCs/>
        </w:rPr>
        <w:t>Figure S1</w:t>
      </w:r>
      <w:r w:rsidR="00104A76">
        <w:rPr>
          <w:b/>
          <w:bCs/>
        </w:rPr>
        <w:t>4</w:t>
      </w:r>
      <w:r w:rsidR="00E00DA9">
        <w:t xml:space="preserve">; mean number of days preceding by state: 33.47, range = 14.9-48.5; </w:t>
      </w:r>
      <w:r w:rsidR="00E00DA9" w:rsidRPr="00104A76">
        <w:rPr>
          <w:b/>
          <w:bCs/>
        </w:rPr>
        <w:t>Figures S1</w:t>
      </w:r>
      <w:r w:rsidR="00DC06BF" w:rsidRPr="00104A76">
        <w:rPr>
          <w:b/>
          <w:bCs/>
        </w:rPr>
        <w:t>5</w:t>
      </w:r>
      <w:r w:rsidR="00E00DA9" w:rsidRPr="00104A76">
        <w:rPr>
          <w:b/>
          <w:bCs/>
        </w:rPr>
        <w:t xml:space="preserve"> and S1</w:t>
      </w:r>
      <w:r w:rsidR="00DC06BF" w:rsidRPr="00104A76">
        <w:rPr>
          <w:b/>
          <w:bCs/>
        </w:rPr>
        <w:t>6</w:t>
      </w:r>
      <w:r w:rsidR="00E943E2">
        <w:t xml:space="preserve">). </w:t>
      </w:r>
      <w:r w:rsidR="006A28E5">
        <w:t>The subregional minimum visit date</w:t>
      </w:r>
      <w:r w:rsidR="00F74361">
        <w:t xml:space="preserve">s occurred first in </w:t>
      </w:r>
      <w:r w:rsidR="0088306F">
        <w:t xml:space="preserve">those </w:t>
      </w:r>
      <w:r w:rsidR="00F74361">
        <w:t xml:space="preserve">5-19 </w:t>
      </w:r>
      <w:r w:rsidR="0088306F">
        <w:t>years old</w:t>
      </w:r>
      <w:r w:rsidR="00F74361">
        <w:t>, followed by th</w:t>
      </w:r>
      <w:r w:rsidR="0088306F">
        <w:t>os</w:t>
      </w:r>
      <w:r w:rsidR="00F74361">
        <w:t xml:space="preserve">e 0-4 </w:t>
      </w:r>
      <w:r w:rsidR="0088306F">
        <w:t>years old</w:t>
      </w:r>
      <w:r w:rsidR="00F74361">
        <w:t>, and then th</w:t>
      </w:r>
      <w:r w:rsidR="0088306F">
        <w:t>os</w:t>
      </w:r>
      <w:r w:rsidR="00F74361">
        <w:t xml:space="preserve">e over 19 </w:t>
      </w:r>
      <w:r w:rsidR="0088306F">
        <w:t>years old</w:t>
      </w:r>
      <w:r w:rsidR="00DC06BF">
        <w:t xml:space="preserve"> (</w:t>
      </w:r>
      <w:r w:rsidR="00DC06BF" w:rsidRPr="00F51389">
        <w:rPr>
          <w:b/>
          <w:bCs/>
        </w:rPr>
        <w:t>Figure S17</w:t>
      </w:r>
      <w:r w:rsidR="00DC06BF">
        <w:t>)</w:t>
      </w:r>
      <w:r w:rsidR="006A28E5">
        <w:t xml:space="preserve">. </w:t>
      </w:r>
    </w:p>
    <w:p w14:paraId="7D8684B4" w14:textId="77777777" w:rsidR="004E607C" w:rsidRDefault="004E607C">
      <w:pPr>
        <w:rPr>
          <w:b/>
          <w:bCs/>
        </w:rPr>
      </w:pPr>
    </w:p>
    <w:p w14:paraId="0C83457E" w14:textId="151692D3" w:rsidR="00B10F33" w:rsidRDefault="00B10F33">
      <w:pPr>
        <w:rPr>
          <w:b/>
          <w:bCs/>
        </w:rPr>
      </w:pPr>
      <w:r>
        <w:rPr>
          <w:b/>
          <w:bCs/>
        </w:rPr>
        <w:t>DISCUSSION</w:t>
      </w:r>
    </w:p>
    <w:p w14:paraId="203F389C" w14:textId="574AA990" w:rsidR="00EA6993" w:rsidRDefault="00197BE0" w:rsidP="006F20E2">
      <w:r>
        <w:t xml:space="preserve">Our results </w:t>
      </w:r>
      <w:r w:rsidR="006F20E2">
        <w:t xml:space="preserve">expand on </w:t>
      </w:r>
      <w:r>
        <w:t>estimate</w:t>
      </w:r>
      <w:r w:rsidR="00A906E4">
        <w:t>s of</w:t>
      </w:r>
      <w:r>
        <w:t xml:space="preserve"> the </w:t>
      </w:r>
      <w:r w:rsidR="00146EFE">
        <w:t xml:space="preserve">seasonality and incidence </w:t>
      </w:r>
      <w:r>
        <w:t xml:space="preserve">of GAS pharyngitis </w:t>
      </w:r>
      <w:r w:rsidR="00146EFE">
        <w:t>in the U</w:t>
      </w:r>
      <w:r w:rsidR="00DF7C78">
        <w:t>.</w:t>
      </w:r>
      <w:r w:rsidR="001635FE">
        <w:t>S</w:t>
      </w:r>
      <w:fldSimple w:instr=" ADDIN ZOTERO_TEMP "/>
      <w:r w:rsidR="006F20E2">
        <w:t>.</w:t>
      </w:r>
      <w:r w:rsidR="001635FE">
        <w:fldChar w:fldCharType="begin"/>
      </w:r>
      <w:r w:rsidR="009A71EF">
        <w:instrText xml:space="preserve"> ADDIN ZOTERO_ITEM CSL_CITATION {"citationID":"b45Luy6G","properties":{"formattedCitation":"\\super 1,3,17\\nosupersub{}","plainCitation":"1,3,17","noteIndex":0},"citationItems":[{"id":1109,"uris":["http://zotero.org/users/4318844/items/AII323S6"],"itemData":{"id":1109,"type":"article-journal","abstract":"Group A Streptococcus (GAS) is a leading cause of acute respiratory conditions that frequently result in antibiotic prescribing. Vaccines against GAS are currently in development.We estimated the incidence rates of healthcare visits and antibiotic prescribing for pharyngitis, sinusitis, and acute otitis media (AOM) in the United States using nationally representative surveys of outpatient care provision, supplemented by insurance claims data. We estimated the proportion of these episodes attributable to GAS and to GAS emm types included in a proposed 30-valent vaccine. We used these outputs to estimate the incidence rates of outpatient visits and antibiotic prescribing preventable by GAS vaccines with various efficacy profiles under infant and school-age dosing schedules.GAS pharyngitis causes 19.1 (95% confidence interval [CI], 17.3–21.1) outpatient visits and 10.2 (95% CI, 9.0–11.5) antibiotic prescriptions per 1000 US persons aged 0–64 years, annually. GAS pharyngitis causes 93.2 (95% CI, 82.3–105.3) visits and 53.2 (95% CI, 45.2–62.5) antibiotic prescriptions per 1000 children ages 3–9 years, annually, representing 5.9% (95% CI, 5.1–7.0%) of all outpatient antibiotic prescribing in this age group. Collectively, GAS-attributable pharyngitis, sinusitis, and AOM cause 26.9 (95% CI, 23.9–30.8) outpatient visits and 16.1 (95% CI, 14.0–18.7) antibiotic prescriptions per 1000 population, annually. A 30-valent GAS vaccine meeting the World Health Organization’s 80% efficacy target could prevent 5.4% (95% CI, 4.6–6.4%) of outpatient antibiotic prescriptions among children aged 3–9 years. If vaccine prevention of GAS pharyngitis made the routine antibiotic treatment of pharyngitis unnecessary, up to 17.1% (95% CI, 15.0–19.6%) of outpatient antibiotic prescriptions among children aged 3–9 years could be prevented.An efficacious GAS vaccine could prevent substantial incidences of pharyngitis infections and associated antibiotic prescribing in the United States.","container-title":"Clinical Infectious Diseases","DOI":"10.1093/cid/ciaa529","ISSN":"1058-4838","issue":"1","journalAbbreviation":"Clinical Infectious Diseases","page":"e47-e58","source":"Silverchair","title":"Incidence of Pharyngitis, Sinusitis, Acute Otitis Media, and Outpatient Antibiotic Prescribing Preventable by Vaccination Against Group A Streptococcus in the United States","volume":"73","author":[{"family":"Lewnard","given":"Joseph A"},{"family":"King","given":"Laura M"},{"family":"Fleming-Dutra","given":"Katherine E"},{"family":"Link-Gelles","given":"Ruth"},{"family":"Van Beneden","given":"Chris A"}],"issued":{"date-parts":[["2021",7,1]]}}},{"id":1058,"uris":["http://zotero.org/users/4318844/items/8XN9ZLEL"],"itemData":{"id":1058,"type":"article-journal","abstract":"Background:Streptococcus pyogenes, or Group A Streptococcus (GAS), causes acute pharyngitis and necrotizing fasciitis. Seasonal variations in GAS infections are not robustly characterized. We assessed seasonal variations and risk factors of GAS pharyngitis and ICD-10-diagnosed necrotizing fasciitis.Methods:From the period 2010?2019, we conducted a case?control study using laboratory-confirmed cases of GAS pharyngitis and a descriptive observational study of necrotizing fasciitis using ICD-10 codes. Data were collected from TriNetX, a federated research network. We extracted seasonal (quarterly) incidence rates. We used an autoregressive integrated moving average (ARIMA) model to assess seasonal variations. Demographic characteristics and 1-month outcomes were compared among adults with or without GAS pharyngitis.Results:We identified 224,471 adults with GAS pharyngitis (test-positive) and 546,142 adults without it (test-negative). GAS pharyngitis adults were younger (25.3 versus 30.2?years of age, p?","container-title":"Therapeutic Advances in Infectious Disease","DOI":"10.1177/20499361221132101","ISSN":"2049-9361","journalAbbreviation":"Therapeutic Advances in Infection","note":"publisher: SAGE Publications","page":"20499361221132101","source":"SAGE Journals","title":"Seasonal variations and risk factors of Streptococcus pyogenes infection: a multicenter research network study","title-short":"Seasonal variations and risk factors of Streptococcus pyogenes infection","volume":"9","author":[{"family":"Kennis","given":"Matthew"},{"family":"Tagawa","given":"Alex"},{"family":"Kung","given":"Vanessa M."},{"family":"Montalbano","given":"Gabrielle"},{"family":"Narvaez","given":"Isabella"},{"family":"Franco-Paredes","given":"Carlos"},{"family":"Vargas Barahona","given":"Lilian"},{"family":"Madinger","given":"Nancy"},{"family":"Shapiro","given":"Leland"},{"family":"Chastain","given":"Daniel B."},{"family":"Henao-Martínez","given":"Andrés F."}],"issued":{"date-parts":[["2022",1,1]]}}},{"id":1243,"uris":["http://zotero.org/users/4318844/items/NIMNY5HB"],"itemData":{"id":1243,"type":"article-journal","abstract":"OBJECTIVE: The objective of this study was to determine the incidence, transmission, carriage, and risk factors for group A streptococcal pharyngitis in school-aged children and their families.\nMETHODS: A 16-month, prospective, family-based cohort study was undertaken from August 2001 through December 2002 in Melbourne, Australia. A total of 202 families (853 people) with at least 1 child aged 3 to 12 years were randomly selected from 3 primary care practices across suburban Melbourne to collect surveillance data for acute group A streptococcal pharyngitis, including serology for index and secondary cases and intermittent carriage data. Cohort retention was 97% for 16 months.\nRESULTS: The incidence of acute sore throat, group A streptococcal swab-positive pharyngitis, and serologically confirmed group A streptococcal pharyngitis was 33, 13, and 8 per 100 child-years, respectively, for school-aged children (5-12 years) and 60, 20, and 15 per 100 family-years, respectively. Sore throat was less common in adults than children, but adults with sore throat were as likely as children to have group A streptococcal culture-positive or serologically proven pharyngitis. In families who had a primary case, 43% had at least 1 secondary case, and in family members who were at risk, 13% contracted a secondary case. The spring, summer, and winter carriage rates for children were 13%, 8%, and 16%, respectively, and for adults the rate was 2% across all seasons.\nCONCLUSIONS: Group A streptococcal pharyngitis is still common, and the peak incidence occurs in school-aged children. However, the incidence in adults is higher than expected, and the number of secondary cases in families may be an important factor when considering the potential benefits of treatment.","container-title":"Pediatrics","DOI":"10.1542/peds.2006-3368","ISSN":"1098-4275","issue":"5","journalAbbreviation":"Pediatrics","language":"eng","note":"PMID: 17974731","page":"950-957","source":"PubMed","title":"Burden of acute sore throat and group A streptococcal pharyngitis in school-aged children and their families in Australia","volume":"120","author":[{"family":"Danchin","given":"Margaret H."},{"family":"Rogers","given":"Susan"},{"family":"Kelpie","given":"Loraine"},{"family":"Selvaraj","given":"Gowri"},{"family":"Curtis","given":"Nigel"},{"family":"Carlin","given":"John B."},{"family":"Nolan","given":"Terence M."},{"family":"Carapetis","given":"Jonathan R."}],"issued":{"date-parts":[["2007",11]]}}}],"schema":"https://github.com/citation-style-language/schema/raw/master/csl-citation.json"} </w:instrText>
      </w:r>
      <w:r w:rsidR="001635FE">
        <w:fldChar w:fldCharType="separate"/>
      </w:r>
      <w:r w:rsidR="009A71EF" w:rsidRPr="009A71EF">
        <w:rPr>
          <w:rFonts w:ascii="Calibri" w:cs="Calibri"/>
          <w:vertAlign w:val="superscript"/>
        </w:rPr>
        <w:t>1,3,17</w:t>
      </w:r>
      <w:r w:rsidR="001635FE">
        <w:fldChar w:fldCharType="end"/>
      </w:r>
      <w:r w:rsidR="006F20E2">
        <w:t xml:space="preserve"> V</w:t>
      </w:r>
      <w:r w:rsidR="00744F26">
        <w:t xml:space="preserve">isits for GAS pharyngitis </w:t>
      </w:r>
      <w:r w:rsidR="00155599">
        <w:t>were higher in the</w:t>
      </w:r>
      <w:r w:rsidR="00744F26">
        <w:t xml:space="preserve"> South, and particularly the East South Central and West South Central </w:t>
      </w:r>
      <w:r w:rsidR="00FA6F61">
        <w:t>sub</w:t>
      </w:r>
      <w:r w:rsidR="00744F26">
        <w:t xml:space="preserve">regions, than other regions throughout the year, </w:t>
      </w:r>
      <w:r w:rsidR="004770C7">
        <w:t xml:space="preserve">especially </w:t>
      </w:r>
      <w:r w:rsidR="00744F26">
        <w:t xml:space="preserve">from July to December. </w:t>
      </w:r>
      <w:r w:rsidR="002D06FC">
        <w:t xml:space="preserve">The Pacific West </w:t>
      </w:r>
      <w:r w:rsidR="00FB5CA5">
        <w:t xml:space="preserve">subregion </w:t>
      </w:r>
      <w:r w:rsidR="002D06FC">
        <w:t xml:space="preserve">documented the fewest GAS pharyngitis visits throughout the year. </w:t>
      </w:r>
      <w:r w:rsidR="00BA02C9">
        <w:t xml:space="preserve">Annually, </w:t>
      </w:r>
      <w:r w:rsidR="0020131C">
        <w:t xml:space="preserve">GAS </w:t>
      </w:r>
      <w:r w:rsidR="00F03F32">
        <w:t xml:space="preserve">pharyngitis </w:t>
      </w:r>
      <w:r w:rsidR="00FE0B19">
        <w:t xml:space="preserve">incidence </w:t>
      </w:r>
      <w:r w:rsidR="00744F26">
        <w:t xml:space="preserve">began to rise earliest in the same </w:t>
      </w:r>
      <w:r w:rsidR="00262EDA">
        <w:t>s</w:t>
      </w:r>
      <w:r w:rsidR="00744F26">
        <w:t xml:space="preserve">outhern subregions </w:t>
      </w:r>
      <w:r w:rsidR="0067721C">
        <w:t xml:space="preserve">that </w:t>
      </w:r>
      <w:r w:rsidR="00E54E23">
        <w:t>had</w:t>
      </w:r>
      <w:r w:rsidR="0067721C">
        <w:t xml:space="preserve"> </w:t>
      </w:r>
      <w:r w:rsidR="00744F26">
        <w:t xml:space="preserve">the highest burden of </w:t>
      </w:r>
      <w:r w:rsidR="00C63E25">
        <w:t>disease</w:t>
      </w:r>
      <w:r w:rsidR="0067721C">
        <w:t>,</w:t>
      </w:r>
      <w:r w:rsidR="00C63E25">
        <w:t xml:space="preserve"> and</w:t>
      </w:r>
      <w:r w:rsidR="00744F26">
        <w:t xml:space="preserve"> peaked latest in coastal regions. </w:t>
      </w:r>
      <w:r w:rsidR="00155599">
        <w:t xml:space="preserve">The annual increase in </w:t>
      </w:r>
      <w:r w:rsidR="00286AEE">
        <w:t>visits</w:t>
      </w:r>
      <w:r w:rsidR="00155599">
        <w:t xml:space="preserve"> </w:t>
      </w:r>
      <w:r w:rsidR="00286AEE">
        <w:t>wa</w:t>
      </w:r>
      <w:r w:rsidR="00155599">
        <w:t>s</w:t>
      </w:r>
      <w:r w:rsidR="00C376A8">
        <w:t xml:space="preserve"> first observed </w:t>
      </w:r>
      <w:r w:rsidR="00C63E25">
        <w:t xml:space="preserve">in </w:t>
      </w:r>
      <w:r w:rsidR="00410C8A">
        <w:t>s</w:t>
      </w:r>
      <w:r w:rsidR="00C63E25">
        <w:t xml:space="preserve">outhern states, particularly in Louisiana and Mississippi, </w:t>
      </w:r>
      <w:r w:rsidR="00C376A8">
        <w:t xml:space="preserve">followed by </w:t>
      </w:r>
      <w:r w:rsidR="00C63E25">
        <w:t>the rest of the country</w:t>
      </w:r>
      <w:r w:rsidR="00C376A8">
        <w:t xml:space="preserve"> roughly in order of increasing distance from the </w:t>
      </w:r>
      <w:r w:rsidR="00D52332">
        <w:t>S</w:t>
      </w:r>
      <w:r w:rsidR="00C376A8">
        <w:t>outh</w:t>
      </w:r>
      <w:r w:rsidR="00C63E25">
        <w:t xml:space="preserve">. </w:t>
      </w:r>
      <w:r w:rsidR="00EA6993">
        <w:t xml:space="preserve">Visits increased first in the </w:t>
      </w:r>
      <w:r w:rsidR="003F77DF">
        <w:t>5–19-year-old</w:t>
      </w:r>
      <w:r w:rsidR="003D23F5">
        <w:t xml:space="preserve"> </w:t>
      </w:r>
      <w:r w:rsidR="00EA6993">
        <w:t xml:space="preserve">age group, </w:t>
      </w:r>
      <w:r w:rsidR="003D23F5">
        <w:t xml:space="preserve">followed by </w:t>
      </w:r>
      <w:r w:rsidR="00EA6993">
        <w:t xml:space="preserve">the </w:t>
      </w:r>
      <w:r w:rsidR="003F77DF">
        <w:t>0–4-year-old</w:t>
      </w:r>
      <w:r w:rsidR="003D23F5">
        <w:t xml:space="preserve"> </w:t>
      </w:r>
      <w:r w:rsidR="00EA6993">
        <w:t xml:space="preserve">age group and then the over </w:t>
      </w:r>
      <w:r w:rsidR="003F77DF">
        <w:t>19-year-old</w:t>
      </w:r>
      <w:r w:rsidR="003D23F5">
        <w:t xml:space="preserve"> </w:t>
      </w:r>
      <w:r w:rsidR="00EA6993">
        <w:t xml:space="preserve">age group across all subregions. </w:t>
      </w:r>
      <w:r>
        <w:t xml:space="preserve">This geographic pattern </w:t>
      </w:r>
      <w:r w:rsidR="00AD4C5A">
        <w:t>of</w:t>
      </w:r>
      <w:r>
        <w:t xml:space="preserve"> increasing GAS pharyngitis cases correlated with, but preceded, school start dates. </w:t>
      </w:r>
    </w:p>
    <w:p w14:paraId="6F208B98" w14:textId="77777777" w:rsidR="005B42B9" w:rsidRDefault="005B42B9" w:rsidP="006F20E2"/>
    <w:p w14:paraId="2BB537D4" w14:textId="69A6E1E3" w:rsidR="00146EFE" w:rsidRDefault="00754753" w:rsidP="00E01F1A">
      <w:r>
        <w:t>The factors driving higher rates of GAS pharyngitis visits and the earliest rise in cases in the South are unclear. This could represent conditions that promote GAS pharyngitis</w:t>
      </w:r>
      <w:r w:rsidR="00146EFE">
        <w:t>, including</w:t>
      </w:r>
      <w:r w:rsidR="00ED46A3">
        <w:t xml:space="preserve"> </w:t>
      </w:r>
      <w:r w:rsidR="00E01F1A">
        <w:t xml:space="preserve">those </w:t>
      </w:r>
      <w:r w:rsidR="00ED46A3">
        <w:t>relating to</w:t>
      </w:r>
      <w:r w:rsidR="00146EFE">
        <w:t xml:space="preserve"> </w:t>
      </w:r>
      <w:r w:rsidR="00D41934">
        <w:t>poverty and social inequality</w:t>
      </w:r>
      <w:r>
        <w:fldChar w:fldCharType="begin"/>
      </w:r>
      <w:r w:rsidR="009A71EF">
        <w:instrText xml:space="preserve"> ADDIN ZOTERO_ITEM CSL_CITATION {"citationID":"paRnko7k","properties":{"formattedCitation":"\\super 18\\nosupersub{}","plainCitation":"18","noteIndex":0},"citationItems":[{"id":1602,"uris":["http://zotero.org/users/4318844/items/48XPIL77"],"itemData":{"id":1602,"type":"article-journal","abstract":"In today's global society, infectious disease outbreaks can spread quickly across the world, fueled by the rapidity with which we travel across borders and continents. Historical accounts of influenza pandemics and contemporary reports on infectious diseases clearly demonstrate that poverty, inequality, and social determinants of health create conditions for the transmission of infectious diseases, and existing health disparities or inequalities can further contribute to unequal burdens of morbidity and mortality. Yet, to date, studies of influenza pandemic plans across multiple countries find little to no recognition of health inequalities or attempts to engage disadvantaged populations to explicitly address the differential impact of a pandemic on them. To meet the goals and objectives of the Global Health Security Agenda, we argue that international partners, from WHO to individual countries, must grapple with the social determinants of health and existing health inequalities and extend their vision to include these factors so that disease that may start among socially disadvantaged subpopulations does not go unnoticed and spread across borders. These efforts will require rethinking surveillance systems to include sociodemographic data; training local teams of researchers and community health workers who are able to not only analyze data to recognize risk factors for disease, but also use simulation methods to assess the impact of alternative policies on reducing disease; integrating social science disciplines to understand local context; and proactively anticipating shortfalls in availability of adequate healthcare resources, including vaccines. Without explicit attention to existing health inequalities and underlying social determinants of health, the Global Health Security Agenda is unlikely to succeed in its goals and objectives., Reports of influenza pandemics and other infectious diseases clearly demonstrate that poverty, inequality, and social determinants of health create conditions for the transmission of infectious diseases. International partners, from WHO to individual countries, must grapple with the social determinants of health and existing health inequalities and extend their vision to include these factors so that disease that may start among socially disadvantaged subpopulations does not go unnoticed and spread across borders. These efforts will require rethinking surveillance systems to include sociodemographic data; training local teams of researchers and community health workers to recognize risk factors for disease and to assess the impact of alternative policies on reducing disease; integrating social science disciplines to understand local context; and proactively anticipating shortfalls in availability of adequate healthcare resources, including vaccines.","container-title":"Biosecurity and Bioterrorism : Biodefense Strategy, Practice, and Science","DOI":"10.1089/bsp.2014.0032","ISSN":"1538-7135","issue":"5","journalAbbreviation":"Biosecur Bioterror","note":"PMID: 25254915\nPMCID: PMC4170985","page":"263-273","source":"PubMed Central","title":"Health Inequalities and Infectious Disease Epidemics: A Challenge for Global Health Security","title-short":"Health Inequalities and Infectious Disease Epidemics","volume":"12","author":[{"family":"Quinn","given":"Sandra Crouse"},{"family":"Kumar","given":"Supriya"}],"issued":{"date-parts":[["2014",9,1]]}}}],"schema":"https://github.com/citation-style-language/schema/raw/master/csl-citation.json"} </w:instrText>
      </w:r>
      <w:r>
        <w:fldChar w:fldCharType="separate"/>
      </w:r>
      <w:r w:rsidR="009A71EF" w:rsidRPr="009A71EF">
        <w:rPr>
          <w:rFonts w:ascii="Calibri" w:cs="Calibri"/>
          <w:vertAlign w:val="superscript"/>
        </w:rPr>
        <w:t>18</w:t>
      </w:r>
      <w:r>
        <w:fldChar w:fldCharType="end"/>
      </w:r>
      <w:r>
        <w:t xml:space="preserve"> </w:t>
      </w:r>
      <w:r w:rsidR="00146EFE">
        <w:t>or to other infections. GAS pharyngitis spatiotemporal patterns were similar to trends in influenza and RSV.</w:t>
      </w:r>
      <w:r w:rsidR="00E01F1A">
        <w:fldChar w:fldCharType="begin"/>
      </w:r>
      <w:r w:rsidR="00CF420F">
        <w:instrText xml:space="preserve"> ADDIN ZOTERO_ITEM CSL_CITATION {"citationID":"ik6c1II2","properties":{"formattedCitation":"\\super 5\\nosupersub{}","plainCitation":"5","noteIndex":0},"citationItems":[{"id":1212,"uris":["http://zotero.org/users/4318844/items/A254X3T4"],"itemData":{"id":1212,"type":"article-journal","abstract":"Seasonal influenza epidemics offer unique opportunities to study the invasion and re-invasion waves of a pathogen in a partially immune population. Detailed patterns of spread remain elusive, however, due to lack of granular disease data. Here we model high-volume city-level medical claims data and human mobility proxies to explore the drivers of influenza spread in the US during 2002–2010. Although the speed and pathways of spread varied across seasons, seven of eight epidemics likely originated in the Southern US. Each epidemic was associated with 1–5 early long-range transmission events, half of which sparked onward transmission. Gravity model estimates indicate a sharp decay in influenza transmission with the distance between infectious and susceptible cities, consistent with spread dominated by work commutes rather than air traffic. Two early-onset seasons associated with antigenic novelty had particularly localized modes of spread, suggesting that novel strains may spread in a more localized fashion than previously anticipated.","container-title":"PLOS Computational Biology","DOI":"10.1371/journal.pcbi.1005382","ISSN":"1553-7358","issue":"2","journalAbbreviation":"PLOS Computational Biology","language":"en","note":"publisher: Public Library of Science","page":"e1005382","source":"PLoS Journals","title":"Human mobility and the spatial transmission of influenza in the United States","volume":"13","author":[{"family":"Charu","given":"Vivek"},{"family":"Zeger","given":"Scott"},{"family":"Gog","given":"Julia"},{"family":"Bjørnstad","given":"Ottar N."},{"family":"Kissler","given":"Stephen"},{"family":"Simonsen","given":"Lone"},{"family":"Grenfell","given":"Bryan T."},{"family":"Viboud","given":"Cécile"}],"issued":{"date-parts":[["2017",2,10]]}}}],"schema":"https://github.com/citation-style-language/schema/raw/master/csl-citation.json"} </w:instrText>
      </w:r>
      <w:r w:rsidR="00E01F1A">
        <w:fldChar w:fldCharType="separate"/>
      </w:r>
      <w:r w:rsidR="00CF420F" w:rsidRPr="00CF420F">
        <w:rPr>
          <w:rFonts w:ascii="Calibri" w:cs="Calibri"/>
          <w:vertAlign w:val="superscript"/>
        </w:rPr>
        <w:t>5</w:t>
      </w:r>
      <w:r w:rsidR="00E01F1A">
        <w:fldChar w:fldCharType="end"/>
      </w:r>
      <w:r w:rsidR="00146EFE">
        <w:t xml:space="preserve"> </w:t>
      </w:r>
      <w:r w:rsidR="00E01F1A">
        <w:t>S</w:t>
      </w:r>
      <w:r w:rsidR="00146EFE">
        <w:t xml:space="preserve">ome of </w:t>
      </w:r>
      <w:r w:rsidR="003D23F5">
        <w:t xml:space="preserve">the </w:t>
      </w:r>
      <w:r w:rsidR="00146EFE">
        <w:t xml:space="preserve">drivers </w:t>
      </w:r>
      <w:r w:rsidR="003D23F5">
        <w:t>for those pathogens</w:t>
      </w:r>
      <w:r w:rsidR="00E54E23">
        <w:t>, such as climatic factors,</w:t>
      </w:r>
      <w:r w:rsidR="003D23F5">
        <w:t xml:space="preserve"> </w:t>
      </w:r>
      <w:r w:rsidR="00146EFE">
        <w:t xml:space="preserve">may </w:t>
      </w:r>
      <w:r w:rsidR="003D23F5">
        <w:t xml:space="preserve">also </w:t>
      </w:r>
      <w:r w:rsidR="00146EFE">
        <w:t xml:space="preserve">contribute to </w:t>
      </w:r>
      <w:r w:rsidR="003D23F5">
        <w:t xml:space="preserve">the trends in </w:t>
      </w:r>
      <w:r w:rsidR="00146EFE">
        <w:t>GAS pharyngitis.</w:t>
      </w:r>
      <w:r w:rsidR="00E01F1A">
        <w:t xml:space="preserve"> Alternatively, and more speculatively, the extent of asymptomatic carriage of GAS (nearly 50% in children ages 3-12</w:t>
      </w:r>
      <w:r w:rsidR="00CF420F">
        <w:fldChar w:fldCharType="begin"/>
      </w:r>
      <w:r w:rsidR="00CF420F">
        <w:instrText xml:space="preserve"> ADDIN ZOTERO_ITEM CSL_CITATION {"citationID":"slMbtrIf","properties":{"formattedCitation":"\\super 4\\nosupersub{}","plainCitation":"4","noteIndex":0},"citationItems":[{"id":1624,"uris":["http://zotero.org/users/4318844/items/6VF93KVX"],"itemData":{"id":1624,"type":"article-journal","abstract":"Background: \n          Group A streptococci (GAS) are a major cause of pharyngitis in children. Recently, there were severe GAS outbreaks. The aims of this study were to assess pharyngeal colonization prevalence in healthy children, to assess different diagnostic definitions for GAS pharyngitis and to estimate incidence rates for these infections.\n          Methods: \n          A 2-year longitudinal study was conducted in healthy children in the United States. Pharyngeal swabs were cultured every 3 months for GAS colonization. Serum antistreptolysin O, antideoxyribonuclease B (DNaseB) and antistreptococcal C5a peptidase (SCP) antibody titers were assessed at baseline. When participants developed a sore throat, pharyngeal swabs were collected for rapid antigen detection test (RADT) and culture, and antibody titers were determined in serum samples. A range of case definitions were used for GAS pharyngitis.\n          Results: \n          A total of 422 children 3–12 years old were enrolled (140, 141 and 141 were 3–5, 6–9 and 10–12 years of age, respectively). The overall prevalence of GAS colonization during the study was 48%. Baseline antistreptolysin O, anti-DNaseB and anti-SCP antibody titers were higher for children older than 5 years. The incidence of GAS pharyngitis per 100 person-years was 15.9 for RADT/culture-proven and 4.6 for serologically confirmed pharyngitis.\n          Conclusions: \n          GAS throat colonization and pharyngitis were frequent in children 3–12 years old. The case definition employed impacted the measured incidence of GAS pharyngitis, with higher rates detected using RADT/culture-based definitions. These data suggest that case definition is important and that young children are exposed to GAS, which may inform plans for vaccine development and implementation.","container-title":"The Pediatric Infectious Disease Journal","DOI":"10.1097/INF.0000000000004111","ISSN":"0891-3668","language":"en-US","page":"10.1097/INF.0000000000004111","source":"journals-lww-com.ezp-prod1.hul.harvard.edu","title":"A Longitudinal Study of Group A Streptococcal Colonization and Pharyngitis in US Children","author":[{"family":"Frenck","given":"Robert W. Jr"},{"family":"Laudat","given":"France"},{"family":"Liang","given":"John"},{"family":"Giordano-Schmidt","given":"Donna"},{"family":"Jansen","given":"Kathrin U."},{"family":"Gruber","given":"William"},{"family":"Anderson","given":"Annaliesa S."},{"family":"Scully","given":"Ingrid L."}]}}],"schema":"https://github.com/citation-style-language/schema/raw/master/csl-citation.json"} </w:instrText>
      </w:r>
      <w:r w:rsidR="00CF420F">
        <w:fldChar w:fldCharType="separate"/>
      </w:r>
      <w:r w:rsidR="00CF420F" w:rsidRPr="00CF420F">
        <w:rPr>
          <w:rFonts w:ascii="Calibri" w:cs="Calibri"/>
          <w:vertAlign w:val="superscript"/>
        </w:rPr>
        <w:t>4</w:t>
      </w:r>
      <w:r w:rsidR="00CF420F">
        <w:fldChar w:fldCharType="end"/>
      </w:r>
      <w:r w:rsidR="00CF420F">
        <w:t xml:space="preserve">) </w:t>
      </w:r>
      <w:r w:rsidR="00E01F1A">
        <w:t>may result in false positive RADTs in the context of viral pharyngitis in hosts carrying GAS</w:t>
      </w:r>
      <w:r w:rsidR="003D23F5">
        <w:t xml:space="preserve">, such that </w:t>
      </w:r>
      <w:r w:rsidR="00E01F1A">
        <w:t xml:space="preserve">the </w:t>
      </w:r>
      <w:r w:rsidR="003D23F5">
        <w:t xml:space="preserve">trends of viral infections may contribute to the observed trends of </w:t>
      </w:r>
      <w:r w:rsidR="00E01F1A">
        <w:t>GAS pharyngitis</w:t>
      </w:r>
      <w:r w:rsidR="00146EFE">
        <w:t xml:space="preserve">. </w:t>
      </w:r>
    </w:p>
    <w:p w14:paraId="7F1A13AD" w14:textId="77777777" w:rsidR="00155599" w:rsidRDefault="00155599" w:rsidP="0069294A"/>
    <w:p w14:paraId="4A0A757D" w14:textId="14C79935" w:rsidR="00197BE0" w:rsidRDefault="003D23F5" w:rsidP="00E01F1A">
      <w:r>
        <w:t xml:space="preserve">Similarly, it is unclear what explains the </w:t>
      </w:r>
      <w:r w:rsidR="00EA6DB7">
        <w:t>low rates of GAS pharyngitis visits in the</w:t>
      </w:r>
      <w:r w:rsidR="006F20E2">
        <w:t xml:space="preserve"> Pacific West subregion</w:t>
      </w:r>
      <w:r>
        <w:t xml:space="preserve">. This </w:t>
      </w:r>
      <w:r w:rsidR="006F20E2">
        <w:t xml:space="preserve">could be due to local differences in GAS strains and their propensity to cause pharyngitis, fewer susceptible hosts due to increased immunity from infection or a cross-protective pathogen, or environmental, social, or behavioral factors that reduce transmissibility. </w:t>
      </w:r>
      <w:r>
        <w:t>S</w:t>
      </w:r>
      <w:r w:rsidR="006F20E2">
        <w:t xml:space="preserve">ystematic underreporting in private insurance claims </w:t>
      </w:r>
      <w:r>
        <w:t xml:space="preserve">in this region </w:t>
      </w:r>
      <w:r w:rsidR="006F20E2">
        <w:t xml:space="preserve">could </w:t>
      </w:r>
      <w:r>
        <w:t xml:space="preserve">also </w:t>
      </w:r>
      <w:r w:rsidR="00D7477F">
        <w:t xml:space="preserve">contribute to </w:t>
      </w:r>
      <w:r>
        <w:t xml:space="preserve">low </w:t>
      </w:r>
      <w:r w:rsidR="00D7477F">
        <w:t xml:space="preserve">observed </w:t>
      </w:r>
      <w:r>
        <w:t>rates</w:t>
      </w:r>
      <w:r w:rsidR="006F20E2">
        <w:t>.</w:t>
      </w:r>
    </w:p>
    <w:p w14:paraId="002B4CB9" w14:textId="77777777" w:rsidR="000C4B48" w:rsidRDefault="000C4B48"/>
    <w:p w14:paraId="3488A4AF" w14:textId="53654E66" w:rsidR="00FE3B45" w:rsidRDefault="00F739C8" w:rsidP="00F739C8">
      <w:r>
        <w:t xml:space="preserve">Nadirs in </w:t>
      </w:r>
      <w:r w:rsidR="000C4B48">
        <w:t xml:space="preserve">GAS pharyngitis </w:t>
      </w:r>
      <w:r>
        <w:t xml:space="preserve">visits preceded and correlated </w:t>
      </w:r>
      <w:r w:rsidR="000C4B48">
        <w:t>with school start dates</w:t>
      </w:r>
      <w:r w:rsidR="000160C5">
        <w:t>.</w:t>
      </w:r>
      <w:r w:rsidR="00625D5C">
        <w:t xml:space="preserve"> </w:t>
      </w:r>
      <w:r w:rsidR="000160C5">
        <w:t>S</w:t>
      </w:r>
      <w:r w:rsidR="00625D5C">
        <w:t>ubregions in the South with earlie</w:t>
      </w:r>
      <w:r w:rsidR="00654A3B">
        <w:t>r</w:t>
      </w:r>
      <w:r w:rsidR="00625D5C">
        <w:t xml:space="preserve"> </w:t>
      </w:r>
      <w:r w:rsidR="000160C5">
        <w:t xml:space="preserve">upticks in </w:t>
      </w:r>
      <w:r w:rsidR="00625D5C">
        <w:t xml:space="preserve">GAS pharyngitis </w:t>
      </w:r>
      <w:r w:rsidR="00CE69DC">
        <w:t>visit</w:t>
      </w:r>
      <w:r w:rsidR="000160C5">
        <w:t>s</w:t>
      </w:r>
      <w:r w:rsidR="00654A3B">
        <w:t xml:space="preserve"> </w:t>
      </w:r>
      <w:r w:rsidR="000160C5">
        <w:t xml:space="preserve">also </w:t>
      </w:r>
      <w:r w:rsidR="00625D5C">
        <w:t>start</w:t>
      </w:r>
      <w:r w:rsidR="00F702A8">
        <w:t>ed</w:t>
      </w:r>
      <w:r w:rsidR="00625D5C">
        <w:t xml:space="preserve"> school earlier than coastal subregions. </w:t>
      </w:r>
      <w:r w:rsidR="00654A3B">
        <w:t>Given that uptick dates precede</w:t>
      </w:r>
      <w:r w:rsidR="00F702A8">
        <w:t>d</w:t>
      </w:r>
      <w:r w:rsidR="00654A3B">
        <w:t xml:space="preserve"> school start dates by over a month, it is unlikely that school</w:t>
      </w:r>
      <w:r w:rsidR="000160C5">
        <w:t xml:space="preserve"> attendance</w:t>
      </w:r>
      <w:r w:rsidR="00654A3B">
        <w:t xml:space="preserve"> initiate</w:t>
      </w:r>
      <w:r w:rsidR="00F702A8">
        <w:t>d</w:t>
      </w:r>
      <w:r w:rsidR="00654A3B">
        <w:t xml:space="preserve"> transmission in a given </w:t>
      </w:r>
      <w:r w:rsidR="00A86E74">
        <w:t>season, but changes in contact patterns among children associate</w:t>
      </w:r>
      <w:r w:rsidR="000160C5">
        <w:t>d</w:t>
      </w:r>
      <w:r w:rsidR="00A86E74">
        <w:t xml:space="preserve"> with the start of school </w:t>
      </w:r>
      <w:r>
        <w:t xml:space="preserve">may </w:t>
      </w:r>
      <w:r w:rsidR="00A86E74">
        <w:t xml:space="preserve">facilitate </w:t>
      </w:r>
      <w:r w:rsidR="00447B0E">
        <w:t xml:space="preserve">both </w:t>
      </w:r>
      <w:r w:rsidR="00A86E74">
        <w:t>the spread of GAS pharyngitis</w:t>
      </w:r>
      <w:r>
        <w:t>, like with other respiratory infections,</w:t>
      </w:r>
      <w:r>
        <w:fldChar w:fldCharType="begin"/>
      </w:r>
      <w:r w:rsidR="009A71EF">
        <w:instrText xml:space="preserve"> ADDIN ZOTERO_ITEM CSL_CITATION {"citationID":"FypOJnpj","properties":{"formattedCitation":"\\super 19\\nosupersub{}","plainCitation":"19","noteIndex":0},"citationItems":[{"id":1619,"uris":["http://zotero.org/users/4318844/items/7HI9UMZD"],"itemData":{"id":1619,"type":"article-journal","abstract":"The emergence of severe acute respiratory syndrome coronavirus 2 (SARS-CoV-2) caused substantial global morbidity and deaths, leading governments to turn to non-pharmaceutical interventions to slow down the spread of infection and lessen the burden on health care systems. These policies have evolved over the course of the COVID-19 pandemic, including after the availability of COVID-19 vaccines, with regional and country-level differences in their ongoing use. The COVID-19 pandemic has been associated with changes in respiratory virus infections worldwide, which have differed between virus types. Reductions in respiratory virus infections, including by influenza virus and respiratory syncytial virus, were most notable at the onset of the COVID-19 pandemic and continued in varying degrees through subsequent waves of SARS-CoV-2 infections. The decreases in community infection burden have resulted in reduced hospitalizations and deaths associated with non-SARS-CoV-2 respiratory infections. Respiratory virus evolution relies on the maintaining of a diverse genetic pool, but evidence of genetic bottlenecking brought on by case reduction during the COVID-19 pandemic has resulted in reduced genetic diversity of some respiratory viruses, including influenza virus. By describing the differences in these changes between viral species across different geographies over the course of the COVID-19 pandemic, we may better understand the complex factors involved in community co-circulation of respiratory viruses.","container-title":"Nature Reviews Microbiology","DOI":"10.1038/s41579-022-00807-9","ISSN":"1740-1534","issue":"3","journalAbbreviation":"Nat Rev Microbiol","language":"en","license":"2022 Springer Nature Limited","note":"number: 3\npublisher: Nature Publishing Group","page":"195-210","source":"www-nature-com.ezp-prod1.hul.harvard.edu","title":"The effects of the COVID-19 pandemic on community respiratory virus activity","volume":"21","author":[{"family":"Chow","given":"Eric J."},{"family":"Uyeki","given":"Timothy M."},{"family":"Chu","given":"Helen Y."}],"issued":{"date-parts":[["2023",3]]}}}],"schema":"https://github.com/citation-style-language/schema/raw/master/csl-citation.json"} </w:instrText>
      </w:r>
      <w:r>
        <w:fldChar w:fldCharType="separate"/>
      </w:r>
      <w:r w:rsidR="009A71EF" w:rsidRPr="009A71EF">
        <w:rPr>
          <w:rFonts w:ascii="Calibri" w:cs="Calibri"/>
          <w:vertAlign w:val="superscript"/>
        </w:rPr>
        <w:t>19</w:t>
      </w:r>
      <w:r>
        <w:fldChar w:fldCharType="end"/>
      </w:r>
      <w:r>
        <w:t xml:space="preserve"> </w:t>
      </w:r>
      <w:r w:rsidR="00447B0E">
        <w:t>and its</w:t>
      </w:r>
      <w:r w:rsidR="00757B80">
        <w:t xml:space="preserve"> </w:t>
      </w:r>
      <w:r>
        <w:t>ascertainment</w:t>
      </w:r>
      <w:r w:rsidR="00A86E74">
        <w:t>.</w:t>
      </w:r>
      <w:r w:rsidR="004D5467">
        <w:t xml:space="preserve"> </w:t>
      </w:r>
      <w:r w:rsidR="00EA6993">
        <w:t xml:space="preserve">The </w:t>
      </w:r>
      <w:r w:rsidR="00757B80">
        <w:t xml:space="preserve">age </w:t>
      </w:r>
      <w:r w:rsidR="00EA6993">
        <w:t>pattern of epidemic onset, which occur</w:t>
      </w:r>
      <w:r w:rsidR="00C34830">
        <w:t>r</w:t>
      </w:r>
      <w:r w:rsidR="006320BE">
        <w:t>ed</w:t>
      </w:r>
      <w:r w:rsidR="00EA6993">
        <w:t xml:space="preserve"> first </w:t>
      </w:r>
      <w:r w:rsidR="00E54E23">
        <w:t xml:space="preserve">in </w:t>
      </w:r>
      <w:r w:rsidR="00EA6993">
        <w:t xml:space="preserve">children </w:t>
      </w:r>
      <w:r w:rsidR="00757B80">
        <w:t>age</w:t>
      </w:r>
      <w:r w:rsidR="00C34830">
        <w:t>d</w:t>
      </w:r>
      <w:r w:rsidR="00EA6993">
        <w:t xml:space="preserve"> 5-19</w:t>
      </w:r>
      <w:r w:rsidR="00C34830">
        <w:t xml:space="preserve"> years</w:t>
      </w:r>
      <w:r w:rsidR="00EA6993">
        <w:t xml:space="preserve">, </w:t>
      </w:r>
      <w:r w:rsidR="00C34830">
        <w:t xml:space="preserve">followed by those </w:t>
      </w:r>
      <w:r w:rsidR="00EA6993">
        <w:t>0-4</w:t>
      </w:r>
      <w:r w:rsidR="00C34830">
        <w:t xml:space="preserve"> years old</w:t>
      </w:r>
      <w:r w:rsidR="00EA6993">
        <w:t xml:space="preserve"> and then adults over 19</w:t>
      </w:r>
      <w:r w:rsidR="00C34830">
        <w:t xml:space="preserve"> years</w:t>
      </w:r>
      <w:r w:rsidR="003F77DF">
        <w:t xml:space="preserve"> old</w:t>
      </w:r>
      <w:r w:rsidR="00EA6993">
        <w:t xml:space="preserve">, could implicate </w:t>
      </w:r>
      <w:r w:rsidR="00757B80">
        <w:t>school-age children</w:t>
      </w:r>
      <w:r w:rsidR="00EA6993">
        <w:t xml:space="preserve"> as an important infection-control target</w:t>
      </w:r>
      <w:r w:rsidR="00757B80">
        <w:t xml:space="preserve"> for GAS</w:t>
      </w:r>
      <w:r w:rsidR="00EA6993">
        <w:t xml:space="preserve">. </w:t>
      </w:r>
      <w:r w:rsidR="00A86E74">
        <w:t>Further examination of the relationship between rates of GAS pharyngitis and school closures</w:t>
      </w:r>
      <w:r w:rsidR="00C34830">
        <w:t xml:space="preserve"> enacted as part of COVID-19 response</w:t>
      </w:r>
      <w:r w:rsidR="00A86E74">
        <w:t xml:space="preserve"> could help elucidate the role of school as a nidus of </w:t>
      </w:r>
      <w:r w:rsidR="00C34830">
        <w:t xml:space="preserve">community spread of </w:t>
      </w:r>
      <w:r w:rsidR="00A86E74">
        <w:t xml:space="preserve">GAS pharyngitis. </w:t>
      </w:r>
    </w:p>
    <w:p w14:paraId="1255433E" w14:textId="77777777" w:rsidR="00A41B81" w:rsidRDefault="00A41B81" w:rsidP="00F739C8"/>
    <w:p w14:paraId="670C52F8" w14:textId="50FDC62B" w:rsidR="005F3087" w:rsidRDefault="00DC2F03" w:rsidP="004E607C">
      <w:r>
        <w:t>T</w:t>
      </w:r>
      <w:r w:rsidR="00A41B81">
        <w:t>rends in GAS pharyngitis may indicate broader trends in GAS disease</w:t>
      </w:r>
      <w:r>
        <w:t xml:space="preserve"> and</w:t>
      </w:r>
      <w:r w:rsidR="00A41B81">
        <w:t xml:space="preserve"> differences in transmission mechanisms between different GAS clinical syndromes. </w:t>
      </w:r>
      <w:r>
        <w:t>I</w:t>
      </w:r>
      <w:r w:rsidR="00A41B81">
        <w:t>nvasive GAS (</w:t>
      </w:r>
      <w:proofErr w:type="spellStart"/>
      <w:r w:rsidR="00A41B81">
        <w:t>iGAS</w:t>
      </w:r>
      <w:proofErr w:type="spellEnd"/>
      <w:r w:rsidR="00A41B81">
        <w:t xml:space="preserve">) infections </w:t>
      </w:r>
      <w:r w:rsidR="009565D7">
        <w:t xml:space="preserve">are highly morbid infections that </w:t>
      </w:r>
      <w:r w:rsidR="00A41B81">
        <w:t>occur when GAS invades a typically sterile body site, but their connection to GAS pharyngitis remains unclear.</w:t>
      </w:r>
      <w:r w:rsidR="00A41B81">
        <w:fldChar w:fldCharType="begin"/>
      </w:r>
      <w:r w:rsidR="009A71EF">
        <w:instrText xml:space="preserve"> ADDIN ZOTERO_ITEM CSL_CITATION {"citationID":"deVnR5DY","properties":{"formattedCitation":"\\super 20\\nosupersub{}","plainCitation":"20","noteIndex":0},"citationItems":[{"id":1255,"uris":["http://zotero.org/users/4318844/items/R2VH7LRA"],"itemData":{"id":1255,"type":"post-weblog","abstract":"Access the 1995 Streptococcus Disease, Invasive, Group A (GAS) (Streptococcus pyogenes) case definition; uniform criteria used to define a disease for public health surveillance.","language":"en-US","title":"Streptococcus Disease, Invasive, Group A (GAS) (Streptococcus pyogenes) 1995 Case Definition | CDC","URL":"https://ndc.services.cdc.gov/case-definitions/streptococcus-disease-invasive-group-a-1995/","accessed":{"date-parts":[["2023",6,15]]},"issued":{"date-parts":[["2022",8,1]]}}}],"schema":"https://github.com/citation-style-language/schema/raw/master/csl-citation.json"} </w:instrText>
      </w:r>
      <w:r w:rsidR="00A41B81">
        <w:fldChar w:fldCharType="separate"/>
      </w:r>
      <w:r w:rsidR="009A71EF" w:rsidRPr="009A71EF">
        <w:rPr>
          <w:rFonts w:ascii="Calibri" w:cs="Calibri"/>
          <w:vertAlign w:val="superscript"/>
        </w:rPr>
        <w:t>20</w:t>
      </w:r>
      <w:r w:rsidR="00A41B81">
        <w:fldChar w:fldCharType="end"/>
      </w:r>
      <w:r w:rsidR="00A41B81">
        <w:t xml:space="preserve"> </w:t>
      </w:r>
      <w:r w:rsidR="00931AD9">
        <w:t>GAS necrotizing fasciitis</w:t>
      </w:r>
      <w:r w:rsidR="00782975">
        <w:t xml:space="preserve"> </w:t>
      </w:r>
      <w:r w:rsidR="00A41B81">
        <w:t>has been shown not to follow seasonal patterns</w:t>
      </w:r>
      <w:r w:rsidR="002B4CCE">
        <w:t>, although this may be due to small sample size</w:t>
      </w:r>
      <w:r w:rsidR="00A41B81">
        <w:t xml:space="preserve">, while overall </w:t>
      </w:r>
      <w:proofErr w:type="spellStart"/>
      <w:r w:rsidR="00A41B81">
        <w:t>iGAS</w:t>
      </w:r>
      <w:proofErr w:type="spellEnd"/>
      <w:r w:rsidR="00A41B81">
        <w:t xml:space="preserve"> cases are seasonal in the U.S</w:t>
      </w:r>
      <w:r w:rsidR="00723269">
        <w:t>.</w:t>
      </w:r>
      <w:r w:rsidR="00A41B81">
        <w:fldChar w:fldCharType="begin"/>
      </w:r>
      <w:r w:rsidR="009A71EF">
        <w:instrText xml:space="preserve"> ADDIN ZOTERO_ITEM CSL_CITATION {"citationID":"JQMq94HX","properties":{"formattedCitation":"\\super 3,21\\nosupersub{}","plainCitation":"3,21","noteIndex":0},"citationItems":[{"id":1058,"uris":["http://zotero.org/users/4318844/items/8XN9ZLEL"],"itemData":{"id":1058,"type":"article-journal","abstract":"Background:Streptococcus pyogenes, or Group A Streptococcus (GAS), causes acute pharyngitis and necrotizing fasciitis. Seasonal variations in GAS infections are not robustly characterized. We assessed seasonal variations and risk factors of GAS pharyngitis and ICD-10-diagnosed necrotizing fasciitis.Methods:From the period 2010?2019, we conducted a case?control study using laboratory-confirmed cases of GAS pharyngitis and a descriptive observational study of necrotizing fasciitis using ICD-10 codes. Data were collected from TriNetX, a federated research network. We extracted seasonal (quarterly) incidence rates. We used an autoregressive integrated moving average (ARIMA) model to assess seasonal variations. Demographic characteristics and 1-month outcomes were compared among adults with or without GAS pharyngitis.Results:We identified 224,471 adults with GAS pharyngitis (test-positive) and 546,142 adults without it (test-negative). GAS pharyngitis adults were younger (25.3 versus 30.2?years of age, p?","container-title":"Therapeutic Advances in Infectious Disease","DOI":"10.1177/20499361221132101","ISSN":"2049-9361","journalAbbreviation":"Therapeutic Advances in Infection","note":"publisher: SAGE Publications","page":"20499361221132101","source":"SAGE Journals","title":"Seasonal variations and risk factors of Streptococcus pyogenes infection: a multicenter research network study","title-short":"Seasonal variations and risk factors of Streptococcus pyogenes infection","volume":"9","author":[{"family":"Kennis","given":"Matthew"},{"family":"Tagawa","given":"Alex"},{"family":"Kung","given":"Vanessa M."},{"family":"Montalbano","given":"Gabrielle"},{"family":"Narvaez","given":"Isabella"},{"family":"Franco-Paredes","given":"Carlos"},{"family":"Vargas Barahona","given":"Lilian"},{"family":"Madinger","given":"Nancy"},{"family":"Shapiro","given":"Leland"},{"family":"Chastain","given":"Daniel B."},{"family":"Henao-Martínez","given":"Andrés F."}],"issued":{"date-parts":[["2022",1,1]]}}},{"id":1011,"uris":["http://zotero.org/users/4318844/items/F4S5SLHE"],"itemData":{"id":1011,"type":"article-journal","abstract":"Background\nInvasive group A Streptococcus (GAS) infections are associated with significant morbidity and mortality rates. We report the epidemiology and trends of invasive GAS over 8 years of surveillance.\n\nMethods\nFrom January 2005 through December 2012, we collected data from the Centers for Disease Control and Prevention’s Active Bacterial Core surveillance, a population-based network of 10 geographically diverse US sites (2012 population, 32.8 million). We defined invasive GAS as isolation of GAS from a normally sterile site or from a wound in a patient with necrotizing fasciitis (NF) or streptococcal toxic shock syndrome (STSS). Available isolates were emm typed. We calculated rates and made age- and race-adjusted national projections using census data.\n\nResults\nWe identified 9557 cases (3.8 cases per 100 000 persons per year) with 1116 deaths (case-fatality rate, 11.7%). The case-fatality rates for septic shock, STSS, and NF were 45%, 38%, and 29%, respectively. The annual incidence was highest among persons aged ≥65 years (9.4/100 000) or &lt;1 year (5.3) and among blacks (4.7/100 000). National rates remained steady over 8 years of surveillance. Factors independently associated with death included increasing age, residence in a nursing home, recent surgery, septic shock, NF, meningitis, isolated bacteremia, pneumonia, emm type 1 or 3, and underlying chronic illness or immunosuppression. An estimated 10 649–13 434 cases of invasive GAS infections occur in the United States annually, resulting in 1136–1607 deaths. In a 30-valent M-protein vaccine, emm types accounted for 91% of isolates.\n\nConclusions\nThe burden of invasive GAS infection in the United States remains substantial. Vaccines under development could have a considerable public health impact.","container-title":"Clinical infectious diseases : an official publication of the Infectious Diseases Society of America","DOI":"10.1093/cid/ciw248","ISSN":"1058-4838","issue":"4","journalAbbreviation":"Clin Infect Dis","note":"PMID: 27105747\nPMCID: PMC5776658","page":"478-486","source":"PubMed Central","title":"Epidemiology of Invasive Group A Streptococcal Infections in the United States, 2005–2012","volume":"63","author":[{"family":"Nelson","given":"George E."},{"family":"Pondo","given":"Tracy"},{"family":"Toews","given":"Karrie-Ann"},{"family":"Farley","given":"Monica M."},{"family":"Lindegren","given":"Mary Lou"},{"family":"Lynfield","given":"Ruth"},{"family":"Aragon","given":"Deborah"},{"family":"Zansky","given":"Shelley M."},{"family":"Watt","given":"James P."},{"family":"Cieslak","given":"Paul R."},{"family":"Angeles","given":"Kathy"},{"family":"Harrison","given":"Lee H."},{"family":"Petit","given":"Susan"},{"family":"Beall","given":"Bernard"},{"family":"Van Beneden","given":"Chris A."}],"issued":{"date-parts":[["2016",8,15]]}}}],"schema":"https://github.com/citation-style-language/schema/raw/master/csl-citation.json"} </w:instrText>
      </w:r>
      <w:r w:rsidR="00A41B81">
        <w:fldChar w:fldCharType="separate"/>
      </w:r>
      <w:r w:rsidR="009A71EF" w:rsidRPr="009A71EF">
        <w:rPr>
          <w:rFonts w:ascii="Calibri" w:cs="Calibri"/>
          <w:vertAlign w:val="superscript"/>
        </w:rPr>
        <w:t>3,21</w:t>
      </w:r>
      <w:r w:rsidR="00A41B81">
        <w:fldChar w:fldCharType="end"/>
      </w:r>
      <w:r w:rsidR="00782975">
        <w:t xml:space="preserve"> </w:t>
      </w:r>
      <w:r w:rsidR="00F739C8">
        <w:t xml:space="preserve">After reported </w:t>
      </w:r>
      <w:proofErr w:type="spellStart"/>
      <w:r w:rsidR="00F739C8">
        <w:t>iGAS</w:t>
      </w:r>
      <w:proofErr w:type="spellEnd"/>
      <w:r w:rsidR="00F739C8">
        <w:t xml:space="preserve"> cases in the U.S. declined by about 25% during the COVID-19 pandemic, there was an increase in </w:t>
      </w:r>
      <w:proofErr w:type="spellStart"/>
      <w:r w:rsidR="00F739C8">
        <w:t>iGAS</w:t>
      </w:r>
      <w:proofErr w:type="spellEnd"/>
      <w:r w:rsidR="00F739C8">
        <w:t xml:space="preserve"> infections in the U.S. in the 2022-2023 season.</w:t>
      </w:r>
      <w:r w:rsidR="00F739C8">
        <w:fldChar w:fldCharType="begin"/>
      </w:r>
      <w:r w:rsidR="009A71EF">
        <w:instrText xml:space="preserve"> ADDIN ZOTERO_ITEM CSL_CITATION {"citationID":"R6pzwnmq","properties":{"formattedCitation":"\\super 22\\nosupersub{}","plainCitation":"22","noteIndex":0},"citationItems":[{"id":1229,"uris":["http://zotero.org/users/4318844/items/I74SRIIC"],"itemData":{"id":1229,"type":"webpage","abstract":"Learn what you should do regarding the increase in invasive group A strep (iGAS) infections among children in the United States.","language":"en-us","title":"Increase in Invasive Group A Strep Infections, 2022-2023 | CDC","URL":"https://www.cdc.gov/groupastrep/igas-infections-investigation.html","accessed":{"date-parts":[["2023",5,19]]},"issued":{"date-parts":[["2023",3,20]]}}}],"schema":"https://github.com/citation-style-language/schema/raw/master/csl-citation.json"} </w:instrText>
      </w:r>
      <w:r w:rsidR="00F739C8">
        <w:fldChar w:fldCharType="separate"/>
      </w:r>
      <w:r w:rsidR="009A71EF" w:rsidRPr="009A71EF">
        <w:rPr>
          <w:rFonts w:ascii="Calibri" w:cs="Calibri"/>
          <w:vertAlign w:val="superscript"/>
        </w:rPr>
        <w:t>22</w:t>
      </w:r>
      <w:r w:rsidR="00F739C8">
        <w:fldChar w:fldCharType="end"/>
      </w:r>
      <w:r w:rsidR="00F739C8">
        <w:t xml:space="preserve"> </w:t>
      </w:r>
      <w:r w:rsidR="004E607C">
        <w:t>Whether this represents a particularly invasive strain</w:t>
      </w:r>
      <w:r w:rsidR="007A26E7">
        <w:t xml:space="preserve">, or </w:t>
      </w:r>
      <w:r w:rsidR="004E607C">
        <w:t>increased population susceptibility resulting in higher rates of severe disease</w:t>
      </w:r>
      <w:r w:rsidR="007A26E7">
        <w:t xml:space="preserve"> </w:t>
      </w:r>
      <w:r w:rsidR="004E607C">
        <w:t>remains to be determined.</w:t>
      </w:r>
      <w:r w:rsidR="007A26E7">
        <w:t xml:space="preserve"> </w:t>
      </w:r>
      <w:r w:rsidR="00AD4C5A">
        <w:t>Similarly,</w:t>
      </w:r>
      <w:r w:rsidR="007A26E7">
        <w:t xml:space="preserve"> GAS pharyngitis </w:t>
      </w:r>
      <w:r w:rsidR="00AD4C5A">
        <w:t>rates also increased in the 2022-2023 season.</w:t>
      </w:r>
      <w:r w:rsidR="00AD4C5A">
        <w:fldChar w:fldCharType="begin"/>
      </w:r>
      <w:r w:rsidR="00AD4C5A">
        <w:instrText xml:space="preserve"> ADDIN ZOTERO_ITEM CSL_CITATION {"citationID":"WxMd6wiH","properties":{"formattedCitation":"\\super 23\\nosupersub{}","plainCitation":"23","noteIndex":0},"citationItems":[{"id":1514,"uris":["http://zotero.org/users/4318844/items/VWMFTFB6"],"itemData":{"id":1514,"type":"webpage","container-title":"Epic Research","language":"en-us","title":"Strep Throat Infections Up 30% From 2017 Peak After Pandemic Drop","URL":"https://epicresearch.org/articles/strep-throat-infections-up-30-from-2017-peak-after-pandemic-drop","author":[{"family":"RN","given":"Kersten Bartelt"},{"family":"Piff","given":"Alex"},{"family":"MD","given":"Christopher Alban"},{"family":"Joyce","given":"Brendan"}],"accessed":{"date-parts":[["2023",8,18]]}}}],"schema":"https://github.com/citation-style-language/schema/raw/master/csl-citation.json"} </w:instrText>
      </w:r>
      <w:r w:rsidR="00AD4C5A">
        <w:fldChar w:fldCharType="separate"/>
      </w:r>
      <w:r w:rsidR="00AD4C5A" w:rsidRPr="00AD4C5A">
        <w:rPr>
          <w:rFonts w:ascii="Calibri" w:cs="Calibri"/>
          <w:vertAlign w:val="superscript"/>
        </w:rPr>
        <w:t>23</w:t>
      </w:r>
      <w:r w:rsidR="00AD4C5A">
        <w:fldChar w:fldCharType="end"/>
      </w:r>
    </w:p>
    <w:p w14:paraId="49F9F902" w14:textId="77777777" w:rsidR="00CA5A9D" w:rsidRDefault="00CA5A9D"/>
    <w:p w14:paraId="761189FC" w14:textId="72942D6B" w:rsidR="00C56F61" w:rsidRDefault="00ED68C0">
      <w:r>
        <w:t xml:space="preserve">Limitations </w:t>
      </w:r>
      <w:r w:rsidR="006320BE">
        <w:t xml:space="preserve">to this study </w:t>
      </w:r>
      <w:r>
        <w:t>include that t</w:t>
      </w:r>
      <w:r w:rsidR="00570EA8">
        <w:t>he data capturing GAS</w:t>
      </w:r>
      <w:r w:rsidR="001D36D1">
        <w:t xml:space="preserve">-related </w:t>
      </w:r>
      <w:r w:rsidR="00570EA8">
        <w:t xml:space="preserve">visits </w:t>
      </w:r>
      <w:r w:rsidR="00841757">
        <w:t>are</w:t>
      </w:r>
      <w:r w:rsidR="003472DA">
        <w:t xml:space="preserve"> a convenience sample of privately insured individuals in the </w:t>
      </w:r>
      <w:r w:rsidR="00D91ED3">
        <w:t>U.S</w:t>
      </w:r>
      <w:r w:rsidR="003472DA">
        <w:t xml:space="preserve">. </w:t>
      </w:r>
      <w:r>
        <w:t xml:space="preserve">Potential bias could </w:t>
      </w:r>
      <w:r w:rsidR="00A0217C">
        <w:t xml:space="preserve">also </w:t>
      </w:r>
      <w:r>
        <w:t>arise from geographic h</w:t>
      </w:r>
      <w:r w:rsidR="00D91ED3">
        <w:t>eterogeneity in insurance and care access</w:t>
      </w:r>
      <w:r w:rsidR="00A0217C">
        <w:t xml:space="preserve"> </w:t>
      </w:r>
      <w:r w:rsidR="00002C29">
        <w:t>and</w:t>
      </w:r>
      <w:r w:rsidR="00A0217C">
        <w:t xml:space="preserve"> from</w:t>
      </w:r>
      <w:r w:rsidR="003472DA">
        <w:t xml:space="preserve"> </w:t>
      </w:r>
      <w:r w:rsidR="00002C29">
        <w:t>restricting the</w:t>
      </w:r>
      <w:r w:rsidR="003472DA">
        <w:t xml:space="preserve"> dataset to individuals continuously enrolled over the course of the year</w:t>
      </w:r>
      <w:r w:rsidR="00A344CC">
        <w:t xml:space="preserve">, </w:t>
      </w:r>
      <w:r w:rsidR="00A0217C">
        <w:t xml:space="preserve">thus </w:t>
      </w:r>
      <w:r w:rsidR="003472DA">
        <w:t>exclud</w:t>
      </w:r>
      <w:r w:rsidR="00A0217C">
        <w:t>ing</w:t>
      </w:r>
      <w:r w:rsidR="003472DA">
        <w:t xml:space="preserve"> people who change</w:t>
      </w:r>
      <w:r w:rsidR="002D4F52">
        <w:t>d</w:t>
      </w:r>
      <w:r w:rsidR="003472DA">
        <w:t xml:space="preserve"> insurers or move</w:t>
      </w:r>
      <w:r w:rsidR="00722B7A">
        <w:t>d</w:t>
      </w:r>
      <w:r w:rsidR="003472DA">
        <w:t xml:space="preserve"> states frequently. </w:t>
      </w:r>
      <w:r w:rsidR="00DC2F03">
        <w:t>A</w:t>
      </w:r>
      <w:r w:rsidR="003472DA">
        <w:t xml:space="preserve">ll visits where GAS pharyngitis was the primary or secondary diagnostic code were included, but there may </w:t>
      </w:r>
      <w:r w:rsidR="00A1447D">
        <w:t>have been</w:t>
      </w:r>
      <w:r w:rsidR="003472DA">
        <w:t xml:space="preserve"> </w:t>
      </w:r>
      <w:r w:rsidR="00321230">
        <w:t>differences</w:t>
      </w:r>
      <w:r w:rsidR="003472DA">
        <w:t xml:space="preserve"> in how providers across different states or hospital systems bill for this condition. </w:t>
      </w:r>
      <w:r w:rsidR="00FA651D">
        <w:t xml:space="preserve">School start data </w:t>
      </w:r>
      <w:r w:rsidR="00A11E21">
        <w:t xml:space="preserve">was </w:t>
      </w:r>
      <w:r w:rsidR="00FA651D">
        <w:t xml:space="preserve">not sampled comprehensively. Lastly, </w:t>
      </w:r>
      <w:r w:rsidR="00A11E21">
        <w:t>analyses at the state, subregion, and regional levels may not reflect local variation</w:t>
      </w:r>
      <w:r w:rsidR="00E35ACB">
        <w:t xml:space="preserve">. </w:t>
      </w:r>
      <w:r w:rsidR="00FA651D">
        <w:t xml:space="preserve"> </w:t>
      </w:r>
    </w:p>
    <w:p w14:paraId="1854B0EE" w14:textId="706CDC59" w:rsidR="001D10AD" w:rsidRDefault="00AA66DC" w:rsidP="00456843">
      <w:r>
        <w:t xml:space="preserve"> </w:t>
      </w:r>
    </w:p>
    <w:p w14:paraId="30213EB0" w14:textId="6168AE13" w:rsidR="00456843" w:rsidRDefault="003472DA" w:rsidP="00456843">
      <w:r>
        <w:t xml:space="preserve">In conclusion, GAS pharyngitis </w:t>
      </w:r>
      <w:r w:rsidR="00DC2F03">
        <w:t xml:space="preserve">was observed more and peaked earliest in the South </w:t>
      </w:r>
      <w:r>
        <w:t xml:space="preserve">compared to other regions. The Pacific West had fewer </w:t>
      </w:r>
      <w:r w:rsidR="00BC59F6">
        <w:t xml:space="preserve">GAS-related visits </w:t>
      </w:r>
      <w:r>
        <w:t xml:space="preserve">than other </w:t>
      </w:r>
      <w:r w:rsidR="00CE2EB2">
        <w:t>sub</w:t>
      </w:r>
      <w:r>
        <w:t xml:space="preserve">regions, and </w:t>
      </w:r>
      <w:r w:rsidR="00DC2F03">
        <w:t xml:space="preserve">visits in </w:t>
      </w:r>
      <w:r>
        <w:t xml:space="preserve">coastal </w:t>
      </w:r>
      <w:r w:rsidR="00BC5A3D">
        <w:t>sub</w:t>
      </w:r>
      <w:r>
        <w:t xml:space="preserve">regions </w:t>
      </w:r>
      <w:r w:rsidR="00DC2F03">
        <w:t xml:space="preserve">peaked </w:t>
      </w:r>
      <w:r>
        <w:t xml:space="preserve">latest. </w:t>
      </w:r>
      <w:r w:rsidR="00DC2F03">
        <w:t>Across all regions, v</w:t>
      </w:r>
      <w:r w:rsidR="00500E45">
        <w:t>isits increase</w:t>
      </w:r>
      <w:r w:rsidR="00DC2F03">
        <w:t>d</w:t>
      </w:r>
      <w:r w:rsidR="00500E45">
        <w:t xml:space="preserve"> first in th</w:t>
      </w:r>
      <w:r w:rsidR="00DC2F03">
        <w:t>os</w:t>
      </w:r>
      <w:r w:rsidR="00500E45">
        <w:t xml:space="preserve">e 5-19 </w:t>
      </w:r>
      <w:r w:rsidR="00DC2F03">
        <w:t>years old</w:t>
      </w:r>
      <w:r w:rsidR="00500E45">
        <w:t xml:space="preserve">, </w:t>
      </w:r>
      <w:r w:rsidR="00DC2F03">
        <w:t xml:space="preserve">suggesting </w:t>
      </w:r>
      <w:r w:rsidR="00500E45">
        <w:t xml:space="preserve">this age group </w:t>
      </w:r>
      <w:r w:rsidR="00004D4D">
        <w:t>i</w:t>
      </w:r>
      <w:r w:rsidR="00500E45">
        <w:t xml:space="preserve">s important </w:t>
      </w:r>
      <w:r w:rsidR="00DC2F03">
        <w:t xml:space="preserve">for </w:t>
      </w:r>
      <w:r w:rsidR="00004D4D">
        <w:t xml:space="preserve">community </w:t>
      </w:r>
      <w:r w:rsidR="00500E45">
        <w:t xml:space="preserve">transmission. </w:t>
      </w:r>
      <w:r w:rsidR="00456843">
        <w:t xml:space="preserve">As GAS pharyngitis causes a high burden of disease annually and is a major driver of antibiotic </w:t>
      </w:r>
      <w:r w:rsidR="0019772A">
        <w:t>prescriptions</w:t>
      </w:r>
      <w:r w:rsidR="00456843">
        <w:t xml:space="preserve"> in the U.S., </w:t>
      </w:r>
      <w:r w:rsidR="003D6535">
        <w:t>the</w:t>
      </w:r>
      <w:r w:rsidR="00004D4D">
        <w:t xml:space="preserve"> </w:t>
      </w:r>
      <w:r w:rsidR="00456843">
        <w:t>spatiotemporal patterns</w:t>
      </w:r>
      <w:r w:rsidR="00004D4D">
        <w:t xml:space="preserve"> reported here </w:t>
      </w:r>
      <w:r w:rsidR="00DC2F03">
        <w:t xml:space="preserve">can aid in </w:t>
      </w:r>
      <w:r w:rsidR="00456843">
        <w:t xml:space="preserve">designing effective surveillance programs and </w:t>
      </w:r>
      <w:r w:rsidR="00004D4D">
        <w:t xml:space="preserve">in </w:t>
      </w:r>
      <w:r w:rsidR="00456843">
        <w:t xml:space="preserve">allocating resources to </w:t>
      </w:r>
      <w:r w:rsidR="00C35BF1">
        <w:t>reduce its incidence</w:t>
      </w:r>
      <w:r w:rsidR="00456843">
        <w:t xml:space="preserve">. </w:t>
      </w:r>
    </w:p>
    <w:p w14:paraId="7F574F73" w14:textId="77777777" w:rsidR="003036C9" w:rsidRDefault="003036C9" w:rsidP="00456843"/>
    <w:p w14:paraId="11C4313F" w14:textId="77777777" w:rsidR="00D25689" w:rsidRDefault="00D25689" w:rsidP="00456843"/>
    <w:p w14:paraId="001C7F44" w14:textId="77777777" w:rsidR="00966BC9" w:rsidRDefault="00966BC9" w:rsidP="00456843"/>
    <w:p w14:paraId="082CBD69" w14:textId="0B1B6E52" w:rsidR="008860C4" w:rsidRPr="00564359" w:rsidRDefault="001225FC">
      <w:pPr>
        <w:rPr>
          <w:b/>
          <w:bCs/>
        </w:rPr>
      </w:pPr>
      <w:r>
        <w:rPr>
          <w:b/>
          <w:bCs/>
        </w:rPr>
        <w:lastRenderedPageBreak/>
        <w:t xml:space="preserve">MAIN </w:t>
      </w:r>
      <w:r w:rsidR="001852B1">
        <w:rPr>
          <w:b/>
          <w:bCs/>
        </w:rPr>
        <w:t>FIGURES AND TABLES</w:t>
      </w:r>
    </w:p>
    <w:p w14:paraId="11040C69" w14:textId="2980A7AC" w:rsidR="003002F4" w:rsidRPr="00564359" w:rsidRDefault="008860C4">
      <w:r>
        <w:rPr>
          <w:b/>
          <w:bCs/>
        </w:rPr>
        <w:t>Table 1: Study Population Characteristics</w:t>
      </w:r>
      <w:r w:rsidR="00182BF4">
        <w:rPr>
          <w:b/>
          <w:bCs/>
        </w:rPr>
        <w:t xml:space="preserve">. </w:t>
      </w:r>
      <w:r w:rsidR="005C327F">
        <w:t xml:space="preserve">This table reports the </w:t>
      </w:r>
      <w:r w:rsidR="001A769A">
        <w:t xml:space="preserve">mean and </w:t>
      </w:r>
      <w:r w:rsidR="00264128">
        <w:t>range in</w:t>
      </w:r>
      <w:r w:rsidR="009A2374">
        <w:t xml:space="preserve"> the</w:t>
      </w:r>
      <w:r w:rsidR="00264128">
        <w:t xml:space="preserve"> annual </w:t>
      </w:r>
      <w:r w:rsidR="00C05A70">
        <w:t xml:space="preserve">number of </w:t>
      </w:r>
      <w:r w:rsidR="00D35738">
        <w:t>individuals</w:t>
      </w:r>
      <w:r w:rsidR="00C05A70">
        <w:t xml:space="preserve"> </w:t>
      </w:r>
      <w:r w:rsidR="002C600E">
        <w:t>included</w:t>
      </w:r>
      <w:r w:rsidR="005B6E3D">
        <w:t xml:space="preserve"> </w:t>
      </w:r>
      <w:r w:rsidR="00D4534E">
        <w:t>in</w:t>
      </w:r>
      <w:r w:rsidR="005B6E3D">
        <w:t xml:space="preserve"> the </w:t>
      </w:r>
      <w:proofErr w:type="spellStart"/>
      <w:r w:rsidR="005B6E3D">
        <w:t>MarketScan</w:t>
      </w:r>
      <w:proofErr w:type="spellEnd"/>
      <w:r w:rsidR="005B6E3D">
        <w:t xml:space="preserve"> database</w:t>
      </w:r>
      <w:r w:rsidR="00B06D81">
        <w:t xml:space="preserve"> </w:t>
      </w:r>
      <w:r w:rsidR="00C060B6">
        <w:t xml:space="preserve">(2010-2018) </w:t>
      </w:r>
      <w:r w:rsidR="00B06D81">
        <w:t xml:space="preserve">by sex, age group, region, and subregion. </w:t>
      </w:r>
    </w:p>
    <w:tbl>
      <w:tblPr>
        <w:tblStyle w:val="PlainTable2"/>
        <w:tblW w:w="9278" w:type="dxa"/>
        <w:tblLook w:val="06A0" w:firstRow="1" w:lastRow="0" w:firstColumn="1" w:lastColumn="0" w:noHBand="1" w:noVBand="1"/>
      </w:tblPr>
      <w:tblGrid>
        <w:gridCol w:w="2430"/>
        <w:gridCol w:w="3780"/>
        <w:gridCol w:w="3068"/>
      </w:tblGrid>
      <w:tr w:rsidR="00084F9C" w:rsidRPr="00084F9C" w14:paraId="2A7924B9" w14:textId="77777777" w:rsidTr="000F3F1B">
        <w:trPr>
          <w:cnfStyle w:val="100000000000" w:firstRow="1" w:lastRow="0" w:firstColumn="0" w:lastColumn="0" w:oddVBand="0" w:evenVBand="0" w:oddHBand="0"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1C741487" w14:textId="77777777" w:rsidR="00084F9C" w:rsidRPr="00084F9C" w:rsidRDefault="00084F9C" w:rsidP="00084F9C">
            <w:pPr>
              <w:rPr>
                <w:rFonts w:ascii="Calibri" w:eastAsia="Times New Roman" w:hAnsi="Calibri" w:cs="Calibri"/>
                <w:color w:val="000000"/>
              </w:rPr>
            </w:pPr>
            <w:r w:rsidRPr="00084F9C">
              <w:rPr>
                <w:rFonts w:ascii="Calibri" w:eastAsia="Times New Roman" w:hAnsi="Calibri" w:cs="Calibri"/>
                <w:color w:val="000000"/>
              </w:rPr>
              <w:t>Category</w:t>
            </w:r>
          </w:p>
        </w:tc>
        <w:tc>
          <w:tcPr>
            <w:tcW w:w="3780" w:type="dxa"/>
            <w:noWrap/>
            <w:hideMark/>
          </w:tcPr>
          <w:p w14:paraId="2C444DA5" w14:textId="77777777" w:rsidR="00084F9C" w:rsidRPr="00084F9C" w:rsidRDefault="00084F9C" w:rsidP="000F3F1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Average Membership x10</w:t>
            </w:r>
            <w:r w:rsidRPr="00084F9C">
              <w:rPr>
                <w:rFonts w:ascii="Calibri" w:eastAsia="Times New Roman" w:hAnsi="Calibri" w:cs="Calibri"/>
                <w:color w:val="000000"/>
                <w:vertAlign w:val="superscript"/>
              </w:rPr>
              <w:t>6</w:t>
            </w:r>
            <w:r w:rsidRPr="00084F9C">
              <w:rPr>
                <w:rFonts w:ascii="Calibri" w:eastAsia="Times New Roman" w:hAnsi="Calibri" w:cs="Calibri"/>
                <w:color w:val="000000"/>
              </w:rPr>
              <w:t xml:space="preserve"> (Range)</w:t>
            </w:r>
          </w:p>
        </w:tc>
        <w:tc>
          <w:tcPr>
            <w:tcW w:w="3068" w:type="dxa"/>
            <w:noWrap/>
            <w:hideMark/>
          </w:tcPr>
          <w:p w14:paraId="53637B2C" w14:textId="77777777" w:rsidR="00084F9C" w:rsidRPr="00084F9C" w:rsidRDefault="00084F9C" w:rsidP="00084F9C">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w:t>
            </w:r>
          </w:p>
        </w:tc>
      </w:tr>
      <w:tr w:rsidR="00084F9C" w:rsidRPr="00084F9C" w14:paraId="2DF8BF26"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0482899A" w14:textId="77777777" w:rsidR="00084F9C" w:rsidRPr="00084F9C" w:rsidRDefault="00084F9C" w:rsidP="00084F9C">
            <w:pPr>
              <w:rPr>
                <w:rFonts w:ascii="Calibri" w:eastAsia="Times New Roman" w:hAnsi="Calibri" w:cs="Calibri"/>
                <w:color w:val="000000"/>
              </w:rPr>
            </w:pPr>
            <w:r w:rsidRPr="00084F9C">
              <w:rPr>
                <w:rFonts w:ascii="Calibri" w:eastAsia="Times New Roman" w:hAnsi="Calibri" w:cs="Calibri"/>
                <w:color w:val="000000"/>
              </w:rPr>
              <w:t>Total</w:t>
            </w:r>
          </w:p>
        </w:tc>
        <w:tc>
          <w:tcPr>
            <w:tcW w:w="3780" w:type="dxa"/>
            <w:noWrap/>
            <w:hideMark/>
          </w:tcPr>
          <w:p w14:paraId="1EE59BDC"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26.7 (16.6-36.42)</w:t>
            </w:r>
          </w:p>
        </w:tc>
        <w:tc>
          <w:tcPr>
            <w:tcW w:w="3068" w:type="dxa"/>
            <w:noWrap/>
            <w:hideMark/>
          </w:tcPr>
          <w:p w14:paraId="69990243"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00</w:t>
            </w:r>
          </w:p>
        </w:tc>
      </w:tr>
      <w:tr w:rsidR="00084F9C" w:rsidRPr="00084F9C" w14:paraId="41241E9C"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3AC9E37B" w14:textId="77777777" w:rsidR="00084F9C" w:rsidRPr="000E2BFC" w:rsidRDefault="00084F9C" w:rsidP="00084F9C">
            <w:pPr>
              <w:rPr>
                <w:rFonts w:ascii="Calibri" w:eastAsia="Times New Roman" w:hAnsi="Calibri" w:cs="Calibri"/>
                <w:b w:val="0"/>
                <w:bCs w:val="0"/>
                <w:color w:val="000000"/>
              </w:rPr>
            </w:pPr>
            <w:r w:rsidRPr="000E2BFC">
              <w:rPr>
                <w:rFonts w:ascii="Calibri" w:eastAsia="Times New Roman" w:hAnsi="Calibri" w:cs="Calibri"/>
                <w:b w:val="0"/>
                <w:bCs w:val="0"/>
                <w:color w:val="000000"/>
              </w:rPr>
              <w:t>Sex</w:t>
            </w:r>
          </w:p>
        </w:tc>
        <w:tc>
          <w:tcPr>
            <w:tcW w:w="3780" w:type="dxa"/>
            <w:noWrap/>
            <w:hideMark/>
          </w:tcPr>
          <w:p w14:paraId="6E28B4E1"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3068" w:type="dxa"/>
            <w:noWrap/>
            <w:hideMark/>
          </w:tcPr>
          <w:p w14:paraId="2AB01BB8"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084F9C" w:rsidRPr="00084F9C" w14:paraId="0C860667"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21B72C6D" w14:textId="4673DF92" w:rsidR="00084F9C" w:rsidRPr="000E2BFC" w:rsidRDefault="00654163" w:rsidP="00084F9C">
            <w:pPr>
              <w:rPr>
                <w:rFonts w:ascii="Calibri" w:eastAsia="Times New Roman" w:hAnsi="Calibri" w:cs="Calibri"/>
                <w:b w:val="0"/>
                <w:bCs w:val="0"/>
                <w:color w:val="000000"/>
              </w:rPr>
            </w:pPr>
            <w:r>
              <w:rPr>
                <w:rFonts w:ascii="Calibri" w:eastAsia="Times New Roman" w:hAnsi="Calibri" w:cs="Calibri"/>
                <w:b w:val="0"/>
                <w:bCs w:val="0"/>
                <w:color w:val="000000"/>
              </w:rPr>
              <w:t xml:space="preserve">    </w:t>
            </w:r>
            <w:r w:rsidR="00084F9C" w:rsidRPr="000E2BFC">
              <w:rPr>
                <w:rFonts w:ascii="Calibri" w:eastAsia="Times New Roman" w:hAnsi="Calibri" w:cs="Calibri"/>
                <w:b w:val="0"/>
                <w:bCs w:val="0"/>
                <w:color w:val="000000"/>
              </w:rPr>
              <w:t>Male</w:t>
            </w:r>
          </w:p>
        </w:tc>
        <w:tc>
          <w:tcPr>
            <w:tcW w:w="3780" w:type="dxa"/>
            <w:noWrap/>
            <w:hideMark/>
          </w:tcPr>
          <w:p w14:paraId="0B301EB4"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2.95 (8.07-17.77)</w:t>
            </w:r>
          </w:p>
        </w:tc>
        <w:tc>
          <w:tcPr>
            <w:tcW w:w="3068" w:type="dxa"/>
            <w:noWrap/>
            <w:hideMark/>
          </w:tcPr>
          <w:p w14:paraId="50168F58"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48.49</w:t>
            </w:r>
          </w:p>
        </w:tc>
      </w:tr>
      <w:tr w:rsidR="00084F9C" w:rsidRPr="00084F9C" w14:paraId="7C3AABEC"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0CB05252" w14:textId="09E490C9" w:rsidR="00084F9C" w:rsidRPr="000E2BFC" w:rsidRDefault="00654163" w:rsidP="00084F9C">
            <w:pPr>
              <w:rPr>
                <w:rFonts w:ascii="Calibri" w:eastAsia="Times New Roman" w:hAnsi="Calibri" w:cs="Calibri"/>
                <w:b w:val="0"/>
                <w:bCs w:val="0"/>
                <w:color w:val="000000"/>
              </w:rPr>
            </w:pPr>
            <w:r>
              <w:rPr>
                <w:rFonts w:ascii="Calibri" w:eastAsia="Times New Roman" w:hAnsi="Calibri" w:cs="Calibri"/>
                <w:b w:val="0"/>
                <w:bCs w:val="0"/>
                <w:color w:val="000000"/>
              </w:rPr>
              <w:t xml:space="preserve">    </w:t>
            </w:r>
            <w:r w:rsidR="00084F9C" w:rsidRPr="000E2BFC">
              <w:rPr>
                <w:rFonts w:ascii="Calibri" w:eastAsia="Times New Roman" w:hAnsi="Calibri" w:cs="Calibri"/>
                <w:b w:val="0"/>
                <w:bCs w:val="0"/>
                <w:color w:val="000000"/>
              </w:rPr>
              <w:t>Female</w:t>
            </w:r>
          </w:p>
        </w:tc>
        <w:tc>
          <w:tcPr>
            <w:tcW w:w="3780" w:type="dxa"/>
            <w:noWrap/>
            <w:hideMark/>
          </w:tcPr>
          <w:p w14:paraId="6352D067"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3.75 (8.53-18.66)</w:t>
            </w:r>
          </w:p>
        </w:tc>
        <w:tc>
          <w:tcPr>
            <w:tcW w:w="3068" w:type="dxa"/>
            <w:noWrap/>
            <w:hideMark/>
          </w:tcPr>
          <w:p w14:paraId="7B11FD98"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51.51</w:t>
            </w:r>
          </w:p>
        </w:tc>
      </w:tr>
      <w:tr w:rsidR="00084F9C" w:rsidRPr="00084F9C" w14:paraId="709CEAB1"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71E278BD" w14:textId="77777777" w:rsidR="00084F9C" w:rsidRPr="000E2BFC" w:rsidRDefault="00084F9C" w:rsidP="00084F9C">
            <w:pPr>
              <w:rPr>
                <w:rFonts w:ascii="Calibri" w:eastAsia="Times New Roman" w:hAnsi="Calibri" w:cs="Calibri"/>
                <w:b w:val="0"/>
                <w:bCs w:val="0"/>
                <w:color w:val="000000"/>
              </w:rPr>
            </w:pPr>
            <w:r w:rsidRPr="000E2BFC">
              <w:rPr>
                <w:rFonts w:ascii="Calibri" w:eastAsia="Times New Roman" w:hAnsi="Calibri" w:cs="Calibri"/>
                <w:b w:val="0"/>
                <w:bCs w:val="0"/>
                <w:color w:val="000000"/>
              </w:rPr>
              <w:t>Age Group</w:t>
            </w:r>
          </w:p>
        </w:tc>
        <w:tc>
          <w:tcPr>
            <w:tcW w:w="3780" w:type="dxa"/>
            <w:noWrap/>
            <w:hideMark/>
          </w:tcPr>
          <w:p w14:paraId="183EDC2E"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3068" w:type="dxa"/>
            <w:noWrap/>
            <w:hideMark/>
          </w:tcPr>
          <w:p w14:paraId="3E918B61"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084F9C" w:rsidRPr="00084F9C" w14:paraId="4466165A"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4EE47C10" w14:textId="364A9E5A" w:rsidR="00084F9C" w:rsidRPr="000E2BFC" w:rsidRDefault="00654163" w:rsidP="00084F9C">
            <w:pPr>
              <w:rPr>
                <w:rFonts w:ascii="Calibri" w:eastAsia="Times New Roman" w:hAnsi="Calibri" w:cs="Calibri"/>
                <w:b w:val="0"/>
                <w:bCs w:val="0"/>
                <w:color w:val="000000"/>
              </w:rPr>
            </w:pPr>
            <w:r>
              <w:rPr>
                <w:rFonts w:ascii="Calibri" w:eastAsia="Times New Roman" w:hAnsi="Calibri" w:cs="Calibri"/>
                <w:b w:val="0"/>
                <w:bCs w:val="0"/>
                <w:color w:val="000000"/>
              </w:rPr>
              <w:t xml:space="preserve">    </w:t>
            </w:r>
            <w:r w:rsidR="00084F9C" w:rsidRPr="000E2BFC">
              <w:rPr>
                <w:rFonts w:ascii="Calibri" w:eastAsia="Times New Roman" w:hAnsi="Calibri" w:cs="Calibri"/>
                <w:b w:val="0"/>
                <w:bCs w:val="0"/>
                <w:color w:val="000000"/>
              </w:rPr>
              <w:t>0</w:t>
            </w:r>
            <w:r w:rsidR="008C717B">
              <w:rPr>
                <w:rFonts w:ascii="Calibri" w:eastAsia="Times New Roman" w:hAnsi="Calibri" w:cs="Calibri"/>
                <w:b w:val="0"/>
                <w:bCs w:val="0"/>
                <w:color w:val="000000"/>
              </w:rPr>
              <w:t>-</w:t>
            </w:r>
            <w:r w:rsidR="00084F9C" w:rsidRPr="000E2BFC">
              <w:rPr>
                <w:rFonts w:ascii="Calibri" w:eastAsia="Times New Roman" w:hAnsi="Calibri" w:cs="Calibri"/>
                <w:b w:val="0"/>
                <w:bCs w:val="0"/>
                <w:color w:val="000000"/>
              </w:rPr>
              <w:t>4</w:t>
            </w:r>
          </w:p>
        </w:tc>
        <w:tc>
          <w:tcPr>
            <w:tcW w:w="3780" w:type="dxa"/>
            <w:noWrap/>
            <w:hideMark/>
          </w:tcPr>
          <w:p w14:paraId="2E786414"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5 (0.92-2.08)</w:t>
            </w:r>
          </w:p>
        </w:tc>
        <w:tc>
          <w:tcPr>
            <w:tcW w:w="3068" w:type="dxa"/>
            <w:noWrap/>
            <w:hideMark/>
          </w:tcPr>
          <w:p w14:paraId="5BA42D2E" w14:textId="70508715"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5.6</w:t>
            </w:r>
            <w:r w:rsidR="000F5B89">
              <w:rPr>
                <w:rFonts w:ascii="Calibri" w:eastAsia="Times New Roman" w:hAnsi="Calibri" w:cs="Calibri"/>
                <w:color w:val="000000"/>
              </w:rPr>
              <w:t>0</w:t>
            </w:r>
          </w:p>
        </w:tc>
      </w:tr>
      <w:tr w:rsidR="00084F9C" w:rsidRPr="00084F9C" w14:paraId="1139CDE9"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1B744FF7" w14:textId="74738800" w:rsidR="00084F9C" w:rsidRPr="000E2BFC" w:rsidRDefault="00654163" w:rsidP="00084F9C">
            <w:pPr>
              <w:rPr>
                <w:rFonts w:ascii="Calibri" w:eastAsia="Times New Roman" w:hAnsi="Calibri" w:cs="Calibri"/>
                <w:b w:val="0"/>
                <w:bCs w:val="0"/>
                <w:color w:val="000000"/>
              </w:rPr>
            </w:pPr>
            <w:r>
              <w:rPr>
                <w:rFonts w:ascii="Calibri" w:eastAsia="Times New Roman" w:hAnsi="Calibri" w:cs="Calibri"/>
                <w:b w:val="0"/>
                <w:bCs w:val="0"/>
                <w:color w:val="000000"/>
              </w:rPr>
              <w:t xml:space="preserve">    </w:t>
            </w:r>
            <w:r w:rsidR="008C717B">
              <w:rPr>
                <w:rFonts w:ascii="Calibri" w:eastAsia="Times New Roman" w:hAnsi="Calibri" w:cs="Calibri"/>
                <w:b w:val="0"/>
                <w:bCs w:val="0"/>
                <w:color w:val="000000"/>
              </w:rPr>
              <w:t>5-</w:t>
            </w:r>
            <w:r w:rsidR="00084F9C" w:rsidRPr="000E2BFC">
              <w:rPr>
                <w:rFonts w:ascii="Calibri" w:eastAsia="Times New Roman" w:hAnsi="Calibri" w:cs="Calibri"/>
                <w:b w:val="0"/>
                <w:bCs w:val="0"/>
                <w:color w:val="000000"/>
              </w:rPr>
              <w:t>9</w:t>
            </w:r>
          </w:p>
        </w:tc>
        <w:tc>
          <w:tcPr>
            <w:tcW w:w="3780" w:type="dxa"/>
            <w:noWrap/>
            <w:hideMark/>
          </w:tcPr>
          <w:p w14:paraId="582C8554"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79 (1.07-2.49)</w:t>
            </w:r>
          </w:p>
        </w:tc>
        <w:tc>
          <w:tcPr>
            <w:tcW w:w="3068" w:type="dxa"/>
            <w:noWrap/>
            <w:hideMark/>
          </w:tcPr>
          <w:p w14:paraId="3F03D61C"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6.71</w:t>
            </w:r>
          </w:p>
        </w:tc>
      </w:tr>
      <w:tr w:rsidR="00084F9C" w:rsidRPr="00084F9C" w14:paraId="53580F34"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719D2009" w14:textId="24A3123A" w:rsidR="00084F9C" w:rsidRPr="000E2BFC" w:rsidRDefault="00654163" w:rsidP="00084F9C">
            <w:pPr>
              <w:rPr>
                <w:rFonts w:ascii="Calibri" w:eastAsia="Times New Roman" w:hAnsi="Calibri" w:cs="Calibri"/>
                <w:b w:val="0"/>
                <w:bCs w:val="0"/>
                <w:color w:val="000000"/>
              </w:rPr>
            </w:pPr>
            <w:r>
              <w:rPr>
                <w:rFonts w:ascii="Calibri" w:eastAsia="Times New Roman" w:hAnsi="Calibri" w:cs="Calibri"/>
                <w:b w:val="0"/>
                <w:bCs w:val="0"/>
                <w:color w:val="000000"/>
              </w:rPr>
              <w:t xml:space="preserve">    </w:t>
            </w:r>
            <w:r w:rsidR="00084F9C" w:rsidRPr="000E2BFC">
              <w:rPr>
                <w:rFonts w:ascii="Calibri" w:eastAsia="Times New Roman" w:hAnsi="Calibri" w:cs="Calibri"/>
                <w:b w:val="0"/>
                <w:bCs w:val="0"/>
                <w:color w:val="000000"/>
              </w:rPr>
              <w:t>10</w:t>
            </w:r>
            <w:r w:rsidR="008C717B">
              <w:rPr>
                <w:rFonts w:ascii="Calibri" w:eastAsia="Times New Roman" w:hAnsi="Calibri" w:cs="Calibri"/>
                <w:b w:val="0"/>
                <w:bCs w:val="0"/>
                <w:color w:val="000000"/>
              </w:rPr>
              <w:t>-</w:t>
            </w:r>
            <w:r w:rsidR="00084F9C" w:rsidRPr="000E2BFC">
              <w:rPr>
                <w:rFonts w:ascii="Calibri" w:eastAsia="Times New Roman" w:hAnsi="Calibri" w:cs="Calibri"/>
                <w:b w:val="0"/>
                <w:bCs w:val="0"/>
                <w:color w:val="000000"/>
              </w:rPr>
              <w:t>19</w:t>
            </w:r>
          </w:p>
        </w:tc>
        <w:tc>
          <w:tcPr>
            <w:tcW w:w="3780" w:type="dxa"/>
            <w:noWrap/>
            <w:hideMark/>
          </w:tcPr>
          <w:p w14:paraId="33E2E28B"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4.15 (2.46-5.78)</w:t>
            </w:r>
          </w:p>
        </w:tc>
        <w:tc>
          <w:tcPr>
            <w:tcW w:w="3068" w:type="dxa"/>
            <w:noWrap/>
            <w:hideMark/>
          </w:tcPr>
          <w:p w14:paraId="2219D048"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5.55</w:t>
            </w:r>
          </w:p>
        </w:tc>
      </w:tr>
      <w:tr w:rsidR="00084F9C" w:rsidRPr="00084F9C" w14:paraId="592548B4"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744C2ECE" w14:textId="0C765E9A" w:rsidR="00084F9C" w:rsidRPr="000E2BFC" w:rsidRDefault="00654163" w:rsidP="00084F9C">
            <w:pPr>
              <w:rPr>
                <w:rFonts w:ascii="Calibri" w:eastAsia="Times New Roman" w:hAnsi="Calibri" w:cs="Calibri"/>
                <w:b w:val="0"/>
                <w:bCs w:val="0"/>
                <w:color w:val="000000"/>
              </w:rPr>
            </w:pPr>
            <w:r>
              <w:rPr>
                <w:rFonts w:ascii="Calibri" w:eastAsia="Times New Roman" w:hAnsi="Calibri" w:cs="Calibri"/>
                <w:b w:val="0"/>
                <w:bCs w:val="0"/>
                <w:color w:val="000000"/>
              </w:rPr>
              <w:t xml:space="preserve">    </w:t>
            </w:r>
            <w:r w:rsidR="00084F9C" w:rsidRPr="000E2BFC">
              <w:rPr>
                <w:rFonts w:ascii="Calibri" w:eastAsia="Times New Roman" w:hAnsi="Calibri" w:cs="Calibri"/>
                <w:b w:val="0"/>
                <w:bCs w:val="0"/>
                <w:color w:val="000000"/>
              </w:rPr>
              <w:t>20</w:t>
            </w:r>
            <w:r w:rsidR="008C717B">
              <w:rPr>
                <w:rFonts w:ascii="Calibri" w:eastAsia="Times New Roman" w:hAnsi="Calibri" w:cs="Calibri"/>
                <w:b w:val="0"/>
                <w:bCs w:val="0"/>
                <w:color w:val="000000"/>
              </w:rPr>
              <w:t>-</w:t>
            </w:r>
            <w:r w:rsidR="00084F9C" w:rsidRPr="000E2BFC">
              <w:rPr>
                <w:rFonts w:ascii="Calibri" w:eastAsia="Times New Roman" w:hAnsi="Calibri" w:cs="Calibri"/>
                <w:b w:val="0"/>
                <w:bCs w:val="0"/>
                <w:color w:val="000000"/>
              </w:rPr>
              <w:t>29</w:t>
            </w:r>
          </w:p>
        </w:tc>
        <w:tc>
          <w:tcPr>
            <w:tcW w:w="3780" w:type="dxa"/>
            <w:noWrap/>
            <w:hideMark/>
          </w:tcPr>
          <w:p w14:paraId="29AC8AC6"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3.53 (2.41-4.8)</w:t>
            </w:r>
          </w:p>
        </w:tc>
        <w:tc>
          <w:tcPr>
            <w:tcW w:w="3068" w:type="dxa"/>
            <w:noWrap/>
            <w:hideMark/>
          </w:tcPr>
          <w:p w14:paraId="5B54A405"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3.22</w:t>
            </w:r>
          </w:p>
        </w:tc>
      </w:tr>
      <w:tr w:rsidR="00084F9C" w:rsidRPr="00084F9C" w14:paraId="7EDCE10F"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06630905" w14:textId="339EB5D9" w:rsidR="00084F9C" w:rsidRPr="000E2BFC" w:rsidRDefault="00654163" w:rsidP="00084F9C">
            <w:pPr>
              <w:rPr>
                <w:rFonts w:ascii="Calibri" w:eastAsia="Times New Roman" w:hAnsi="Calibri" w:cs="Calibri"/>
                <w:b w:val="0"/>
                <w:bCs w:val="0"/>
                <w:color w:val="000000"/>
              </w:rPr>
            </w:pPr>
            <w:r>
              <w:rPr>
                <w:rFonts w:ascii="Calibri" w:eastAsia="Times New Roman" w:hAnsi="Calibri" w:cs="Calibri"/>
                <w:b w:val="0"/>
                <w:bCs w:val="0"/>
                <w:color w:val="000000"/>
              </w:rPr>
              <w:t xml:space="preserve">    </w:t>
            </w:r>
            <w:r w:rsidR="00084F9C" w:rsidRPr="000E2BFC">
              <w:rPr>
                <w:rFonts w:ascii="Calibri" w:eastAsia="Times New Roman" w:hAnsi="Calibri" w:cs="Calibri"/>
                <w:b w:val="0"/>
                <w:bCs w:val="0"/>
                <w:color w:val="000000"/>
              </w:rPr>
              <w:t>30</w:t>
            </w:r>
            <w:r w:rsidR="008C717B">
              <w:rPr>
                <w:rFonts w:ascii="Calibri" w:eastAsia="Times New Roman" w:hAnsi="Calibri" w:cs="Calibri"/>
                <w:b w:val="0"/>
                <w:bCs w:val="0"/>
                <w:color w:val="000000"/>
              </w:rPr>
              <w:t>-</w:t>
            </w:r>
            <w:r w:rsidR="00084F9C" w:rsidRPr="000E2BFC">
              <w:rPr>
                <w:rFonts w:ascii="Calibri" w:eastAsia="Times New Roman" w:hAnsi="Calibri" w:cs="Calibri"/>
                <w:b w:val="0"/>
                <w:bCs w:val="0"/>
                <w:color w:val="000000"/>
              </w:rPr>
              <w:t>39</w:t>
            </w:r>
          </w:p>
        </w:tc>
        <w:tc>
          <w:tcPr>
            <w:tcW w:w="3780" w:type="dxa"/>
            <w:noWrap/>
            <w:hideMark/>
          </w:tcPr>
          <w:p w14:paraId="205DC050"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3.9 (2.48-5.26)</w:t>
            </w:r>
          </w:p>
        </w:tc>
        <w:tc>
          <w:tcPr>
            <w:tcW w:w="3068" w:type="dxa"/>
            <w:noWrap/>
            <w:hideMark/>
          </w:tcPr>
          <w:p w14:paraId="47A77914"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4.62</w:t>
            </w:r>
          </w:p>
        </w:tc>
      </w:tr>
      <w:tr w:rsidR="00084F9C" w:rsidRPr="00084F9C" w14:paraId="5DA391DB"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7AB2F2C2" w14:textId="29631596" w:rsidR="00084F9C" w:rsidRPr="000E2BFC" w:rsidRDefault="00654163" w:rsidP="00084F9C">
            <w:pPr>
              <w:rPr>
                <w:rFonts w:ascii="Calibri" w:eastAsia="Times New Roman" w:hAnsi="Calibri" w:cs="Calibri"/>
                <w:b w:val="0"/>
                <w:bCs w:val="0"/>
                <w:color w:val="000000"/>
              </w:rPr>
            </w:pPr>
            <w:r>
              <w:rPr>
                <w:rFonts w:ascii="Calibri" w:eastAsia="Times New Roman" w:hAnsi="Calibri" w:cs="Calibri"/>
                <w:b w:val="0"/>
                <w:bCs w:val="0"/>
                <w:color w:val="000000"/>
              </w:rPr>
              <w:t xml:space="preserve">    </w:t>
            </w:r>
            <w:r w:rsidR="00084F9C" w:rsidRPr="000E2BFC">
              <w:rPr>
                <w:rFonts w:ascii="Calibri" w:eastAsia="Times New Roman" w:hAnsi="Calibri" w:cs="Calibri"/>
                <w:b w:val="0"/>
                <w:bCs w:val="0"/>
                <w:color w:val="000000"/>
              </w:rPr>
              <w:t>40</w:t>
            </w:r>
            <w:r w:rsidR="008C717B">
              <w:rPr>
                <w:rFonts w:ascii="Calibri" w:eastAsia="Times New Roman" w:hAnsi="Calibri" w:cs="Calibri"/>
                <w:b w:val="0"/>
                <w:bCs w:val="0"/>
                <w:color w:val="000000"/>
              </w:rPr>
              <w:t>-</w:t>
            </w:r>
            <w:r w:rsidR="00084F9C" w:rsidRPr="000E2BFC">
              <w:rPr>
                <w:rFonts w:ascii="Calibri" w:eastAsia="Times New Roman" w:hAnsi="Calibri" w:cs="Calibri"/>
                <w:b w:val="0"/>
                <w:bCs w:val="0"/>
                <w:color w:val="000000"/>
              </w:rPr>
              <w:t>49</w:t>
            </w:r>
          </w:p>
        </w:tc>
        <w:tc>
          <w:tcPr>
            <w:tcW w:w="3780" w:type="dxa"/>
            <w:noWrap/>
            <w:hideMark/>
          </w:tcPr>
          <w:p w14:paraId="3E17F57C"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4.74 (2.81-6.58)</w:t>
            </w:r>
          </w:p>
        </w:tc>
        <w:tc>
          <w:tcPr>
            <w:tcW w:w="3068" w:type="dxa"/>
            <w:noWrap/>
            <w:hideMark/>
          </w:tcPr>
          <w:p w14:paraId="38317D60"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7.77</w:t>
            </w:r>
          </w:p>
        </w:tc>
      </w:tr>
      <w:tr w:rsidR="00084F9C" w:rsidRPr="00084F9C" w14:paraId="487C4951"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671F716C" w14:textId="52BC618C" w:rsidR="00084F9C" w:rsidRPr="000E2BFC" w:rsidRDefault="00654163" w:rsidP="00084F9C">
            <w:pPr>
              <w:rPr>
                <w:rFonts w:ascii="Calibri" w:eastAsia="Times New Roman" w:hAnsi="Calibri" w:cs="Calibri"/>
                <w:b w:val="0"/>
                <w:bCs w:val="0"/>
                <w:color w:val="000000"/>
              </w:rPr>
            </w:pPr>
            <w:r>
              <w:rPr>
                <w:rFonts w:ascii="Calibri" w:eastAsia="Times New Roman" w:hAnsi="Calibri" w:cs="Calibri"/>
                <w:b w:val="0"/>
                <w:bCs w:val="0"/>
                <w:color w:val="000000"/>
              </w:rPr>
              <w:t xml:space="preserve">    </w:t>
            </w:r>
            <w:r w:rsidR="00084F9C" w:rsidRPr="000E2BFC">
              <w:rPr>
                <w:rFonts w:ascii="Calibri" w:eastAsia="Times New Roman" w:hAnsi="Calibri" w:cs="Calibri"/>
                <w:b w:val="0"/>
                <w:bCs w:val="0"/>
                <w:color w:val="000000"/>
              </w:rPr>
              <w:t>50</w:t>
            </w:r>
            <w:r w:rsidR="008C717B">
              <w:rPr>
                <w:rFonts w:ascii="Calibri" w:eastAsia="Times New Roman" w:hAnsi="Calibri" w:cs="Calibri"/>
                <w:b w:val="0"/>
                <w:bCs w:val="0"/>
                <w:color w:val="000000"/>
              </w:rPr>
              <w:t>-</w:t>
            </w:r>
            <w:r w:rsidR="00084F9C" w:rsidRPr="000E2BFC">
              <w:rPr>
                <w:rFonts w:ascii="Calibri" w:eastAsia="Times New Roman" w:hAnsi="Calibri" w:cs="Calibri"/>
                <w:b w:val="0"/>
                <w:bCs w:val="0"/>
                <w:color w:val="000000"/>
              </w:rPr>
              <w:t>59</w:t>
            </w:r>
          </w:p>
        </w:tc>
        <w:tc>
          <w:tcPr>
            <w:tcW w:w="3780" w:type="dxa"/>
            <w:noWrap/>
            <w:hideMark/>
          </w:tcPr>
          <w:p w14:paraId="3C4F2788"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5.21 (3.16-7.08)</w:t>
            </w:r>
          </w:p>
        </w:tc>
        <w:tc>
          <w:tcPr>
            <w:tcW w:w="3068" w:type="dxa"/>
            <w:noWrap/>
            <w:hideMark/>
          </w:tcPr>
          <w:p w14:paraId="43AC6A71"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9.51</w:t>
            </w:r>
          </w:p>
        </w:tc>
      </w:tr>
      <w:tr w:rsidR="00084F9C" w:rsidRPr="00084F9C" w14:paraId="733D8416"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63158137" w14:textId="5C55F03E" w:rsidR="00084F9C" w:rsidRPr="000E2BFC" w:rsidRDefault="00654163" w:rsidP="00084F9C">
            <w:pPr>
              <w:rPr>
                <w:rFonts w:ascii="Calibri" w:eastAsia="Times New Roman" w:hAnsi="Calibri" w:cs="Calibri"/>
                <w:b w:val="0"/>
                <w:bCs w:val="0"/>
                <w:color w:val="000000"/>
              </w:rPr>
            </w:pPr>
            <w:r>
              <w:rPr>
                <w:rFonts w:ascii="Calibri" w:eastAsia="Times New Roman" w:hAnsi="Calibri" w:cs="Calibri"/>
                <w:b w:val="0"/>
                <w:bCs w:val="0"/>
                <w:color w:val="000000"/>
              </w:rPr>
              <w:t xml:space="preserve">    </w:t>
            </w:r>
            <w:r w:rsidR="00084F9C" w:rsidRPr="000E2BFC">
              <w:rPr>
                <w:rFonts w:ascii="Calibri" w:eastAsia="Times New Roman" w:hAnsi="Calibri" w:cs="Calibri"/>
                <w:b w:val="0"/>
                <w:bCs w:val="0"/>
                <w:color w:val="000000"/>
              </w:rPr>
              <w:t>60</w:t>
            </w:r>
            <w:r w:rsidR="008C717B">
              <w:rPr>
                <w:rFonts w:ascii="Calibri" w:eastAsia="Times New Roman" w:hAnsi="Calibri" w:cs="Calibri"/>
                <w:b w:val="0"/>
                <w:bCs w:val="0"/>
                <w:color w:val="000000"/>
              </w:rPr>
              <w:t>-</w:t>
            </w:r>
            <w:r w:rsidR="00084F9C" w:rsidRPr="000E2BFC">
              <w:rPr>
                <w:rFonts w:ascii="Calibri" w:eastAsia="Times New Roman" w:hAnsi="Calibri" w:cs="Calibri"/>
                <w:b w:val="0"/>
                <w:bCs w:val="0"/>
                <w:color w:val="000000"/>
              </w:rPr>
              <w:t>69</w:t>
            </w:r>
          </w:p>
        </w:tc>
        <w:tc>
          <w:tcPr>
            <w:tcW w:w="3780" w:type="dxa"/>
            <w:noWrap/>
            <w:hideMark/>
          </w:tcPr>
          <w:p w14:paraId="4B0AFE2F"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88 (1.29-2.4)</w:t>
            </w:r>
          </w:p>
        </w:tc>
        <w:tc>
          <w:tcPr>
            <w:tcW w:w="3068" w:type="dxa"/>
            <w:noWrap/>
            <w:hideMark/>
          </w:tcPr>
          <w:p w14:paraId="7FC63DCB"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7.03</w:t>
            </w:r>
          </w:p>
        </w:tc>
      </w:tr>
      <w:tr w:rsidR="00084F9C" w:rsidRPr="00084F9C" w14:paraId="7751CDF3"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1A013D0D" w14:textId="77777777" w:rsidR="00084F9C" w:rsidRPr="000E2BFC" w:rsidRDefault="00084F9C" w:rsidP="00084F9C">
            <w:pPr>
              <w:rPr>
                <w:rFonts w:ascii="Calibri" w:eastAsia="Times New Roman" w:hAnsi="Calibri" w:cs="Calibri"/>
                <w:b w:val="0"/>
                <w:bCs w:val="0"/>
                <w:color w:val="000000"/>
              </w:rPr>
            </w:pPr>
            <w:r w:rsidRPr="000E2BFC">
              <w:rPr>
                <w:rFonts w:ascii="Calibri" w:eastAsia="Times New Roman" w:hAnsi="Calibri" w:cs="Calibri"/>
                <w:b w:val="0"/>
                <w:bCs w:val="0"/>
                <w:color w:val="000000"/>
              </w:rPr>
              <w:t>Region</w:t>
            </w:r>
          </w:p>
        </w:tc>
        <w:tc>
          <w:tcPr>
            <w:tcW w:w="3780" w:type="dxa"/>
            <w:noWrap/>
            <w:hideMark/>
          </w:tcPr>
          <w:p w14:paraId="3C8FD558"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3068" w:type="dxa"/>
            <w:noWrap/>
            <w:hideMark/>
          </w:tcPr>
          <w:p w14:paraId="74F85E97"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084F9C" w:rsidRPr="00084F9C" w14:paraId="15EEFAFD"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1856D04D" w14:textId="2D6E49A1" w:rsidR="00084F9C" w:rsidRPr="000E2BFC" w:rsidRDefault="00654163" w:rsidP="00084F9C">
            <w:pPr>
              <w:rPr>
                <w:rFonts w:ascii="Calibri" w:eastAsia="Times New Roman" w:hAnsi="Calibri" w:cs="Calibri"/>
                <w:b w:val="0"/>
                <w:bCs w:val="0"/>
                <w:color w:val="000000"/>
              </w:rPr>
            </w:pPr>
            <w:r>
              <w:rPr>
                <w:rFonts w:ascii="Calibri" w:eastAsia="Times New Roman" w:hAnsi="Calibri" w:cs="Calibri"/>
                <w:b w:val="0"/>
                <w:bCs w:val="0"/>
                <w:color w:val="000000"/>
              </w:rPr>
              <w:t xml:space="preserve">    </w:t>
            </w:r>
            <w:r w:rsidR="00084F9C" w:rsidRPr="000E2BFC">
              <w:rPr>
                <w:rFonts w:ascii="Calibri" w:eastAsia="Times New Roman" w:hAnsi="Calibri" w:cs="Calibri"/>
                <w:b w:val="0"/>
                <w:bCs w:val="0"/>
                <w:color w:val="000000"/>
              </w:rPr>
              <w:t>Midwest</w:t>
            </w:r>
          </w:p>
        </w:tc>
        <w:tc>
          <w:tcPr>
            <w:tcW w:w="3780" w:type="dxa"/>
            <w:noWrap/>
            <w:hideMark/>
          </w:tcPr>
          <w:p w14:paraId="5581D889"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6.18 (4.01-8.95)</w:t>
            </w:r>
          </w:p>
        </w:tc>
        <w:tc>
          <w:tcPr>
            <w:tcW w:w="3068" w:type="dxa"/>
            <w:noWrap/>
            <w:hideMark/>
          </w:tcPr>
          <w:p w14:paraId="715CF34E"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23.14</w:t>
            </w:r>
          </w:p>
        </w:tc>
      </w:tr>
      <w:tr w:rsidR="00084F9C" w:rsidRPr="00084F9C" w14:paraId="0877EF8B"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0C1F74EF" w14:textId="015E57F5" w:rsidR="00084F9C" w:rsidRPr="000E2BFC" w:rsidRDefault="00654163" w:rsidP="00084F9C">
            <w:pPr>
              <w:rPr>
                <w:rFonts w:ascii="Calibri" w:eastAsia="Times New Roman" w:hAnsi="Calibri" w:cs="Calibri"/>
                <w:b w:val="0"/>
                <w:bCs w:val="0"/>
                <w:color w:val="000000"/>
              </w:rPr>
            </w:pPr>
            <w:r>
              <w:rPr>
                <w:rFonts w:ascii="Calibri" w:eastAsia="Times New Roman" w:hAnsi="Calibri" w:cs="Calibri"/>
                <w:b w:val="0"/>
                <w:bCs w:val="0"/>
                <w:color w:val="000000"/>
              </w:rPr>
              <w:t xml:space="preserve">    </w:t>
            </w:r>
            <w:r w:rsidR="00084F9C" w:rsidRPr="000E2BFC">
              <w:rPr>
                <w:rFonts w:ascii="Calibri" w:eastAsia="Times New Roman" w:hAnsi="Calibri" w:cs="Calibri"/>
                <w:b w:val="0"/>
                <w:bCs w:val="0"/>
                <w:color w:val="000000"/>
              </w:rPr>
              <w:t>Northeast</w:t>
            </w:r>
          </w:p>
        </w:tc>
        <w:tc>
          <w:tcPr>
            <w:tcW w:w="3780" w:type="dxa"/>
            <w:noWrap/>
            <w:hideMark/>
          </w:tcPr>
          <w:p w14:paraId="2DD5B111"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4.92 (2.65-7.09)</w:t>
            </w:r>
          </w:p>
        </w:tc>
        <w:tc>
          <w:tcPr>
            <w:tcW w:w="3068" w:type="dxa"/>
            <w:noWrap/>
            <w:hideMark/>
          </w:tcPr>
          <w:p w14:paraId="79F6B483"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8.44</w:t>
            </w:r>
          </w:p>
        </w:tc>
      </w:tr>
      <w:tr w:rsidR="00084F9C" w:rsidRPr="00084F9C" w14:paraId="4AEBD9E9"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7C2D54D3" w14:textId="4AD7FFBF" w:rsidR="00084F9C" w:rsidRPr="000E2BFC" w:rsidRDefault="00654163" w:rsidP="00084F9C">
            <w:pPr>
              <w:rPr>
                <w:rFonts w:ascii="Calibri" w:eastAsia="Times New Roman" w:hAnsi="Calibri" w:cs="Calibri"/>
                <w:b w:val="0"/>
                <w:bCs w:val="0"/>
                <w:color w:val="000000"/>
              </w:rPr>
            </w:pPr>
            <w:r>
              <w:rPr>
                <w:rFonts w:ascii="Calibri" w:eastAsia="Times New Roman" w:hAnsi="Calibri" w:cs="Calibri"/>
                <w:b w:val="0"/>
                <w:bCs w:val="0"/>
                <w:color w:val="000000"/>
              </w:rPr>
              <w:t xml:space="preserve">    </w:t>
            </w:r>
            <w:r w:rsidR="00084F9C" w:rsidRPr="000E2BFC">
              <w:rPr>
                <w:rFonts w:ascii="Calibri" w:eastAsia="Times New Roman" w:hAnsi="Calibri" w:cs="Calibri"/>
                <w:b w:val="0"/>
                <w:bCs w:val="0"/>
                <w:color w:val="000000"/>
              </w:rPr>
              <w:t>South</w:t>
            </w:r>
          </w:p>
        </w:tc>
        <w:tc>
          <w:tcPr>
            <w:tcW w:w="3780" w:type="dxa"/>
            <w:noWrap/>
            <w:hideMark/>
          </w:tcPr>
          <w:p w14:paraId="721C1EBB"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0.34 (6.78-13.14)</w:t>
            </w:r>
          </w:p>
        </w:tc>
        <w:tc>
          <w:tcPr>
            <w:tcW w:w="3068" w:type="dxa"/>
            <w:noWrap/>
            <w:hideMark/>
          </w:tcPr>
          <w:p w14:paraId="3BD3E458"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38.75</w:t>
            </w:r>
          </w:p>
        </w:tc>
      </w:tr>
      <w:tr w:rsidR="00084F9C" w:rsidRPr="00084F9C" w14:paraId="61D6EE81"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5513A698" w14:textId="73A24C68" w:rsidR="00084F9C" w:rsidRPr="000E2BFC" w:rsidRDefault="00654163" w:rsidP="00084F9C">
            <w:pPr>
              <w:rPr>
                <w:rFonts w:ascii="Calibri" w:eastAsia="Times New Roman" w:hAnsi="Calibri" w:cs="Calibri"/>
                <w:b w:val="0"/>
                <w:bCs w:val="0"/>
                <w:color w:val="000000"/>
              </w:rPr>
            </w:pPr>
            <w:r>
              <w:rPr>
                <w:rFonts w:ascii="Calibri" w:eastAsia="Times New Roman" w:hAnsi="Calibri" w:cs="Calibri"/>
                <w:b w:val="0"/>
                <w:bCs w:val="0"/>
                <w:color w:val="000000"/>
              </w:rPr>
              <w:t xml:space="preserve">    </w:t>
            </w:r>
            <w:r w:rsidR="00084F9C" w:rsidRPr="000E2BFC">
              <w:rPr>
                <w:rFonts w:ascii="Calibri" w:eastAsia="Times New Roman" w:hAnsi="Calibri" w:cs="Calibri"/>
                <w:b w:val="0"/>
                <w:bCs w:val="0"/>
                <w:color w:val="000000"/>
              </w:rPr>
              <w:t>West</w:t>
            </w:r>
          </w:p>
        </w:tc>
        <w:tc>
          <w:tcPr>
            <w:tcW w:w="3780" w:type="dxa"/>
            <w:noWrap/>
            <w:hideMark/>
          </w:tcPr>
          <w:p w14:paraId="6DEB0516"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5.25 (2.79-7.69)</w:t>
            </w:r>
          </w:p>
        </w:tc>
        <w:tc>
          <w:tcPr>
            <w:tcW w:w="3068" w:type="dxa"/>
            <w:noWrap/>
            <w:hideMark/>
          </w:tcPr>
          <w:p w14:paraId="6C2EFE19"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9.68</w:t>
            </w:r>
          </w:p>
        </w:tc>
      </w:tr>
      <w:tr w:rsidR="00084F9C" w:rsidRPr="00084F9C" w14:paraId="4DEC8E53"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0D88BA96" w14:textId="77777777" w:rsidR="00084F9C" w:rsidRPr="000E2BFC" w:rsidRDefault="00084F9C" w:rsidP="00084F9C">
            <w:pPr>
              <w:rPr>
                <w:rFonts w:ascii="Calibri" w:eastAsia="Times New Roman" w:hAnsi="Calibri" w:cs="Calibri"/>
                <w:b w:val="0"/>
                <w:bCs w:val="0"/>
                <w:color w:val="000000"/>
              </w:rPr>
            </w:pPr>
            <w:r w:rsidRPr="000E2BFC">
              <w:rPr>
                <w:rFonts w:ascii="Calibri" w:eastAsia="Times New Roman" w:hAnsi="Calibri" w:cs="Calibri"/>
                <w:b w:val="0"/>
                <w:bCs w:val="0"/>
                <w:color w:val="000000"/>
              </w:rPr>
              <w:t>Subregion</w:t>
            </w:r>
          </w:p>
        </w:tc>
        <w:tc>
          <w:tcPr>
            <w:tcW w:w="3780" w:type="dxa"/>
            <w:noWrap/>
            <w:hideMark/>
          </w:tcPr>
          <w:p w14:paraId="516AB94C"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3068" w:type="dxa"/>
            <w:noWrap/>
            <w:hideMark/>
          </w:tcPr>
          <w:p w14:paraId="06538A48"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084F9C" w:rsidRPr="00084F9C" w14:paraId="6CDA79CA"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071CD967" w14:textId="244BF0B0" w:rsidR="00084F9C" w:rsidRPr="000E2BFC" w:rsidRDefault="00654163" w:rsidP="00084F9C">
            <w:pPr>
              <w:rPr>
                <w:rFonts w:ascii="Calibri" w:eastAsia="Times New Roman" w:hAnsi="Calibri" w:cs="Calibri"/>
                <w:b w:val="0"/>
                <w:bCs w:val="0"/>
                <w:color w:val="000000"/>
              </w:rPr>
            </w:pPr>
            <w:r>
              <w:rPr>
                <w:rFonts w:ascii="Calibri" w:eastAsia="Times New Roman" w:hAnsi="Calibri" w:cs="Calibri"/>
                <w:b w:val="0"/>
                <w:bCs w:val="0"/>
                <w:color w:val="000000"/>
              </w:rPr>
              <w:t xml:space="preserve">    </w:t>
            </w:r>
            <w:r w:rsidR="00084F9C" w:rsidRPr="000E2BFC">
              <w:rPr>
                <w:rFonts w:ascii="Calibri" w:eastAsia="Times New Roman" w:hAnsi="Calibri" w:cs="Calibri"/>
                <w:b w:val="0"/>
                <w:bCs w:val="0"/>
                <w:color w:val="000000"/>
              </w:rPr>
              <w:t>East North Central</w:t>
            </w:r>
          </w:p>
        </w:tc>
        <w:tc>
          <w:tcPr>
            <w:tcW w:w="3780" w:type="dxa"/>
            <w:noWrap/>
            <w:hideMark/>
          </w:tcPr>
          <w:p w14:paraId="78CCF053"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4.86 (3-7.3)</w:t>
            </w:r>
          </w:p>
        </w:tc>
        <w:tc>
          <w:tcPr>
            <w:tcW w:w="3068" w:type="dxa"/>
            <w:noWrap/>
            <w:hideMark/>
          </w:tcPr>
          <w:p w14:paraId="692C8AEC"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8.21</w:t>
            </w:r>
          </w:p>
        </w:tc>
      </w:tr>
      <w:tr w:rsidR="00084F9C" w:rsidRPr="00084F9C" w14:paraId="3EAB5561"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147F3678" w14:textId="26C246DD" w:rsidR="00084F9C" w:rsidRPr="000E2BFC" w:rsidRDefault="00654163" w:rsidP="00084F9C">
            <w:pPr>
              <w:rPr>
                <w:rFonts w:ascii="Calibri" w:eastAsia="Times New Roman" w:hAnsi="Calibri" w:cs="Calibri"/>
                <w:b w:val="0"/>
                <w:bCs w:val="0"/>
                <w:color w:val="000000"/>
              </w:rPr>
            </w:pPr>
            <w:r>
              <w:rPr>
                <w:rFonts w:ascii="Calibri" w:eastAsia="Times New Roman" w:hAnsi="Calibri" w:cs="Calibri"/>
                <w:b w:val="0"/>
                <w:bCs w:val="0"/>
                <w:color w:val="000000"/>
              </w:rPr>
              <w:t xml:space="preserve">    </w:t>
            </w:r>
            <w:r w:rsidR="00084F9C" w:rsidRPr="000E2BFC">
              <w:rPr>
                <w:rFonts w:ascii="Calibri" w:eastAsia="Times New Roman" w:hAnsi="Calibri" w:cs="Calibri"/>
                <w:b w:val="0"/>
                <w:bCs w:val="0"/>
                <w:color w:val="000000"/>
              </w:rPr>
              <w:t>East South Central</w:t>
            </w:r>
          </w:p>
        </w:tc>
        <w:tc>
          <w:tcPr>
            <w:tcW w:w="3780" w:type="dxa"/>
            <w:noWrap/>
            <w:hideMark/>
          </w:tcPr>
          <w:p w14:paraId="6F594546"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7 (1.04-2.1)</w:t>
            </w:r>
          </w:p>
        </w:tc>
        <w:tc>
          <w:tcPr>
            <w:tcW w:w="3068" w:type="dxa"/>
            <w:noWrap/>
            <w:hideMark/>
          </w:tcPr>
          <w:p w14:paraId="4EC38AA9"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6.37</w:t>
            </w:r>
          </w:p>
        </w:tc>
      </w:tr>
      <w:tr w:rsidR="00084F9C" w:rsidRPr="00084F9C" w14:paraId="7C161EF0"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4DF737DD" w14:textId="232A4D18" w:rsidR="00084F9C" w:rsidRPr="000E2BFC" w:rsidRDefault="00654163" w:rsidP="00084F9C">
            <w:pPr>
              <w:rPr>
                <w:rFonts w:ascii="Calibri" w:eastAsia="Times New Roman" w:hAnsi="Calibri" w:cs="Calibri"/>
                <w:b w:val="0"/>
                <w:bCs w:val="0"/>
                <w:color w:val="000000"/>
              </w:rPr>
            </w:pPr>
            <w:r>
              <w:rPr>
                <w:rFonts w:ascii="Calibri" w:eastAsia="Times New Roman" w:hAnsi="Calibri" w:cs="Calibri"/>
                <w:b w:val="0"/>
                <w:bCs w:val="0"/>
                <w:color w:val="000000"/>
              </w:rPr>
              <w:t xml:space="preserve">    </w:t>
            </w:r>
            <w:r w:rsidR="00084F9C" w:rsidRPr="000E2BFC">
              <w:rPr>
                <w:rFonts w:ascii="Calibri" w:eastAsia="Times New Roman" w:hAnsi="Calibri" w:cs="Calibri"/>
                <w:b w:val="0"/>
                <w:bCs w:val="0"/>
                <w:color w:val="000000"/>
              </w:rPr>
              <w:t>Middle Atlantic</w:t>
            </w:r>
          </w:p>
        </w:tc>
        <w:tc>
          <w:tcPr>
            <w:tcW w:w="3780" w:type="dxa"/>
            <w:noWrap/>
            <w:hideMark/>
          </w:tcPr>
          <w:p w14:paraId="2026FA05"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3.76 (1.96-5.69)</w:t>
            </w:r>
          </w:p>
        </w:tc>
        <w:tc>
          <w:tcPr>
            <w:tcW w:w="3068" w:type="dxa"/>
            <w:noWrap/>
            <w:hideMark/>
          </w:tcPr>
          <w:p w14:paraId="12525867"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4.08</w:t>
            </w:r>
          </w:p>
        </w:tc>
      </w:tr>
      <w:tr w:rsidR="00084F9C" w:rsidRPr="00084F9C" w14:paraId="0042B475"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77ADCDE0" w14:textId="0C945713" w:rsidR="00084F9C" w:rsidRPr="000E2BFC" w:rsidRDefault="00654163" w:rsidP="00084F9C">
            <w:pPr>
              <w:rPr>
                <w:rFonts w:ascii="Calibri" w:eastAsia="Times New Roman" w:hAnsi="Calibri" w:cs="Calibri"/>
                <w:b w:val="0"/>
                <w:bCs w:val="0"/>
                <w:color w:val="000000"/>
              </w:rPr>
            </w:pPr>
            <w:r>
              <w:rPr>
                <w:rFonts w:ascii="Calibri" w:eastAsia="Times New Roman" w:hAnsi="Calibri" w:cs="Calibri"/>
                <w:b w:val="0"/>
                <w:bCs w:val="0"/>
                <w:color w:val="000000"/>
              </w:rPr>
              <w:t xml:space="preserve">    </w:t>
            </w:r>
            <w:r w:rsidR="00084F9C" w:rsidRPr="000E2BFC">
              <w:rPr>
                <w:rFonts w:ascii="Calibri" w:eastAsia="Times New Roman" w:hAnsi="Calibri" w:cs="Calibri"/>
                <w:b w:val="0"/>
                <w:bCs w:val="0"/>
                <w:color w:val="000000"/>
              </w:rPr>
              <w:t>Mountain West</w:t>
            </w:r>
          </w:p>
        </w:tc>
        <w:tc>
          <w:tcPr>
            <w:tcW w:w="3780" w:type="dxa"/>
            <w:noWrap/>
            <w:hideMark/>
          </w:tcPr>
          <w:p w14:paraId="61C011C5"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6 (0.94-2.24)</w:t>
            </w:r>
          </w:p>
        </w:tc>
        <w:tc>
          <w:tcPr>
            <w:tcW w:w="3068" w:type="dxa"/>
            <w:noWrap/>
            <w:hideMark/>
          </w:tcPr>
          <w:p w14:paraId="20769519" w14:textId="1912F740"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6</w:t>
            </w:r>
            <w:r w:rsidR="000F5B89">
              <w:rPr>
                <w:rFonts w:ascii="Calibri" w:eastAsia="Times New Roman" w:hAnsi="Calibri" w:cs="Calibri"/>
                <w:color w:val="000000"/>
              </w:rPr>
              <w:t>.00</w:t>
            </w:r>
          </w:p>
        </w:tc>
      </w:tr>
      <w:tr w:rsidR="00084F9C" w:rsidRPr="00084F9C" w14:paraId="2165D1A8"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1A118DDA" w14:textId="6E30CDF9" w:rsidR="00084F9C" w:rsidRPr="000E2BFC" w:rsidRDefault="00654163" w:rsidP="00084F9C">
            <w:pPr>
              <w:rPr>
                <w:rFonts w:ascii="Calibri" w:eastAsia="Times New Roman" w:hAnsi="Calibri" w:cs="Calibri"/>
                <w:b w:val="0"/>
                <w:bCs w:val="0"/>
                <w:color w:val="000000"/>
              </w:rPr>
            </w:pPr>
            <w:r>
              <w:rPr>
                <w:rFonts w:ascii="Calibri" w:eastAsia="Times New Roman" w:hAnsi="Calibri" w:cs="Calibri"/>
                <w:b w:val="0"/>
                <w:bCs w:val="0"/>
                <w:color w:val="000000"/>
              </w:rPr>
              <w:t xml:space="preserve">    </w:t>
            </w:r>
            <w:r w:rsidR="00084F9C" w:rsidRPr="000E2BFC">
              <w:rPr>
                <w:rFonts w:ascii="Calibri" w:eastAsia="Times New Roman" w:hAnsi="Calibri" w:cs="Calibri"/>
                <w:b w:val="0"/>
                <w:bCs w:val="0"/>
                <w:color w:val="000000"/>
              </w:rPr>
              <w:t>New England</w:t>
            </w:r>
          </w:p>
        </w:tc>
        <w:tc>
          <w:tcPr>
            <w:tcW w:w="3780" w:type="dxa"/>
            <w:noWrap/>
            <w:hideMark/>
          </w:tcPr>
          <w:p w14:paraId="2E7B9128"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16 (0.65-1.72)</w:t>
            </w:r>
          </w:p>
        </w:tc>
        <w:tc>
          <w:tcPr>
            <w:tcW w:w="3068" w:type="dxa"/>
            <w:noWrap/>
            <w:hideMark/>
          </w:tcPr>
          <w:p w14:paraId="557C6CC6"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4.36</w:t>
            </w:r>
          </w:p>
        </w:tc>
      </w:tr>
      <w:tr w:rsidR="00084F9C" w:rsidRPr="00084F9C" w14:paraId="65B01DC1"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5A28D8D2" w14:textId="067E3C9D" w:rsidR="00084F9C" w:rsidRPr="000E2BFC" w:rsidRDefault="00654163" w:rsidP="00084F9C">
            <w:pPr>
              <w:rPr>
                <w:rFonts w:ascii="Calibri" w:eastAsia="Times New Roman" w:hAnsi="Calibri" w:cs="Calibri"/>
                <w:b w:val="0"/>
                <w:bCs w:val="0"/>
                <w:color w:val="000000"/>
              </w:rPr>
            </w:pPr>
            <w:r>
              <w:rPr>
                <w:rFonts w:ascii="Calibri" w:eastAsia="Times New Roman" w:hAnsi="Calibri" w:cs="Calibri"/>
                <w:b w:val="0"/>
                <w:bCs w:val="0"/>
                <w:color w:val="000000"/>
              </w:rPr>
              <w:t xml:space="preserve">    </w:t>
            </w:r>
            <w:r w:rsidR="00084F9C" w:rsidRPr="000E2BFC">
              <w:rPr>
                <w:rFonts w:ascii="Calibri" w:eastAsia="Times New Roman" w:hAnsi="Calibri" w:cs="Calibri"/>
                <w:b w:val="0"/>
                <w:bCs w:val="0"/>
                <w:color w:val="000000"/>
              </w:rPr>
              <w:t>Pacific West</w:t>
            </w:r>
          </w:p>
        </w:tc>
        <w:tc>
          <w:tcPr>
            <w:tcW w:w="3780" w:type="dxa"/>
            <w:noWrap/>
            <w:hideMark/>
          </w:tcPr>
          <w:p w14:paraId="6C12D25E"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3.65 (1.85-5.45)</w:t>
            </w:r>
          </w:p>
        </w:tc>
        <w:tc>
          <w:tcPr>
            <w:tcW w:w="3068" w:type="dxa"/>
            <w:noWrap/>
            <w:hideMark/>
          </w:tcPr>
          <w:p w14:paraId="291D5770"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3.68</w:t>
            </w:r>
          </w:p>
        </w:tc>
      </w:tr>
      <w:tr w:rsidR="00084F9C" w:rsidRPr="00084F9C" w14:paraId="2FF32676"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30726C8D" w14:textId="2F6962CB" w:rsidR="00084F9C" w:rsidRPr="000E2BFC" w:rsidRDefault="00654163" w:rsidP="00084F9C">
            <w:pPr>
              <w:rPr>
                <w:rFonts w:ascii="Calibri" w:eastAsia="Times New Roman" w:hAnsi="Calibri" w:cs="Calibri"/>
                <w:b w:val="0"/>
                <w:bCs w:val="0"/>
                <w:color w:val="000000"/>
              </w:rPr>
            </w:pPr>
            <w:r>
              <w:rPr>
                <w:rFonts w:ascii="Calibri" w:eastAsia="Times New Roman" w:hAnsi="Calibri" w:cs="Calibri"/>
                <w:b w:val="0"/>
                <w:bCs w:val="0"/>
                <w:color w:val="000000"/>
              </w:rPr>
              <w:t xml:space="preserve">    </w:t>
            </w:r>
            <w:r w:rsidR="00084F9C" w:rsidRPr="000E2BFC">
              <w:rPr>
                <w:rFonts w:ascii="Calibri" w:eastAsia="Times New Roman" w:hAnsi="Calibri" w:cs="Calibri"/>
                <w:b w:val="0"/>
                <w:bCs w:val="0"/>
                <w:color w:val="000000"/>
              </w:rPr>
              <w:t>South Atlantic</w:t>
            </w:r>
          </w:p>
        </w:tc>
        <w:tc>
          <w:tcPr>
            <w:tcW w:w="3780" w:type="dxa"/>
            <w:noWrap/>
            <w:hideMark/>
          </w:tcPr>
          <w:p w14:paraId="30BB253B"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5.3 (3.71-6.44)</w:t>
            </w:r>
          </w:p>
        </w:tc>
        <w:tc>
          <w:tcPr>
            <w:tcW w:w="3068" w:type="dxa"/>
            <w:noWrap/>
            <w:hideMark/>
          </w:tcPr>
          <w:p w14:paraId="16901144"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9.85</w:t>
            </w:r>
          </w:p>
        </w:tc>
      </w:tr>
      <w:tr w:rsidR="00084F9C" w:rsidRPr="00084F9C" w14:paraId="78DDC40B"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1E173EA8" w14:textId="3F22CE1F" w:rsidR="00084F9C" w:rsidRPr="000E2BFC" w:rsidRDefault="00654163" w:rsidP="00084F9C">
            <w:pPr>
              <w:rPr>
                <w:rFonts w:ascii="Calibri" w:eastAsia="Times New Roman" w:hAnsi="Calibri" w:cs="Calibri"/>
                <w:b w:val="0"/>
                <w:bCs w:val="0"/>
                <w:color w:val="000000"/>
              </w:rPr>
            </w:pPr>
            <w:r>
              <w:rPr>
                <w:rFonts w:ascii="Calibri" w:eastAsia="Times New Roman" w:hAnsi="Calibri" w:cs="Calibri"/>
                <w:b w:val="0"/>
                <w:bCs w:val="0"/>
                <w:color w:val="000000"/>
              </w:rPr>
              <w:t xml:space="preserve">    </w:t>
            </w:r>
            <w:r w:rsidR="00084F9C" w:rsidRPr="000E2BFC">
              <w:rPr>
                <w:rFonts w:ascii="Calibri" w:eastAsia="Times New Roman" w:hAnsi="Calibri" w:cs="Calibri"/>
                <w:b w:val="0"/>
                <w:bCs w:val="0"/>
                <w:color w:val="000000"/>
              </w:rPr>
              <w:t>West North Central</w:t>
            </w:r>
          </w:p>
        </w:tc>
        <w:tc>
          <w:tcPr>
            <w:tcW w:w="3780" w:type="dxa"/>
            <w:noWrap/>
            <w:hideMark/>
          </w:tcPr>
          <w:p w14:paraId="7CCB78F0"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32 (1-1.73)</w:t>
            </w:r>
          </w:p>
        </w:tc>
        <w:tc>
          <w:tcPr>
            <w:tcW w:w="3068" w:type="dxa"/>
            <w:noWrap/>
            <w:hideMark/>
          </w:tcPr>
          <w:p w14:paraId="24EB7B16"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4.93</w:t>
            </w:r>
          </w:p>
        </w:tc>
      </w:tr>
      <w:tr w:rsidR="00084F9C" w:rsidRPr="00084F9C" w14:paraId="3E7730E2" w14:textId="77777777" w:rsidTr="000F3F1B">
        <w:trPr>
          <w:trHeight w:val="321"/>
        </w:trPr>
        <w:tc>
          <w:tcPr>
            <w:cnfStyle w:val="001000000000" w:firstRow="0" w:lastRow="0" w:firstColumn="1" w:lastColumn="0" w:oddVBand="0" w:evenVBand="0" w:oddHBand="0" w:evenHBand="0" w:firstRowFirstColumn="0" w:firstRowLastColumn="0" w:lastRowFirstColumn="0" w:lastRowLastColumn="0"/>
            <w:tcW w:w="2430" w:type="dxa"/>
            <w:noWrap/>
            <w:hideMark/>
          </w:tcPr>
          <w:p w14:paraId="6EB6DE04" w14:textId="4E99BB2A" w:rsidR="00084F9C" w:rsidRPr="000E2BFC" w:rsidRDefault="00654163" w:rsidP="00084F9C">
            <w:pPr>
              <w:rPr>
                <w:rFonts w:ascii="Calibri" w:eastAsia="Times New Roman" w:hAnsi="Calibri" w:cs="Calibri"/>
                <w:b w:val="0"/>
                <w:bCs w:val="0"/>
                <w:color w:val="000000"/>
              </w:rPr>
            </w:pPr>
            <w:r>
              <w:rPr>
                <w:rFonts w:ascii="Calibri" w:eastAsia="Times New Roman" w:hAnsi="Calibri" w:cs="Calibri"/>
                <w:b w:val="0"/>
                <w:bCs w:val="0"/>
                <w:color w:val="000000"/>
              </w:rPr>
              <w:t xml:space="preserve">    </w:t>
            </w:r>
            <w:r w:rsidR="00084F9C" w:rsidRPr="000E2BFC">
              <w:rPr>
                <w:rFonts w:ascii="Calibri" w:eastAsia="Times New Roman" w:hAnsi="Calibri" w:cs="Calibri"/>
                <w:b w:val="0"/>
                <w:bCs w:val="0"/>
                <w:color w:val="000000"/>
              </w:rPr>
              <w:t>West South Central</w:t>
            </w:r>
          </w:p>
        </w:tc>
        <w:tc>
          <w:tcPr>
            <w:tcW w:w="3780" w:type="dxa"/>
            <w:noWrap/>
            <w:hideMark/>
          </w:tcPr>
          <w:p w14:paraId="7870419A" w14:textId="77777777" w:rsidR="00084F9C" w:rsidRPr="00084F9C" w:rsidRDefault="00084F9C" w:rsidP="000F3F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3.34 (2.03-4.83)</w:t>
            </w:r>
          </w:p>
        </w:tc>
        <w:tc>
          <w:tcPr>
            <w:tcW w:w="3068" w:type="dxa"/>
            <w:noWrap/>
            <w:hideMark/>
          </w:tcPr>
          <w:p w14:paraId="05919E6B" w14:textId="77777777" w:rsidR="00084F9C" w:rsidRPr="00084F9C" w:rsidRDefault="00084F9C" w:rsidP="00084F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84F9C">
              <w:rPr>
                <w:rFonts w:ascii="Calibri" w:eastAsia="Times New Roman" w:hAnsi="Calibri" w:cs="Calibri"/>
                <w:color w:val="000000"/>
              </w:rPr>
              <w:t>12.53</w:t>
            </w:r>
          </w:p>
        </w:tc>
      </w:tr>
    </w:tbl>
    <w:p w14:paraId="474987AF" w14:textId="77777777" w:rsidR="002F24E4" w:rsidRDefault="002F24E4">
      <w:pPr>
        <w:rPr>
          <w:b/>
          <w:bCs/>
        </w:rPr>
      </w:pPr>
    </w:p>
    <w:p w14:paraId="0FDFD5AB" w14:textId="78BF5E88" w:rsidR="002F24E4" w:rsidRDefault="002F24E4"/>
    <w:p w14:paraId="4706B77D" w14:textId="2E013E07" w:rsidR="008800EA" w:rsidRDefault="008800EA"/>
    <w:p w14:paraId="0B965201" w14:textId="0E42A614" w:rsidR="008800EA" w:rsidRDefault="00D45852" w:rsidP="00D45852">
      <w:pPr>
        <w:jc w:val="center"/>
      </w:pPr>
      <w:r>
        <w:rPr>
          <w:noProof/>
        </w:rPr>
        <w:lastRenderedPageBreak/>
        <w:drawing>
          <wp:inline distT="0" distB="0" distL="0" distR="0" wp14:anchorId="2DE9FEF2" wp14:editId="0FE07B94">
            <wp:extent cx="6217654" cy="4441371"/>
            <wp:effectExtent l="0" t="0" r="0" b="0"/>
            <wp:docPr id="72298514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985149" name="Picture 722985149"/>
                    <pic:cNvPicPr/>
                  </pic:nvPicPr>
                  <pic:blipFill>
                    <a:blip r:embed="rId9">
                      <a:extLst>
                        <a:ext uri="{28A0092B-C50C-407E-A947-70E740481C1C}">
                          <a14:useLocalDpi xmlns:a14="http://schemas.microsoft.com/office/drawing/2010/main" val="0"/>
                        </a:ext>
                      </a:extLst>
                    </a:blip>
                    <a:stretch>
                      <a:fillRect/>
                    </a:stretch>
                  </pic:blipFill>
                  <pic:spPr>
                    <a:xfrm>
                      <a:off x="0" y="0"/>
                      <a:ext cx="6231689" cy="4451396"/>
                    </a:xfrm>
                    <a:prstGeom prst="rect">
                      <a:avLst/>
                    </a:prstGeom>
                  </pic:spPr>
                </pic:pic>
              </a:graphicData>
            </a:graphic>
          </wp:inline>
        </w:drawing>
      </w:r>
    </w:p>
    <w:p w14:paraId="5279AC62" w14:textId="64A11835" w:rsidR="009C3F5E" w:rsidRDefault="009C3F5E" w:rsidP="009C3F5E">
      <w:pPr>
        <w:rPr>
          <w:b/>
          <w:bCs/>
        </w:rPr>
      </w:pPr>
    </w:p>
    <w:p w14:paraId="20D708F7" w14:textId="403E3FB5" w:rsidR="009C3F5E" w:rsidRDefault="009C3F5E" w:rsidP="009C3F5E">
      <w:r>
        <w:rPr>
          <w:b/>
          <w:bCs/>
        </w:rPr>
        <w:t xml:space="preserve">Figure </w:t>
      </w:r>
      <w:r w:rsidR="000F598A">
        <w:rPr>
          <w:b/>
          <w:bCs/>
        </w:rPr>
        <w:t>1</w:t>
      </w:r>
      <w:r>
        <w:rPr>
          <w:b/>
          <w:bCs/>
        </w:rPr>
        <w:t xml:space="preserve">: </w:t>
      </w:r>
      <w:r w:rsidR="008420D4">
        <w:rPr>
          <w:b/>
          <w:bCs/>
        </w:rPr>
        <w:t>Average m</w:t>
      </w:r>
      <w:r w:rsidR="009B15DF">
        <w:rPr>
          <w:b/>
          <w:bCs/>
        </w:rPr>
        <w:t xml:space="preserve">onthly </w:t>
      </w:r>
      <w:r w:rsidR="00117B3C">
        <w:rPr>
          <w:b/>
          <w:bCs/>
        </w:rPr>
        <w:t>GAS pharyngitis v</w:t>
      </w:r>
      <w:r w:rsidR="00117B3C" w:rsidRPr="003036C9">
        <w:rPr>
          <w:b/>
          <w:bCs/>
        </w:rPr>
        <w:t>isit</w:t>
      </w:r>
      <w:r w:rsidR="009B15DF">
        <w:rPr>
          <w:b/>
          <w:bCs/>
        </w:rPr>
        <w:t xml:space="preserve">s per 1,000 people </w:t>
      </w:r>
      <w:r w:rsidR="00562D06">
        <w:rPr>
          <w:b/>
          <w:bCs/>
        </w:rPr>
        <w:t xml:space="preserve">by </w:t>
      </w:r>
      <w:r w:rsidR="00716272">
        <w:rPr>
          <w:b/>
          <w:bCs/>
        </w:rPr>
        <w:t xml:space="preserve">census </w:t>
      </w:r>
      <w:r w:rsidR="00562D06">
        <w:rPr>
          <w:b/>
          <w:bCs/>
        </w:rPr>
        <w:t>region</w:t>
      </w:r>
      <w:r w:rsidR="00716272">
        <w:rPr>
          <w:b/>
          <w:bCs/>
        </w:rPr>
        <w:t>.</w:t>
      </w:r>
      <w:r>
        <w:t xml:space="preserve"> Points </w:t>
      </w:r>
      <w:r w:rsidR="00C9549D">
        <w:t xml:space="preserve">depict the mean </w:t>
      </w:r>
      <w:r w:rsidR="00A16F20">
        <w:t xml:space="preserve">number of </w:t>
      </w:r>
      <w:r w:rsidR="00F52E1C">
        <w:t>GAS pharyngitis visits observed in a given region (color)</w:t>
      </w:r>
      <w:r w:rsidR="001E58F0">
        <w:t>, month (horizontal position),</w:t>
      </w:r>
      <w:r w:rsidR="00F52E1C">
        <w:t xml:space="preserve"> and year. </w:t>
      </w:r>
      <w:r w:rsidR="00452722">
        <w:t>The monthly mean</w:t>
      </w:r>
      <w:r w:rsidR="006F14DC">
        <w:t xml:space="preserve"> values </w:t>
      </w:r>
      <w:r w:rsidR="00676758">
        <w:t xml:space="preserve">for each region </w:t>
      </w:r>
      <w:r w:rsidR="006F14DC">
        <w:t xml:space="preserve">are connected by solid lines. </w:t>
      </w:r>
      <w:r w:rsidR="003754C5">
        <w:t>Shaded regions</w:t>
      </w:r>
      <w:r>
        <w:t xml:space="preserve"> represent the 95% confidence intervals</w:t>
      </w:r>
      <w:r w:rsidR="003036C9">
        <w:t xml:space="preserve"> calculated assuming normally distributed errors</w:t>
      </w:r>
      <w:r w:rsidR="00B3667E">
        <w:t xml:space="preserve"> </w:t>
      </w:r>
      <w:r w:rsidR="00027B40">
        <w:t xml:space="preserve">pertaining to the monthly </w:t>
      </w:r>
      <w:r w:rsidR="00540750">
        <w:t>mean values</w:t>
      </w:r>
      <w:r w:rsidR="00642532">
        <w:t xml:space="preserve">, and thus </w:t>
      </w:r>
      <w:r w:rsidR="00166C37">
        <w:t>depict</w:t>
      </w:r>
      <w:r>
        <w:t xml:space="preserve"> year-to-year variation</w:t>
      </w:r>
      <w:r w:rsidR="0008609F">
        <w:t xml:space="preserve"> in GAS pharyngitis visit rates. </w:t>
      </w:r>
    </w:p>
    <w:p w14:paraId="63EF0FD3" w14:textId="59B8DF4F" w:rsidR="009C3F5E" w:rsidRDefault="0095257B" w:rsidP="009C3F5E">
      <w:pPr>
        <w:rPr>
          <w:b/>
          <w:bCs/>
        </w:rPr>
      </w:pPr>
      <w:r>
        <w:rPr>
          <w:b/>
          <w:bCs/>
          <w:noProof/>
        </w:rPr>
        <w:lastRenderedPageBreak/>
        <w:drawing>
          <wp:inline distT="0" distB="0" distL="0" distR="0" wp14:anchorId="245BCCB7" wp14:editId="7722D17F">
            <wp:extent cx="5943600" cy="4245610"/>
            <wp:effectExtent l="0" t="0" r="0" b="0"/>
            <wp:docPr id="165799150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991508" name="Picture 1657991508"/>
                    <pic:cNvPicPr/>
                  </pic:nvPicPr>
                  <pic:blipFill>
                    <a:blip r:embed="rId10">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44D993F0" w14:textId="77777777" w:rsidR="0095257B" w:rsidRDefault="0095257B" w:rsidP="009C3F5E">
      <w:pPr>
        <w:rPr>
          <w:b/>
          <w:bCs/>
        </w:rPr>
      </w:pPr>
    </w:p>
    <w:p w14:paraId="4F3E9D4E" w14:textId="255230F2" w:rsidR="00782D8D" w:rsidRDefault="009C3F5E">
      <w:pPr>
        <w:rPr>
          <w:b/>
          <w:bCs/>
        </w:rPr>
      </w:pPr>
      <w:r>
        <w:rPr>
          <w:b/>
          <w:bCs/>
        </w:rPr>
        <w:t xml:space="preserve">Figure </w:t>
      </w:r>
      <w:r w:rsidR="000F598A">
        <w:rPr>
          <w:b/>
          <w:bCs/>
        </w:rPr>
        <w:t>2</w:t>
      </w:r>
      <w:r>
        <w:rPr>
          <w:b/>
          <w:bCs/>
        </w:rPr>
        <w:t>:</w:t>
      </w:r>
      <w:r w:rsidR="00756AA9" w:rsidRPr="003036C9">
        <w:rPr>
          <w:b/>
          <w:bCs/>
        </w:rPr>
        <w:t xml:space="preserve"> Timing of peak GAS pharyngitis visits by U</w:t>
      </w:r>
      <w:r w:rsidR="0037316C">
        <w:rPr>
          <w:b/>
          <w:bCs/>
        </w:rPr>
        <w:t>.</w:t>
      </w:r>
      <w:r w:rsidR="00756AA9" w:rsidRPr="003036C9">
        <w:rPr>
          <w:b/>
          <w:bCs/>
        </w:rPr>
        <w:t>S</w:t>
      </w:r>
      <w:r w:rsidR="0037316C">
        <w:rPr>
          <w:b/>
          <w:bCs/>
        </w:rPr>
        <w:t>.</w:t>
      </w:r>
      <w:r w:rsidR="00756AA9" w:rsidRPr="003036C9">
        <w:rPr>
          <w:b/>
          <w:bCs/>
        </w:rPr>
        <w:t xml:space="preserve"> state.</w:t>
      </w:r>
      <w:r w:rsidR="00756AA9">
        <w:t xml:space="preserve"> </w:t>
      </w:r>
      <w:r w:rsidR="00EF718B">
        <w:t xml:space="preserve">States are colored </w:t>
      </w:r>
      <w:r w:rsidR="00B7305F">
        <w:t xml:space="preserve">according to the estimated </w:t>
      </w:r>
      <w:r w:rsidR="009800B8">
        <w:t xml:space="preserve">timing of </w:t>
      </w:r>
      <w:r w:rsidR="000B6E0B">
        <w:t xml:space="preserve">peak GAS pharyngitis visits </w:t>
      </w:r>
      <w:r w:rsidR="0016243F">
        <w:t>(</w:t>
      </w:r>
      <w:r w:rsidR="00EF718B">
        <w:t>p</w:t>
      </w:r>
      <w:r>
        <w:t xml:space="preserve">hase </w:t>
      </w:r>
      <w:r w:rsidR="0008415E">
        <w:t>of</w:t>
      </w:r>
      <w:r>
        <w:t xml:space="preserve"> </w:t>
      </w:r>
      <w:r w:rsidR="0008415E">
        <w:t>the</w:t>
      </w:r>
      <w:r>
        <w:t xml:space="preserve"> </w:t>
      </w:r>
      <w:r w:rsidR="00AA3D6F">
        <w:t xml:space="preserve">sinusoidal </w:t>
      </w:r>
      <w:r>
        <w:t xml:space="preserve">fit to </w:t>
      </w:r>
      <w:r w:rsidR="00137191">
        <w:t xml:space="preserve">monthly GAS </w:t>
      </w:r>
      <w:r w:rsidR="00137191">
        <w:t xml:space="preserve">pharyngitis visits </w:t>
      </w:r>
      <w:r w:rsidR="006F4562">
        <w:t xml:space="preserve">per 1,000 </w:t>
      </w:r>
      <w:r w:rsidR="00601C73">
        <w:t>people</w:t>
      </w:r>
      <w:r>
        <w:t xml:space="preserve"> </w:t>
      </w:r>
      <w:r w:rsidR="00C37563">
        <w:t xml:space="preserve">across </w:t>
      </w:r>
      <w:r>
        <w:t>all ages</w:t>
      </w:r>
      <w:r w:rsidR="00C37563">
        <w:t>)</w:t>
      </w:r>
      <w:r>
        <w:t xml:space="preserve">. </w:t>
      </w:r>
      <w:r w:rsidR="008F4EA6">
        <w:t xml:space="preserve">South Carolina is excluded from </w:t>
      </w:r>
      <w:r w:rsidR="008554D9">
        <w:t xml:space="preserve">map </w:t>
      </w:r>
      <w:r w:rsidR="008F4EA6">
        <w:t xml:space="preserve">according to </w:t>
      </w:r>
      <w:r w:rsidR="0052293A">
        <w:t xml:space="preserve">the </w:t>
      </w:r>
      <w:r w:rsidR="008F4EA6">
        <w:t xml:space="preserve">data use agreement. </w:t>
      </w:r>
      <w:r w:rsidR="00B34BFA">
        <w:t>Darker colors indicate earlier peaks, and lighter colors indicate later peaks.</w:t>
      </w:r>
      <w:r w:rsidR="000F2F07">
        <w:t xml:space="preserve"> </w:t>
      </w:r>
      <w:r w:rsidR="007902D6">
        <w:t xml:space="preserve">See </w:t>
      </w:r>
      <w:r w:rsidR="00294786">
        <w:t xml:space="preserve">also the </w:t>
      </w:r>
      <w:r w:rsidR="003F77DF">
        <w:t>Supplemental Animation</w:t>
      </w:r>
      <w:r w:rsidR="00C823C0">
        <w:t>.</w:t>
      </w:r>
    </w:p>
    <w:p w14:paraId="008A457E" w14:textId="31FFB64F" w:rsidR="00782D8D" w:rsidRDefault="004F1A95">
      <w:pPr>
        <w:rPr>
          <w:b/>
          <w:bCs/>
        </w:rPr>
      </w:pPr>
      <w:r>
        <w:rPr>
          <w:b/>
          <w:bCs/>
          <w:noProof/>
        </w:rPr>
        <w:lastRenderedPageBreak/>
        <w:drawing>
          <wp:inline distT="0" distB="0" distL="0" distR="0" wp14:anchorId="4EB43CF5" wp14:editId="1DB2E813">
            <wp:extent cx="5943600" cy="4245610"/>
            <wp:effectExtent l="0" t="0" r="0" b="0"/>
            <wp:docPr id="42946270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462704" name="Picture 429462704"/>
                    <pic:cNvPicPr/>
                  </pic:nvPicPr>
                  <pic:blipFill>
                    <a:blip r:embed="rId11">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378AD314" w14:textId="0CDDB596" w:rsidR="00782D8D" w:rsidRPr="00C16A24" w:rsidRDefault="00782D8D">
      <w:r>
        <w:rPr>
          <w:b/>
          <w:bCs/>
        </w:rPr>
        <w:t>Figure 3</w:t>
      </w:r>
      <w:r>
        <w:t xml:space="preserve">: </w:t>
      </w:r>
      <w:r w:rsidR="006810BF" w:rsidRPr="003F13AE">
        <w:rPr>
          <w:b/>
          <w:bCs/>
        </w:rPr>
        <w:t xml:space="preserve">Relationship </w:t>
      </w:r>
      <w:r w:rsidRPr="003F13AE">
        <w:rPr>
          <w:b/>
          <w:bCs/>
        </w:rPr>
        <w:t xml:space="preserve">between subregion school start date and </w:t>
      </w:r>
      <w:r w:rsidR="00DD5EE7">
        <w:rPr>
          <w:b/>
          <w:bCs/>
        </w:rPr>
        <w:t xml:space="preserve">the nadir date of </w:t>
      </w:r>
      <w:r w:rsidR="00DC755A" w:rsidRPr="003F13AE">
        <w:rPr>
          <w:b/>
          <w:bCs/>
        </w:rPr>
        <w:t xml:space="preserve">GAS pharyngitis </w:t>
      </w:r>
      <w:r w:rsidR="00BD3916" w:rsidRPr="003F13AE">
        <w:rPr>
          <w:b/>
          <w:bCs/>
        </w:rPr>
        <w:t>visits</w:t>
      </w:r>
      <w:r w:rsidR="00DC755A" w:rsidRPr="003F13AE">
        <w:rPr>
          <w:b/>
          <w:bCs/>
        </w:rPr>
        <w:t>.</w:t>
      </w:r>
      <w:r w:rsidR="00DC755A">
        <w:t xml:space="preserve"> </w:t>
      </w:r>
      <w:r w:rsidR="00F35086">
        <w:t xml:space="preserve">Estimated </w:t>
      </w:r>
      <w:r w:rsidR="00634B43">
        <w:t xml:space="preserve">GAS </w:t>
      </w:r>
      <w:r w:rsidR="00866184">
        <w:t>pharyngitis</w:t>
      </w:r>
      <w:r w:rsidR="00634B43">
        <w:t xml:space="preserve"> </w:t>
      </w:r>
      <w:r w:rsidR="00866184">
        <w:t>nadir</w:t>
      </w:r>
      <w:r w:rsidR="002D2CDA">
        <w:t xml:space="preserve"> da</w:t>
      </w:r>
      <w:r w:rsidR="008759F8">
        <w:t>t</w:t>
      </w:r>
      <w:r w:rsidR="002D2CDA">
        <w:t>es (</w:t>
      </w:r>
      <w:r w:rsidR="004A79CE">
        <w:t xml:space="preserve">orange </w:t>
      </w:r>
      <w:r w:rsidR="002D2CDA">
        <w:t>points)</w:t>
      </w:r>
      <w:r w:rsidR="00F35086">
        <w:t xml:space="preserve"> </w:t>
      </w:r>
      <w:r w:rsidR="006810BF">
        <w:t xml:space="preserve">with 95% confidence intervals assuming normally distributed errors </w:t>
      </w:r>
      <w:r w:rsidR="00270B6F">
        <w:t>(whiskers</w:t>
      </w:r>
      <w:r w:rsidR="006810BF">
        <w:t xml:space="preserve">) are </w:t>
      </w:r>
      <w:r w:rsidR="005A5691">
        <w:t xml:space="preserve">depicted </w:t>
      </w:r>
      <w:r w:rsidR="006810BF">
        <w:t xml:space="preserve">alongside </w:t>
      </w:r>
      <w:r w:rsidR="00EC4718">
        <w:t xml:space="preserve">mean </w:t>
      </w:r>
      <w:r w:rsidR="006810BF">
        <w:t xml:space="preserve">school start dates </w:t>
      </w:r>
      <w:r w:rsidR="00F127D2">
        <w:t>(gree</w:t>
      </w:r>
      <w:r w:rsidR="00827760">
        <w:t>n</w:t>
      </w:r>
      <w:r w:rsidR="00F127D2">
        <w:t xml:space="preserve"> points) </w:t>
      </w:r>
      <w:r w:rsidR="000F1792">
        <w:t xml:space="preserve">and ranges (whiskers) </w:t>
      </w:r>
      <w:r w:rsidR="006810BF">
        <w:t xml:space="preserve">in that </w:t>
      </w:r>
      <w:r w:rsidR="00A94FC5">
        <w:t>sub</w:t>
      </w:r>
      <w:r w:rsidR="006810BF">
        <w:t>region.</w:t>
      </w:r>
    </w:p>
    <w:p w14:paraId="106EC53E" w14:textId="77777777" w:rsidR="008759F8" w:rsidRDefault="008759F8">
      <w:pPr>
        <w:rPr>
          <w:b/>
          <w:bCs/>
        </w:rPr>
      </w:pPr>
      <w:r>
        <w:rPr>
          <w:b/>
          <w:bCs/>
        </w:rPr>
        <w:br w:type="page"/>
      </w:r>
    </w:p>
    <w:p w14:paraId="65962EA0" w14:textId="22F447AF" w:rsidR="00625BCD" w:rsidRDefault="00625BCD" w:rsidP="009C3F5E">
      <w:r>
        <w:rPr>
          <w:b/>
          <w:bCs/>
        </w:rPr>
        <w:lastRenderedPageBreak/>
        <w:t>ACKNOWLEDGEMENTS</w:t>
      </w:r>
    </w:p>
    <w:p w14:paraId="5ABAD3EC" w14:textId="3F30DABC" w:rsidR="00625BCD" w:rsidRPr="008A687D" w:rsidRDefault="00625BCD" w:rsidP="009C3F5E">
      <w:r>
        <w:rPr>
          <w:i/>
          <w:iCs/>
        </w:rPr>
        <w:t xml:space="preserve">Author contributions: </w:t>
      </w:r>
      <w:r w:rsidR="008A687D">
        <w:t xml:space="preserve"> M.C.K contributed to study design, conceptualization, and analysis, and drafted the manuscript. S.M.K contributed to study design, conceptualization, analysis and edited the manuscript. L.K.W. and M.L.B contributed to methodology and edited the manuscript. Y.H.G contributed to study design and conceptualization, edited the manuscript, and supervised the work. </w:t>
      </w:r>
    </w:p>
    <w:p w14:paraId="1183FD87" w14:textId="77777777" w:rsidR="00B958F9" w:rsidRPr="00625BCD" w:rsidRDefault="00B958F9" w:rsidP="009C3F5E"/>
    <w:p w14:paraId="3D099FAB" w14:textId="62155651" w:rsidR="00655E10" w:rsidRPr="00286017" w:rsidRDefault="00625BCD" w:rsidP="00655E10">
      <w:pPr>
        <w:rPr>
          <w:rFonts w:ascii="Calibri" w:hAnsi="Calibri" w:cs="Calibri"/>
          <w:color w:val="000000"/>
          <w:shd w:val="clear" w:color="auto" w:fill="FFFFFF"/>
        </w:rPr>
      </w:pPr>
      <w:r>
        <w:rPr>
          <w:i/>
          <w:iCs/>
        </w:rPr>
        <w:t>Funding sources:</w:t>
      </w:r>
      <w:r w:rsidR="006630AA">
        <w:t xml:space="preserve"> </w:t>
      </w:r>
      <w:r w:rsidR="006630AA" w:rsidRPr="00286017">
        <w:rPr>
          <w:rFonts w:ascii="Calibri" w:eastAsia="Times New Roman" w:hAnsi="Calibri" w:cs="Calibri"/>
        </w:rPr>
        <w:t xml:space="preserve">M.C.K. </w:t>
      </w:r>
      <w:r w:rsidR="006630AA" w:rsidRPr="00286017">
        <w:rPr>
          <w:rFonts w:ascii="Calibri" w:hAnsi="Calibri" w:cs="Calibri"/>
          <w:color w:val="000000"/>
          <w:shd w:val="clear" w:color="auto" w:fill="FFFFFF"/>
        </w:rPr>
        <w:t>was supported by [grant award number T32GM144273] from the National Institute of General Medical Sciences. </w:t>
      </w:r>
      <w:r w:rsidR="006630AA" w:rsidRPr="00286017">
        <w:rPr>
          <w:rFonts w:ascii="Calibri" w:hAnsi="Calibri" w:cs="Calibri"/>
        </w:rPr>
        <w:t xml:space="preserve">S.M.K. received funding from NIH T32 training grant 2 T32 AI 7535-21 A1. </w:t>
      </w:r>
      <w:r w:rsidR="006630AA" w:rsidRPr="00286017">
        <w:rPr>
          <w:rFonts w:ascii="Calibri" w:hAnsi="Calibri" w:cs="Calibri"/>
          <w:color w:val="000000"/>
          <w:shd w:val="clear" w:color="auto" w:fill="FFFFFF"/>
        </w:rPr>
        <w:t>The content is solely the responsibility of the authors and does not necessarily represent the official views of the National Institute of General Medical Sciences or the National Institutes of Health.</w:t>
      </w:r>
      <w:r w:rsidR="007B4765" w:rsidRPr="00286017">
        <w:rPr>
          <w:rFonts w:ascii="Calibri" w:hAnsi="Calibri" w:cs="Calibri"/>
          <w:i/>
          <w:iCs/>
        </w:rPr>
        <w:t xml:space="preserve"> </w:t>
      </w:r>
      <w:r w:rsidR="007B4765" w:rsidRPr="00286017">
        <w:rPr>
          <w:rFonts w:ascii="Calibri" w:hAnsi="Calibri" w:cs="Calibri"/>
          <w:color w:val="000000" w:themeColor="text1"/>
        </w:rPr>
        <w:t xml:space="preserve">L.K.W. acknowledges funding from the </w:t>
      </w:r>
      <w:proofErr w:type="spellStart"/>
      <w:r w:rsidR="007B4765" w:rsidRPr="00286017">
        <w:rPr>
          <w:rFonts w:ascii="Calibri" w:hAnsi="Calibri" w:cs="Calibri"/>
          <w:color w:val="000000" w:themeColor="text1"/>
        </w:rPr>
        <w:t>Wellcome</w:t>
      </w:r>
      <w:proofErr w:type="spellEnd"/>
      <w:r w:rsidR="007B4765" w:rsidRPr="00286017">
        <w:rPr>
          <w:rFonts w:ascii="Calibri" w:hAnsi="Calibri" w:cs="Calibri"/>
          <w:color w:val="000000" w:themeColor="text1"/>
        </w:rPr>
        <w:t xml:space="preserve"> Trust </w:t>
      </w:r>
      <w:r w:rsidR="009B47F7" w:rsidRPr="00286017">
        <w:rPr>
          <w:rFonts w:ascii="Calibri" w:hAnsi="Calibri" w:cs="Calibri"/>
          <w:color w:val="000000" w:themeColor="text1"/>
        </w:rPr>
        <w:t>[</w:t>
      </w:r>
      <w:r w:rsidR="007B4765" w:rsidRPr="00286017">
        <w:rPr>
          <w:rFonts w:ascii="Calibri" w:hAnsi="Calibri" w:cs="Calibri"/>
          <w:color w:val="000000" w:themeColor="text1"/>
        </w:rPr>
        <w:t>grant number 218669/Z/19/Z</w:t>
      </w:r>
      <w:r w:rsidR="009B47F7" w:rsidRPr="00286017">
        <w:rPr>
          <w:rFonts w:ascii="Calibri" w:hAnsi="Calibri" w:cs="Calibri"/>
          <w:color w:val="000000" w:themeColor="text1"/>
        </w:rPr>
        <w:t xml:space="preserve">] </w:t>
      </w:r>
      <w:r w:rsidR="007B4765" w:rsidRPr="00286017">
        <w:rPr>
          <w:rFonts w:ascii="Calibri" w:hAnsi="Calibri" w:cs="Calibri"/>
          <w:color w:val="000000" w:themeColor="text1"/>
        </w:rPr>
        <w:t xml:space="preserve">and </w:t>
      </w:r>
      <w:r w:rsidR="005F304F" w:rsidRPr="00286017">
        <w:rPr>
          <w:rFonts w:ascii="Calibri" w:hAnsi="Calibri" w:cs="Calibri"/>
          <w:color w:val="161515"/>
          <w:shd w:val="clear" w:color="auto" w:fill="FFFFFF"/>
        </w:rPr>
        <w:t>from the MRC Centre for Global Infectious Disease Analysis (reference MR/X020258/1), funded by the UK Medical Research Council (MRC). This UK funded award is carried out in the frame of the Global Health EDCTP3 Joint Undertaking</w:t>
      </w:r>
      <w:r w:rsidR="007C75F9" w:rsidRPr="00286017">
        <w:rPr>
          <w:rFonts w:ascii="Calibri" w:hAnsi="Calibri" w:cs="Calibri"/>
          <w:color w:val="161515"/>
          <w:shd w:val="clear" w:color="auto" w:fill="FFFFFF"/>
        </w:rPr>
        <w:t>.</w:t>
      </w:r>
      <w:r w:rsidR="007B4765" w:rsidRPr="00286017">
        <w:rPr>
          <w:rFonts w:ascii="Calibri" w:hAnsi="Calibri" w:cs="Calibri"/>
          <w:i/>
          <w:iCs/>
        </w:rPr>
        <w:t xml:space="preserve"> </w:t>
      </w:r>
      <w:r w:rsidR="00655E10" w:rsidRPr="00286017">
        <w:rPr>
          <w:rFonts w:ascii="Calibri" w:hAnsi="Calibri" w:cs="Calibri"/>
          <w:color w:val="000000"/>
          <w:shd w:val="clear" w:color="auto" w:fill="FFFFFF"/>
        </w:rPr>
        <w:t>This project has been funded (in part) by contract 200-2016-91779 with the Centers for Disease Control and Prevention. Disclaimer: The findings, conclusions, and views expressed are those of the author(s) and do not necessarily represent the official position of the Centers for Disease Control and Prevention (CDC). </w:t>
      </w:r>
    </w:p>
    <w:p w14:paraId="08A473F8" w14:textId="77777777" w:rsidR="00B958F9" w:rsidRPr="007B4765" w:rsidRDefault="00B958F9" w:rsidP="009C3F5E">
      <w:pPr>
        <w:rPr>
          <w:i/>
          <w:iCs/>
        </w:rPr>
      </w:pPr>
    </w:p>
    <w:p w14:paraId="61874444" w14:textId="60485534" w:rsidR="00625BCD" w:rsidRPr="000102A6" w:rsidRDefault="00625BCD" w:rsidP="008B51E0">
      <w:pPr>
        <w:rPr>
          <w:rFonts w:ascii="Calibri" w:hAnsi="Calibri" w:cs="Calibri"/>
          <w:b/>
          <w:bCs/>
        </w:rPr>
      </w:pPr>
      <w:r w:rsidRPr="007B4765">
        <w:rPr>
          <w:rFonts w:ascii="Calibri" w:hAnsi="Calibri" w:cs="Calibri"/>
          <w:i/>
          <w:iCs/>
        </w:rPr>
        <w:t xml:space="preserve">Data availability: </w:t>
      </w:r>
      <w:r w:rsidR="00213741">
        <w:rPr>
          <w:rFonts w:ascii="Calibri" w:hAnsi="Calibri" w:cs="Calibri"/>
          <w:i/>
          <w:iCs/>
        </w:rPr>
        <w:t xml:space="preserve"> </w:t>
      </w:r>
      <w:r w:rsidR="00213741">
        <w:rPr>
          <w:rFonts w:ascii="Calibri" w:hAnsi="Calibri" w:cs="Calibri"/>
        </w:rPr>
        <w:t xml:space="preserve">We cannot share disaggregated </w:t>
      </w:r>
      <w:proofErr w:type="spellStart"/>
      <w:r w:rsidR="00213741">
        <w:rPr>
          <w:rFonts w:ascii="Calibri" w:hAnsi="Calibri" w:cs="Calibri"/>
        </w:rPr>
        <w:t>MarketScan</w:t>
      </w:r>
      <w:proofErr w:type="spellEnd"/>
      <w:r w:rsidR="00213741">
        <w:rPr>
          <w:rFonts w:ascii="Calibri" w:hAnsi="Calibri" w:cs="Calibri"/>
        </w:rPr>
        <w:t xml:space="preserve"> or school start date data. </w:t>
      </w:r>
      <w:proofErr w:type="spellStart"/>
      <w:r w:rsidR="00213741">
        <w:rPr>
          <w:rFonts w:ascii="Calibri" w:hAnsi="Calibri" w:cs="Calibri"/>
        </w:rPr>
        <w:t>MarketScan</w:t>
      </w:r>
      <w:proofErr w:type="spellEnd"/>
      <w:r w:rsidR="00213741">
        <w:rPr>
          <w:rFonts w:ascii="Calibri" w:hAnsi="Calibri" w:cs="Calibri"/>
        </w:rPr>
        <w:t xml:space="preserve"> data are available via purchase of a commercial license. School start data was obtained via request to Pew Research Center (</w:t>
      </w:r>
      <w:hyperlink r:id="rId12" w:history="1">
        <w:r w:rsidR="00213741" w:rsidRPr="00AD6D1F">
          <w:rPr>
            <w:rStyle w:val="Hyperlink"/>
            <w:rFonts w:ascii="Calibri" w:hAnsi="Calibri" w:cs="Calibri"/>
          </w:rPr>
          <w:t>info@pewresearch.org</w:t>
        </w:r>
      </w:hyperlink>
      <w:r w:rsidR="00213741">
        <w:rPr>
          <w:rFonts w:ascii="Calibri" w:hAnsi="Calibri" w:cs="Calibri"/>
        </w:rPr>
        <w:t xml:space="preserve">). </w:t>
      </w:r>
      <w:r w:rsidR="008B51E0" w:rsidRPr="000102A6">
        <w:rPr>
          <w:rFonts w:ascii="Calibri" w:hAnsi="Calibri" w:cs="Calibri"/>
        </w:rPr>
        <w:t xml:space="preserve">All code </w:t>
      </w:r>
      <w:r w:rsidR="008B51E0">
        <w:rPr>
          <w:rFonts w:ascii="Calibri" w:hAnsi="Calibri" w:cs="Calibri"/>
        </w:rPr>
        <w:t xml:space="preserve">is </w:t>
      </w:r>
      <w:r w:rsidR="008B51E0" w:rsidRPr="000102A6">
        <w:rPr>
          <w:rFonts w:ascii="Calibri" w:hAnsi="Calibri" w:cs="Calibri"/>
        </w:rPr>
        <w:t xml:space="preserve">available at </w:t>
      </w:r>
      <w:hyperlink r:id="rId13" w:history="1">
        <w:r w:rsidR="001D148E" w:rsidRPr="00AD6D1F">
          <w:rPr>
            <w:rStyle w:val="Hyperlink"/>
            <w:rFonts w:ascii="Calibri" w:hAnsi="Calibri" w:cs="Calibri"/>
          </w:rPr>
          <w:t>https://github.com/mkline1/StrepPharyngitis_Public</w:t>
        </w:r>
      </w:hyperlink>
      <w:r w:rsidR="001D148E">
        <w:rPr>
          <w:rFonts w:ascii="Calibri" w:hAnsi="Calibri" w:cs="Calibri"/>
        </w:rPr>
        <w:t xml:space="preserve"> </w:t>
      </w:r>
    </w:p>
    <w:p w14:paraId="20749887" w14:textId="77777777" w:rsidR="00CB492F" w:rsidRDefault="00CB492F" w:rsidP="009C3F5E">
      <w:pPr>
        <w:rPr>
          <w:rFonts w:ascii="Calibri" w:hAnsi="Calibri" w:cs="Calibri"/>
        </w:rPr>
      </w:pPr>
    </w:p>
    <w:p w14:paraId="67E5FCF8" w14:textId="38A655B4" w:rsidR="00CB492F" w:rsidRPr="00CB492F" w:rsidRDefault="00CB492F" w:rsidP="009C3F5E">
      <w:pPr>
        <w:rPr>
          <w:rFonts w:ascii="Calibri" w:hAnsi="Calibri" w:cs="Calibri"/>
        </w:rPr>
      </w:pPr>
      <w:r>
        <w:rPr>
          <w:rFonts w:ascii="Calibri" w:hAnsi="Calibri" w:cs="Calibri"/>
          <w:i/>
          <w:iCs/>
        </w:rPr>
        <w:t>Conflicts of interest</w:t>
      </w:r>
      <w:r>
        <w:rPr>
          <w:rFonts w:ascii="Calibri" w:hAnsi="Calibri" w:cs="Calibri"/>
        </w:rPr>
        <w:t xml:space="preserve">: </w:t>
      </w:r>
      <w:r w:rsidR="00836C54">
        <w:rPr>
          <w:rFonts w:ascii="Calibri" w:hAnsi="Calibri" w:cs="Calibri"/>
        </w:rPr>
        <w:t xml:space="preserve">No reported conflicts. </w:t>
      </w:r>
    </w:p>
    <w:p w14:paraId="75F6A689" w14:textId="77777777" w:rsidR="00625BCD" w:rsidRDefault="00625BCD" w:rsidP="009C3F5E">
      <w:pPr>
        <w:rPr>
          <w:b/>
          <w:bCs/>
        </w:rPr>
      </w:pPr>
    </w:p>
    <w:p w14:paraId="00ED0904" w14:textId="77777777" w:rsidR="00625BCD" w:rsidRDefault="00625BCD" w:rsidP="009C3F5E">
      <w:pPr>
        <w:rPr>
          <w:b/>
          <w:bCs/>
        </w:rPr>
      </w:pPr>
    </w:p>
    <w:p w14:paraId="5F292ADE" w14:textId="77777777" w:rsidR="00625BCD" w:rsidRDefault="00625BCD" w:rsidP="009C3F5E">
      <w:pPr>
        <w:rPr>
          <w:b/>
          <w:bCs/>
        </w:rPr>
      </w:pPr>
    </w:p>
    <w:p w14:paraId="31DB238F" w14:textId="77777777" w:rsidR="00625BCD" w:rsidRDefault="00625BCD" w:rsidP="009C3F5E">
      <w:pPr>
        <w:rPr>
          <w:b/>
          <w:bCs/>
        </w:rPr>
      </w:pPr>
    </w:p>
    <w:p w14:paraId="3811F6EE" w14:textId="77777777" w:rsidR="00625BCD" w:rsidRDefault="00625BCD" w:rsidP="009C3F5E">
      <w:pPr>
        <w:rPr>
          <w:b/>
          <w:bCs/>
        </w:rPr>
      </w:pPr>
    </w:p>
    <w:p w14:paraId="6D93AEA2" w14:textId="77777777" w:rsidR="00625BCD" w:rsidRDefault="00625BCD" w:rsidP="009C3F5E">
      <w:pPr>
        <w:rPr>
          <w:b/>
          <w:bCs/>
        </w:rPr>
      </w:pPr>
    </w:p>
    <w:p w14:paraId="2B092BA2" w14:textId="77777777" w:rsidR="00625BCD" w:rsidRDefault="00625BCD" w:rsidP="009C3F5E">
      <w:pPr>
        <w:rPr>
          <w:b/>
          <w:bCs/>
        </w:rPr>
      </w:pPr>
    </w:p>
    <w:p w14:paraId="1B886C0D" w14:textId="77777777" w:rsidR="00625BCD" w:rsidRDefault="00625BCD" w:rsidP="009C3F5E">
      <w:pPr>
        <w:rPr>
          <w:b/>
          <w:bCs/>
        </w:rPr>
      </w:pPr>
    </w:p>
    <w:p w14:paraId="7EA7BC2F" w14:textId="77777777" w:rsidR="00625BCD" w:rsidRDefault="00625BCD" w:rsidP="009C3F5E">
      <w:pPr>
        <w:rPr>
          <w:b/>
          <w:bCs/>
        </w:rPr>
      </w:pPr>
    </w:p>
    <w:p w14:paraId="206A8230" w14:textId="77777777" w:rsidR="00625BCD" w:rsidRDefault="00625BCD" w:rsidP="009C3F5E">
      <w:pPr>
        <w:rPr>
          <w:b/>
          <w:bCs/>
        </w:rPr>
      </w:pPr>
    </w:p>
    <w:p w14:paraId="20A9D349" w14:textId="77777777" w:rsidR="00625BCD" w:rsidRDefault="00625BCD" w:rsidP="009C3F5E">
      <w:pPr>
        <w:rPr>
          <w:b/>
          <w:bCs/>
        </w:rPr>
      </w:pPr>
    </w:p>
    <w:p w14:paraId="46AB41F6" w14:textId="77777777" w:rsidR="00625BCD" w:rsidRDefault="00625BCD" w:rsidP="009C3F5E">
      <w:pPr>
        <w:rPr>
          <w:b/>
          <w:bCs/>
        </w:rPr>
      </w:pPr>
    </w:p>
    <w:p w14:paraId="4C3002BC" w14:textId="77777777" w:rsidR="00625BCD" w:rsidRDefault="00625BCD" w:rsidP="009C3F5E">
      <w:pPr>
        <w:rPr>
          <w:b/>
          <w:bCs/>
        </w:rPr>
      </w:pPr>
    </w:p>
    <w:p w14:paraId="6AA5E3C0" w14:textId="77777777" w:rsidR="00625BCD" w:rsidRDefault="00625BCD" w:rsidP="009C3F5E">
      <w:pPr>
        <w:rPr>
          <w:b/>
          <w:bCs/>
        </w:rPr>
      </w:pPr>
    </w:p>
    <w:p w14:paraId="2CABC5B8" w14:textId="77777777" w:rsidR="00625BCD" w:rsidRDefault="00625BCD" w:rsidP="009C3F5E">
      <w:pPr>
        <w:rPr>
          <w:b/>
          <w:bCs/>
        </w:rPr>
      </w:pPr>
    </w:p>
    <w:p w14:paraId="69316629" w14:textId="77777777" w:rsidR="00625BCD" w:rsidRDefault="00625BCD" w:rsidP="009C3F5E">
      <w:pPr>
        <w:rPr>
          <w:b/>
          <w:bCs/>
        </w:rPr>
      </w:pPr>
    </w:p>
    <w:p w14:paraId="4363954A" w14:textId="77777777" w:rsidR="00625BCD" w:rsidRDefault="00625BCD" w:rsidP="009C3F5E">
      <w:pPr>
        <w:rPr>
          <w:b/>
          <w:bCs/>
        </w:rPr>
      </w:pPr>
    </w:p>
    <w:p w14:paraId="62AC1443" w14:textId="77777777" w:rsidR="008A0E86" w:rsidRDefault="008A0E86">
      <w:pPr>
        <w:rPr>
          <w:b/>
          <w:bCs/>
        </w:rPr>
      </w:pPr>
      <w:r>
        <w:rPr>
          <w:b/>
          <w:bCs/>
        </w:rPr>
        <w:br w:type="page"/>
      </w:r>
    </w:p>
    <w:p w14:paraId="03D535F9" w14:textId="58F24E20" w:rsidR="009C3F5E" w:rsidRDefault="009C3F5E" w:rsidP="009C3F5E">
      <w:pPr>
        <w:rPr>
          <w:b/>
          <w:bCs/>
        </w:rPr>
      </w:pPr>
      <w:r>
        <w:rPr>
          <w:b/>
          <w:bCs/>
        </w:rPr>
        <w:lastRenderedPageBreak/>
        <w:t>REFERENCES</w:t>
      </w:r>
    </w:p>
    <w:p w14:paraId="0C7013A6" w14:textId="77777777" w:rsidR="00AD4C5A" w:rsidRPr="00AD4C5A" w:rsidRDefault="001635FE" w:rsidP="00AD4C5A">
      <w:pPr>
        <w:pStyle w:val="Bibliography"/>
        <w:rPr>
          <w:rFonts w:ascii="Calibri" w:cs="Calibri"/>
        </w:rPr>
      </w:pPr>
      <w:r>
        <w:rPr>
          <w:rFonts w:ascii="Calibri" w:cs="Calibri"/>
        </w:rPr>
        <w:t xml:space="preserve"> </w:t>
      </w:r>
      <w:r w:rsidR="00A41B81">
        <w:rPr>
          <w:rFonts w:ascii="Calibri" w:cs="Calibri"/>
        </w:rPr>
        <w:t xml:space="preserve"> </w:t>
      </w:r>
      <w:r w:rsidR="00A41B81">
        <w:rPr>
          <w:rFonts w:ascii="Calibri" w:cs="Calibri"/>
        </w:rPr>
        <w:fldChar w:fldCharType="begin"/>
      </w:r>
      <w:r w:rsidR="00470F71">
        <w:rPr>
          <w:rFonts w:ascii="Calibri" w:cs="Calibri"/>
        </w:rPr>
        <w:instrText xml:space="preserve"> ADDIN ZOTERO_BIBL {"uncited":[],"omitted":[],"custom":[]} CSL_BIBLIOGRAPHY </w:instrText>
      </w:r>
      <w:r w:rsidR="00A41B81">
        <w:rPr>
          <w:rFonts w:ascii="Calibri" w:cs="Calibri"/>
        </w:rPr>
        <w:fldChar w:fldCharType="separate"/>
      </w:r>
      <w:r w:rsidR="00AD4C5A" w:rsidRPr="00AD4C5A">
        <w:rPr>
          <w:rFonts w:ascii="Calibri" w:cs="Calibri"/>
        </w:rPr>
        <w:t>1.</w:t>
      </w:r>
      <w:r w:rsidR="00AD4C5A" w:rsidRPr="00AD4C5A">
        <w:rPr>
          <w:rFonts w:ascii="Calibri" w:cs="Calibri"/>
        </w:rPr>
        <w:tab/>
      </w:r>
      <w:proofErr w:type="spellStart"/>
      <w:r w:rsidR="00AD4C5A" w:rsidRPr="00AD4C5A">
        <w:rPr>
          <w:rFonts w:ascii="Calibri" w:cs="Calibri"/>
        </w:rPr>
        <w:t>Lewnard</w:t>
      </w:r>
      <w:proofErr w:type="spellEnd"/>
      <w:r w:rsidR="00AD4C5A" w:rsidRPr="00AD4C5A">
        <w:rPr>
          <w:rFonts w:ascii="Calibri" w:cs="Calibri"/>
        </w:rPr>
        <w:t>, J.A., King, L.M., Fleming-Dutra, K.E., Link-</w:t>
      </w:r>
      <w:proofErr w:type="spellStart"/>
      <w:r w:rsidR="00AD4C5A" w:rsidRPr="00AD4C5A">
        <w:rPr>
          <w:rFonts w:ascii="Calibri" w:cs="Calibri"/>
        </w:rPr>
        <w:t>Gelles</w:t>
      </w:r>
      <w:proofErr w:type="spellEnd"/>
      <w:r w:rsidR="00AD4C5A" w:rsidRPr="00AD4C5A">
        <w:rPr>
          <w:rFonts w:ascii="Calibri" w:cs="Calibri"/>
        </w:rPr>
        <w:t xml:space="preserve">, R., and Van </w:t>
      </w:r>
      <w:proofErr w:type="spellStart"/>
      <w:r w:rsidR="00AD4C5A" w:rsidRPr="00AD4C5A">
        <w:rPr>
          <w:rFonts w:ascii="Calibri" w:cs="Calibri"/>
        </w:rPr>
        <w:t>Beneden</w:t>
      </w:r>
      <w:proofErr w:type="spellEnd"/>
      <w:r w:rsidR="00AD4C5A" w:rsidRPr="00AD4C5A">
        <w:rPr>
          <w:rFonts w:ascii="Calibri" w:cs="Calibri"/>
        </w:rPr>
        <w:t xml:space="preserve">, C.A. (2021). Incidence of Pharyngitis, Sinusitis, Acute Otitis Media, and Outpatient Antibiotic Prescribing Preventable by Vaccination Against Group A Streptococcus in the United States. Clinical Infectious Diseases </w:t>
      </w:r>
      <w:r w:rsidR="00AD4C5A" w:rsidRPr="00AD4C5A">
        <w:rPr>
          <w:rFonts w:ascii="Calibri" w:cs="Calibri"/>
          <w:i/>
          <w:iCs/>
        </w:rPr>
        <w:t>73</w:t>
      </w:r>
      <w:r w:rsidR="00AD4C5A" w:rsidRPr="00AD4C5A">
        <w:rPr>
          <w:rFonts w:ascii="Calibri" w:cs="Calibri"/>
        </w:rPr>
        <w:t>, e47–e58. 10.1093/</w:t>
      </w:r>
      <w:proofErr w:type="spellStart"/>
      <w:r w:rsidR="00AD4C5A" w:rsidRPr="00AD4C5A">
        <w:rPr>
          <w:rFonts w:ascii="Calibri" w:cs="Calibri"/>
        </w:rPr>
        <w:t>cid</w:t>
      </w:r>
      <w:proofErr w:type="spellEnd"/>
      <w:r w:rsidR="00AD4C5A" w:rsidRPr="00AD4C5A">
        <w:rPr>
          <w:rFonts w:ascii="Calibri" w:cs="Calibri"/>
        </w:rPr>
        <w:t>/ciaa529.</w:t>
      </w:r>
    </w:p>
    <w:p w14:paraId="42AE8EB6" w14:textId="77777777" w:rsidR="00AD4C5A" w:rsidRPr="00AD4C5A" w:rsidRDefault="00AD4C5A" w:rsidP="00AD4C5A">
      <w:pPr>
        <w:pStyle w:val="Bibliography"/>
        <w:rPr>
          <w:rFonts w:ascii="Calibri" w:cs="Calibri"/>
        </w:rPr>
      </w:pPr>
      <w:r w:rsidRPr="00AD4C5A">
        <w:rPr>
          <w:rFonts w:ascii="Calibri" w:cs="Calibri"/>
        </w:rPr>
        <w:t>2.</w:t>
      </w:r>
      <w:r w:rsidRPr="00AD4C5A">
        <w:rPr>
          <w:rFonts w:ascii="Calibri" w:cs="Calibri"/>
        </w:rPr>
        <w:tab/>
        <w:t xml:space="preserve">Pharyngitis (Strep Throat): Information </w:t>
      </w:r>
      <w:proofErr w:type="gramStart"/>
      <w:r w:rsidRPr="00AD4C5A">
        <w:rPr>
          <w:rFonts w:ascii="Calibri" w:cs="Calibri"/>
        </w:rPr>
        <w:t>For</w:t>
      </w:r>
      <w:proofErr w:type="gramEnd"/>
      <w:r w:rsidRPr="00AD4C5A">
        <w:rPr>
          <w:rFonts w:ascii="Calibri" w:cs="Calibri"/>
        </w:rPr>
        <w:t xml:space="preserve"> Clinicians | CDC (2023). https://www.cdc.gov/groupastrep/diseases-hcp/strep-throat.html.</w:t>
      </w:r>
    </w:p>
    <w:p w14:paraId="3DA5B9EE" w14:textId="77777777" w:rsidR="00AD4C5A" w:rsidRPr="00AD4C5A" w:rsidRDefault="00AD4C5A" w:rsidP="00AD4C5A">
      <w:pPr>
        <w:pStyle w:val="Bibliography"/>
        <w:rPr>
          <w:rFonts w:ascii="Calibri" w:cs="Calibri"/>
        </w:rPr>
      </w:pPr>
      <w:r w:rsidRPr="00AD4C5A">
        <w:rPr>
          <w:rFonts w:ascii="Calibri" w:cs="Calibri"/>
        </w:rPr>
        <w:t>3.</w:t>
      </w:r>
      <w:r w:rsidRPr="00AD4C5A">
        <w:rPr>
          <w:rFonts w:ascii="Calibri" w:cs="Calibri"/>
        </w:rPr>
        <w:tab/>
      </w:r>
      <w:proofErr w:type="spellStart"/>
      <w:r w:rsidRPr="00AD4C5A">
        <w:rPr>
          <w:rFonts w:ascii="Calibri" w:cs="Calibri"/>
        </w:rPr>
        <w:t>Kennis</w:t>
      </w:r>
      <w:proofErr w:type="spellEnd"/>
      <w:r w:rsidRPr="00AD4C5A">
        <w:rPr>
          <w:rFonts w:ascii="Calibri" w:cs="Calibri"/>
        </w:rPr>
        <w:t xml:space="preserve">, M., Tagawa, A., Kung, V.M., Montalbano, G., Narvaez, I., Franco-Paredes, C., Vargas Barahona, L., </w:t>
      </w:r>
      <w:proofErr w:type="spellStart"/>
      <w:r w:rsidRPr="00AD4C5A">
        <w:rPr>
          <w:rFonts w:ascii="Calibri" w:cs="Calibri"/>
        </w:rPr>
        <w:t>Madinger</w:t>
      </w:r>
      <w:proofErr w:type="spellEnd"/>
      <w:r w:rsidRPr="00AD4C5A">
        <w:rPr>
          <w:rFonts w:ascii="Calibri" w:cs="Calibri"/>
        </w:rPr>
        <w:t xml:space="preserve">, N., Shapiro, L., Chastain, D.B., et al. (2022). Seasonal variations and risk factors of Streptococcus pyogenes infection: a multicenter research network study. Therapeutic Advances in Infection </w:t>
      </w:r>
      <w:r w:rsidRPr="00AD4C5A">
        <w:rPr>
          <w:rFonts w:ascii="Calibri" w:cs="Calibri"/>
          <w:i/>
          <w:iCs/>
        </w:rPr>
        <w:t>9</w:t>
      </w:r>
      <w:r w:rsidRPr="00AD4C5A">
        <w:rPr>
          <w:rFonts w:ascii="Calibri" w:cs="Calibri"/>
        </w:rPr>
        <w:t>, 20499361221132101. 10.1177/20499361221132101.</w:t>
      </w:r>
    </w:p>
    <w:p w14:paraId="19DAA2D3" w14:textId="77777777" w:rsidR="00AD4C5A" w:rsidRPr="00AD4C5A" w:rsidRDefault="00AD4C5A" w:rsidP="00AD4C5A">
      <w:pPr>
        <w:pStyle w:val="Bibliography"/>
        <w:rPr>
          <w:rFonts w:ascii="Calibri" w:cs="Calibri"/>
        </w:rPr>
      </w:pPr>
      <w:r w:rsidRPr="00AD4C5A">
        <w:rPr>
          <w:rFonts w:ascii="Calibri" w:cs="Calibri"/>
        </w:rPr>
        <w:t>4.</w:t>
      </w:r>
      <w:r w:rsidRPr="00AD4C5A">
        <w:rPr>
          <w:rFonts w:ascii="Calibri" w:cs="Calibri"/>
        </w:rPr>
        <w:tab/>
      </w:r>
      <w:proofErr w:type="spellStart"/>
      <w:r w:rsidRPr="00AD4C5A">
        <w:rPr>
          <w:rFonts w:ascii="Calibri" w:cs="Calibri"/>
        </w:rPr>
        <w:t>Frenck</w:t>
      </w:r>
      <w:proofErr w:type="spellEnd"/>
      <w:r w:rsidRPr="00AD4C5A">
        <w:rPr>
          <w:rFonts w:ascii="Calibri" w:cs="Calibri"/>
        </w:rPr>
        <w:t xml:space="preserve">, R.W.J., Laudat, F., Liang, J., Giordano-Schmidt, D., Jansen, K.U., Gruber, W., Anderson, A.S., and Scully, I.L. A Longitudinal Study of Group </w:t>
      </w:r>
      <w:proofErr w:type="gramStart"/>
      <w:r w:rsidRPr="00AD4C5A">
        <w:rPr>
          <w:rFonts w:ascii="Calibri" w:cs="Calibri"/>
        </w:rPr>
        <w:t>A</w:t>
      </w:r>
      <w:proofErr w:type="gramEnd"/>
      <w:r w:rsidRPr="00AD4C5A">
        <w:rPr>
          <w:rFonts w:ascii="Calibri" w:cs="Calibri"/>
        </w:rPr>
        <w:t xml:space="preserve"> Streptococcal Colonization and Pharyngitis in US Children. The Pediatric Infectious Disease Journal, 10.1097/INF.0000000000004111. 10.1097/INF.0000000000004111.</w:t>
      </w:r>
    </w:p>
    <w:p w14:paraId="73A53770" w14:textId="77777777" w:rsidR="00AD4C5A" w:rsidRPr="00AD4C5A" w:rsidRDefault="00AD4C5A" w:rsidP="00AD4C5A">
      <w:pPr>
        <w:pStyle w:val="Bibliography"/>
        <w:rPr>
          <w:rFonts w:ascii="Calibri" w:cs="Calibri"/>
        </w:rPr>
      </w:pPr>
      <w:r w:rsidRPr="00AD4C5A">
        <w:rPr>
          <w:rFonts w:ascii="Calibri" w:cs="Calibri"/>
        </w:rPr>
        <w:t>5.</w:t>
      </w:r>
      <w:r w:rsidRPr="00AD4C5A">
        <w:rPr>
          <w:rFonts w:ascii="Calibri" w:cs="Calibri"/>
        </w:rPr>
        <w:tab/>
      </w:r>
      <w:proofErr w:type="spellStart"/>
      <w:r w:rsidRPr="00AD4C5A">
        <w:rPr>
          <w:rFonts w:ascii="Calibri" w:cs="Calibri"/>
        </w:rPr>
        <w:t>Charu</w:t>
      </w:r>
      <w:proofErr w:type="spellEnd"/>
      <w:r w:rsidRPr="00AD4C5A">
        <w:rPr>
          <w:rFonts w:ascii="Calibri" w:cs="Calibri"/>
        </w:rPr>
        <w:t xml:space="preserve">, V., </w:t>
      </w:r>
      <w:proofErr w:type="spellStart"/>
      <w:r w:rsidRPr="00AD4C5A">
        <w:rPr>
          <w:rFonts w:ascii="Calibri" w:cs="Calibri"/>
        </w:rPr>
        <w:t>Zeger</w:t>
      </w:r>
      <w:proofErr w:type="spellEnd"/>
      <w:r w:rsidRPr="00AD4C5A">
        <w:rPr>
          <w:rFonts w:ascii="Calibri" w:cs="Calibri"/>
        </w:rPr>
        <w:t xml:space="preserve">, S., Gog, J., </w:t>
      </w:r>
      <w:proofErr w:type="spellStart"/>
      <w:r w:rsidRPr="00AD4C5A">
        <w:rPr>
          <w:rFonts w:ascii="Calibri" w:cs="Calibri"/>
        </w:rPr>
        <w:t>Bjørnstad</w:t>
      </w:r>
      <w:proofErr w:type="spellEnd"/>
      <w:r w:rsidRPr="00AD4C5A">
        <w:rPr>
          <w:rFonts w:ascii="Calibri" w:cs="Calibri"/>
        </w:rPr>
        <w:t xml:space="preserve">, O.N., </w:t>
      </w:r>
      <w:proofErr w:type="spellStart"/>
      <w:r w:rsidRPr="00AD4C5A">
        <w:rPr>
          <w:rFonts w:ascii="Calibri" w:cs="Calibri"/>
        </w:rPr>
        <w:t>Kissler</w:t>
      </w:r>
      <w:proofErr w:type="spellEnd"/>
      <w:r w:rsidRPr="00AD4C5A">
        <w:rPr>
          <w:rFonts w:ascii="Calibri" w:cs="Calibri"/>
        </w:rPr>
        <w:t xml:space="preserve">, S., Simonsen, L., Grenfell, B.T., and </w:t>
      </w:r>
      <w:proofErr w:type="spellStart"/>
      <w:r w:rsidRPr="00AD4C5A">
        <w:rPr>
          <w:rFonts w:ascii="Calibri" w:cs="Calibri"/>
        </w:rPr>
        <w:t>Viboud</w:t>
      </w:r>
      <w:proofErr w:type="spellEnd"/>
      <w:r w:rsidRPr="00AD4C5A">
        <w:rPr>
          <w:rFonts w:ascii="Calibri" w:cs="Calibri"/>
        </w:rPr>
        <w:t xml:space="preserve">, C. (2017). Human mobility and the spatial transmission of influenza in the United States. PLOS Computational Biology </w:t>
      </w:r>
      <w:r w:rsidRPr="00AD4C5A">
        <w:rPr>
          <w:rFonts w:ascii="Calibri" w:cs="Calibri"/>
          <w:i/>
          <w:iCs/>
        </w:rPr>
        <w:t>13</w:t>
      </w:r>
      <w:r w:rsidRPr="00AD4C5A">
        <w:rPr>
          <w:rFonts w:ascii="Calibri" w:cs="Calibri"/>
        </w:rPr>
        <w:t>, e1005382. 10.1371/journal.pcbi.1005382.</w:t>
      </w:r>
    </w:p>
    <w:p w14:paraId="244CCC22" w14:textId="77777777" w:rsidR="00AD4C5A" w:rsidRPr="00AD4C5A" w:rsidRDefault="00AD4C5A" w:rsidP="00AD4C5A">
      <w:pPr>
        <w:pStyle w:val="Bibliography"/>
        <w:rPr>
          <w:rFonts w:ascii="Calibri" w:cs="Calibri"/>
        </w:rPr>
      </w:pPr>
      <w:r w:rsidRPr="00AD4C5A">
        <w:rPr>
          <w:rFonts w:ascii="Calibri" w:cs="Calibri"/>
        </w:rPr>
        <w:t>6.</w:t>
      </w:r>
      <w:r w:rsidRPr="00AD4C5A">
        <w:rPr>
          <w:rFonts w:ascii="Calibri" w:cs="Calibri"/>
        </w:rPr>
        <w:tab/>
        <w:t xml:space="preserve">Pitzer, V.E., </w:t>
      </w:r>
      <w:proofErr w:type="spellStart"/>
      <w:r w:rsidRPr="00AD4C5A">
        <w:rPr>
          <w:rFonts w:ascii="Calibri" w:cs="Calibri"/>
        </w:rPr>
        <w:t>Viboud</w:t>
      </w:r>
      <w:proofErr w:type="spellEnd"/>
      <w:r w:rsidRPr="00AD4C5A">
        <w:rPr>
          <w:rFonts w:ascii="Calibri" w:cs="Calibri"/>
        </w:rPr>
        <w:t xml:space="preserve">, C., Alonso, W.J., Wilcox, T., Metcalf, C.J., Steiner, C.A., Haynes, A.K., and Grenfell, B.T. (2015). Environmental Drivers of the Spatiotemporal Dynamics of Respiratory Syncytial Virus in the United States. PLOS Pathogens </w:t>
      </w:r>
      <w:r w:rsidRPr="00AD4C5A">
        <w:rPr>
          <w:rFonts w:ascii="Calibri" w:cs="Calibri"/>
          <w:i/>
          <w:iCs/>
        </w:rPr>
        <w:t>11</w:t>
      </w:r>
      <w:r w:rsidRPr="00AD4C5A">
        <w:rPr>
          <w:rFonts w:ascii="Calibri" w:cs="Calibri"/>
        </w:rPr>
        <w:t>, e1004591. 10.1371/journal.ppat.1004591.</w:t>
      </w:r>
    </w:p>
    <w:p w14:paraId="3140055A" w14:textId="77777777" w:rsidR="00AD4C5A" w:rsidRPr="00AD4C5A" w:rsidRDefault="00AD4C5A" w:rsidP="00AD4C5A">
      <w:pPr>
        <w:pStyle w:val="Bibliography"/>
        <w:rPr>
          <w:rFonts w:ascii="Calibri" w:cs="Calibri"/>
        </w:rPr>
      </w:pPr>
      <w:r w:rsidRPr="00AD4C5A">
        <w:rPr>
          <w:rFonts w:ascii="Calibri" w:cs="Calibri"/>
        </w:rPr>
        <w:t>7.</w:t>
      </w:r>
      <w:r w:rsidRPr="00AD4C5A">
        <w:rPr>
          <w:rFonts w:ascii="Calibri" w:cs="Calibri"/>
        </w:rPr>
        <w:tab/>
        <w:t xml:space="preserve">Loeb, M., Russell, M.L., Moss, L., Fonseca, K., Fox, J., Earn, D.J.D., Aoki, F., Horsman, G., Van </w:t>
      </w:r>
      <w:proofErr w:type="spellStart"/>
      <w:r w:rsidRPr="00AD4C5A">
        <w:rPr>
          <w:rFonts w:ascii="Calibri" w:cs="Calibri"/>
        </w:rPr>
        <w:t>Caeseele</w:t>
      </w:r>
      <w:proofErr w:type="spellEnd"/>
      <w:r w:rsidRPr="00AD4C5A">
        <w:rPr>
          <w:rFonts w:ascii="Calibri" w:cs="Calibri"/>
        </w:rPr>
        <w:t xml:space="preserve">, P., </w:t>
      </w:r>
      <w:proofErr w:type="spellStart"/>
      <w:r w:rsidRPr="00AD4C5A">
        <w:rPr>
          <w:rFonts w:ascii="Calibri" w:cs="Calibri"/>
        </w:rPr>
        <w:t>Chokani</w:t>
      </w:r>
      <w:proofErr w:type="spellEnd"/>
      <w:r w:rsidRPr="00AD4C5A">
        <w:rPr>
          <w:rFonts w:ascii="Calibri" w:cs="Calibri"/>
        </w:rPr>
        <w:t xml:space="preserve">, K., et al. (2010). Effect of Influenza Vaccination of Children on Infection Rates in Hutterite Communities: A Randomized Trial. JAMA </w:t>
      </w:r>
      <w:r w:rsidRPr="00AD4C5A">
        <w:rPr>
          <w:rFonts w:ascii="Calibri" w:cs="Calibri"/>
          <w:i/>
          <w:iCs/>
        </w:rPr>
        <w:t>303</w:t>
      </w:r>
      <w:r w:rsidRPr="00AD4C5A">
        <w:rPr>
          <w:rFonts w:ascii="Calibri" w:cs="Calibri"/>
        </w:rPr>
        <w:t>, 943–950. 10.1001/jama.2010.250.</w:t>
      </w:r>
    </w:p>
    <w:p w14:paraId="001A0EBD" w14:textId="77777777" w:rsidR="00AD4C5A" w:rsidRPr="00AD4C5A" w:rsidRDefault="00AD4C5A" w:rsidP="00AD4C5A">
      <w:pPr>
        <w:pStyle w:val="Bibliography"/>
        <w:rPr>
          <w:rFonts w:ascii="Calibri" w:cs="Calibri"/>
        </w:rPr>
      </w:pPr>
      <w:r w:rsidRPr="00AD4C5A">
        <w:rPr>
          <w:rFonts w:ascii="Calibri" w:cs="Calibri"/>
        </w:rPr>
        <w:t>8.</w:t>
      </w:r>
      <w:r w:rsidRPr="00AD4C5A">
        <w:rPr>
          <w:rFonts w:ascii="Calibri" w:cs="Calibri"/>
        </w:rPr>
        <w:tab/>
      </w:r>
      <w:proofErr w:type="spellStart"/>
      <w:r w:rsidRPr="00AD4C5A">
        <w:rPr>
          <w:rFonts w:ascii="Calibri" w:cs="Calibri"/>
        </w:rPr>
        <w:t>Munywoki</w:t>
      </w:r>
      <w:proofErr w:type="spellEnd"/>
      <w:r w:rsidRPr="00AD4C5A">
        <w:rPr>
          <w:rFonts w:ascii="Calibri" w:cs="Calibri"/>
        </w:rPr>
        <w:t xml:space="preserve">, P.K., </w:t>
      </w:r>
      <w:proofErr w:type="spellStart"/>
      <w:r w:rsidRPr="00AD4C5A">
        <w:rPr>
          <w:rFonts w:ascii="Calibri" w:cs="Calibri"/>
        </w:rPr>
        <w:t>Koech</w:t>
      </w:r>
      <w:proofErr w:type="spellEnd"/>
      <w:r w:rsidRPr="00AD4C5A">
        <w:rPr>
          <w:rFonts w:ascii="Calibri" w:cs="Calibri"/>
        </w:rPr>
        <w:t xml:space="preserve">, D.C., </w:t>
      </w:r>
      <w:proofErr w:type="spellStart"/>
      <w:r w:rsidRPr="00AD4C5A">
        <w:rPr>
          <w:rFonts w:ascii="Calibri" w:cs="Calibri"/>
        </w:rPr>
        <w:t>Agoti</w:t>
      </w:r>
      <w:proofErr w:type="spellEnd"/>
      <w:r w:rsidRPr="00AD4C5A">
        <w:rPr>
          <w:rFonts w:ascii="Calibri" w:cs="Calibri"/>
        </w:rPr>
        <w:t xml:space="preserve">, C.N., Lewa, C., Cane, P.A., Medley, G.F., and </w:t>
      </w:r>
      <w:proofErr w:type="spellStart"/>
      <w:r w:rsidRPr="00AD4C5A">
        <w:rPr>
          <w:rFonts w:ascii="Calibri" w:cs="Calibri"/>
        </w:rPr>
        <w:t>Nokes</w:t>
      </w:r>
      <w:proofErr w:type="spellEnd"/>
      <w:r w:rsidRPr="00AD4C5A">
        <w:rPr>
          <w:rFonts w:ascii="Calibri" w:cs="Calibri"/>
        </w:rPr>
        <w:t xml:space="preserve">, D.J. (2014). The Source of Respiratory Syncytial Virus Infection </w:t>
      </w:r>
      <w:proofErr w:type="gramStart"/>
      <w:r w:rsidRPr="00AD4C5A">
        <w:rPr>
          <w:rFonts w:ascii="Calibri" w:cs="Calibri"/>
        </w:rPr>
        <w:t>In</w:t>
      </w:r>
      <w:proofErr w:type="gramEnd"/>
      <w:r w:rsidRPr="00AD4C5A">
        <w:rPr>
          <w:rFonts w:ascii="Calibri" w:cs="Calibri"/>
        </w:rPr>
        <w:t xml:space="preserve"> Infants: A Household Cohort Study In Rural Kenya. The Journal of Infectious Diseases </w:t>
      </w:r>
      <w:r w:rsidRPr="00AD4C5A">
        <w:rPr>
          <w:rFonts w:ascii="Calibri" w:cs="Calibri"/>
          <w:i/>
          <w:iCs/>
        </w:rPr>
        <w:t>209</w:t>
      </w:r>
      <w:r w:rsidRPr="00AD4C5A">
        <w:rPr>
          <w:rFonts w:ascii="Calibri" w:cs="Calibri"/>
        </w:rPr>
        <w:t>, 1685–1692. 10.1093/</w:t>
      </w:r>
      <w:proofErr w:type="spellStart"/>
      <w:r w:rsidRPr="00AD4C5A">
        <w:rPr>
          <w:rFonts w:ascii="Calibri" w:cs="Calibri"/>
        </w:rPr>
        <w:t>infdis</w:t>
      </w:r>
      <w:proofErr w:type="spellEnd"/>
      <w:r w:rsidRPr="00AD4C5A">
        <w:rPr>
          <w:rFonts w:ascii="Calibri" w:cs="Calibri"/>
        </w:rPr>
        <w:t>/jit828.</w:t>
      </w:r>
    </w:p>
    <w:p w14:paraId="02B40F41" w14:textId="77777777" w:rsidR="00AD4C5A" w:rsidRPr="00AD4C5A" w:rsidRDefault="00AD4C5A" w:rsidP="00AD4C5A">
      <w:pPr>
        <w:pStyle w:val="Bibliography"/>
        <w:rPr>
          <w:rFonts w:ascii="Calibri" w:cs="Calibri"/>
        </w:rPr>
      </w:pPr>
      <w:r w:rsidRPr="00AD4C5A">
        <w:rPr>
          <w:rFonts w:ascii="Calibri" w:cs="Calibri"/>
        </w:rPr>
        <w:t>9.</w:t>
      </w:r>
      <w:r w:rsidRPr="00AD4C5A">
        <w:rPr>
          <w:rFonts w:ascii="Calibri" w:cs="Calibri"/>
        </w:rPr>
        <w:tab/>
        <w:t xml:space="preserve">Real World Evidence | </w:t>
      </w:r>
      <w:proofErr w:type="spellStart"/>
      <w:r w:rsidRPr="00AD4C5A">
        <w:rPr>
          <w:rFonts w:ascii="Calibri" w:cs="Calibri"/>
        </w:rPr>
        <w:t>Merative</w:t>
      </w:r>
      <w:proofErr w:type="spellEnd"/>
      <w:r w:rsidRPr="00AD4C5A">
        <w:rPr>
          <w:rFonts w:ascii="Calibri" w:cs="Calibri"/>
        </w:rPr>
        <w:t xml:space="preserve"> https://www.merative.com/real-world-evidence.</w:t>
      </w:r>
    </w:p>
    <w:p w14:paraId="50B9D2A2" w14:textId="77777777" w:rsidR="00AD4C5A" w:rsidRPr="00AD4C5A" w:rsidRDefault="00AD4C5A" w:rsidP="00AD4C5A">
      <w:pPr>
        <w:pStyle w:val="Bibliography"/>
        <w:rPr>
          <w:rFonts w:ascii="Calibri" w:cs="Calibri"/>
        </w:rPr>
      </w:pPr>
      <w:r w:rsidRPr="00AD4C5A">
        <w:rPr>
          <w:rFonts w:ascii="Calibri" w:cs="Calibri"/>
        </w:rPr>
        <w:t>10.</w:t>
      </w:r>
      <w:r w:rsidRPr="00AD4C5A">
        <w:rPr>
          <w:rFonts w:ascii="Calibri" w:cs="Calibri"/>
        </w:rPr>
        <w:tab/>
        <w:t>Clinical Classifications Software (CCS) for ICD-10-PCS (beta version) https://hcup-us.ahrq.gov/toolssoftware/ccs10/ccs10.jsp.</w:t>
      </w:r>
    </w:p>
    <w:p w14:paraId="03D2648A" w14:textId="77777777" w:rsidR="00AD4C5A" w:rsidRPr="00AD4C5A" w:rsidRDefault="00AD4C5A" w:rsidP="00AD4C5A">
      <w:pPr>
        <w:pStyle w:val="Bibliography"/>
        <w:rPr>
          <w:rFonts w:ascii="Calibri" w:cs="Calibri"/>
        </w:rPr>
      </w:pPr>
      <w:r w:rsidRPr="00AD4C5A">
        <w:rPr>
          <w:rFonts w:ascii="Calibri" w:cs="Calibri"/>
        </w:rPr>
        <w:t>11.</w:t>
      </w:r>
      <w:r w:rsidRPr="00AD4C5A">
        <w:rPr>
          <w:rFonts w:ascii="Calibri" w:cs="Calibri"/>
        </w:rPr>
        <w:tab/>
        <w:t xml:space="preserve">Shulman, S.T., </w:t>
      </w:r>
      <w:proofErr w:type="spellStart"/>
      <w:r w:rsidRPr="00AD4C5A">
        <w:rPr>
          <w:rFonts w:ascii="Calibri" w:cs="Calibri"/>
        </w:rPr>
        <w:t>Bisno</w:t>
      </w:r>
      <w:proofErr w:type="spellEnd"/>
      <w:r w:rsidRPr="00AD4C5A">
        <w:rPr>
          <w:rFonts w:ascii="Calibri" w:cs="Calibri"/>
        </w:rPr>
        <w:t xml:space="preserve">, A.L., Clegg, H.W., Gerber, M.A., Kaplan, E.L., Lee, G., Martin, J.M., and Van </w:t>
      </w:r>
      <w:proofErr w:type="spellStart"/>
      <w:r w:rsidRPr="00AD4C5A">
        <w:rPr>
          <w:rFonts w:ascii="Calibri" w:cs="Calibri"/>
        </w:rPr>
        <w:t>Beneden</w:t>
      </w:r>
      <w:proofErr w:type="spellEnd"/>
      <w:r w:rsidRPr="00AD4C5A">
        <w:rPr>
          <w:rFonts w:ascii="Calibri" w:cs="Calibri"/>
        </w:rPr>
        <w:t xml:space="preserve">, C. (2012). Clinical Practice Guideline for the Diagnosis and Management of </w:t>
      </w:r>
      <w:r w:rsidRPr="00AD4C5A">
        <w:rPr>
          <w:rFonts w:ascii="Calibri" w:cs="Calibri"/>
        </w:rPr>
        <w:lastRenderedPageBreak/>
        <w:t xml:space="preserve">Group </w:t>
      </w:r>
      <w:proofErr w:type="gramStart"/>
      <w:r w:rsidRPr="00AD4C5A">
        <w:rPr>
          <w:rFonts w:ascii="Calibri" w:cs="Calibri"/>
        </w:rPr>
        <w:t>A</w:t>
      </w:r>
      <w:proofErr w:type="gramEnd"/>
      <w:r w:rsidRPr="00AD4C5A">
        <w:rPr>
          <w:rFonts w:ascii="Calibri" w:cs="Calibri"/>
        </w:rPr>
        <w:t xml:space="preserve"> Streptococcal Pharyngitis: 2012 Update by the Infectious Diseases Society of America. Clinical Infectious Diseases </w:t>
      </w:r>
      <w:r w:rsidRPr="00AD4C5A">
        <w:rPr>
          <w:rFonts w:ascii="Calibri" w:cs="Calibri"/>
          <w:i/>
          <w:iCs/>
        </w:rPr>
        <w:t>55</w:t>
      </w:r>
      <w:r w:rsidRPr="00AD4C5A">
        <w:rPr>
          <w:rFonts w:ascii="Calibri" w:cs="Calibri"/>
        </w:rPr>
        <w:t>, e86–e102. 10.1093/</w:t>
      </w:r>
      <w:proofErr w:type="spellStart"/>
      <w:r w:rsidRPr="00AD4C5A">
        <w:rPr>
          <w:rFonts w:ascii="Calibri" w:cs="Calibri"/>
        </w:rPr>
        <w:t>cid</w:t>
      </w:r>
      <w:proofErr w:type="spellEnd"/>
      <w:r w:rsidRPr="00AD4C5A">
        <w:rPr>
          <w:rFonts w:ascii="Calibri" w:cs="Calibri"/>
        </w:rPr>
        <w:t>/cis629.</w:t>
      </w:r>
    </w:p>
    <w:p w14:paraId="3967B190" w14:textId="77777777" w:rsidR="00AD4C5A" w:rsidRPr="00AD4C5A" w:rsidRDefault="00AD4C5A" w:rsidP="00AD4C5A">
      <w:pPr>
        <w:pStyle w:val="Bibliography"/>
        <w:rPr>
          <w:rFonts w:ascii="Calibri" w:cs="Calibri"/>
        </w:rPr>
      </w:pPr>
      <w:r w:rsidRPr="00AD4C5A">
        <w:rPr>
          <w:rFonts w:ascii="Calibri" w:cs="Calibri"/>
        </w:rPr>
        <w:t>12.</w:t>
      </w:r>
      <w:r w:rsidRPr="00AD4C5A">
        <w:rPr>
          <w:rFonts w:ascii="Calibri" w:cs="Calibri"/>
        </w:rPr>
        <w:tab/>
        <w:t>Census Regions and Divisions of the United States.</w:t>
      </w:r>
    </w:p>
    <w:p w14:paraId="5A13BA53" w14:textId="77777777" w:rsidR="00AD4C5A" w:rsidRPr="00AD4C5A" w:rsidRDefault="00AD4C5A" w:rsidP="00AD4C5A">
      <w:pPr>
        <w:pStyle w:val="Bibliography"/>
        <w:rPr>
          <w:rFonts w:ascii="Calibri" w:cs="Calibri"/>
        </w:rPr>
      </w:pPr>
      <w:r w:rsidRPr="00AD4C5A">
        <w:rPr>
          <w:rFonts w:ascii="Calibri" w:cs="Calibri"/>
        </w:rPr>
        <w:t>13.</w:t>
      </w:r>
      <w:r w:rsidRPr="00AD4C5A">
        <w:rPr>
          <w:rFonts w:ascii="Calibri" w:cs="Calibri"/>
        </w:rPr>
        <w:tab/>
        <w:t xml:space="preserve">Kyle Walker and Matt Herman (2023). </w:t>
      </w:r>
      <w:proofErr w:type="spellStart"/>
      <w:r w:rsidRPr="00AD4C5A">
        <w:rPr>
          <w:rFonts w:ascii="Calibri" w:cs="Calibri"/>
        </w:rPr>
        <w:t>tidycensus</w:t>
      </w:r>
      <w:proofErr w:type="spellEnd"/>
      <w:r w:rsidRPr="00AD4C5A">
        <w:rPr>
          <w:rFonts w:ascii="Calibri" w:cs="Calibri"/>
        </w:rPr>
        <w:t>: Load US Census Boundary and Attributable Data as "</w:t>
      </w:r>
      <w:proofErr w:type="spellStart"/>
      <w:r w:rsidRPr="00AD4C5A">
        <w:rPr>
          <w:rFonts w:ascii="Calibri" w:cs="Calibri"/>
        </w:rPr>
        <w:t>tidyverse</w:t>
      </w:r>
      <w:proofErr w:type="spellEnd"/>
      <w:r w:rsidRPr="00AD4C5A">
        <w:rPr>
          <w:rFonts w:ascii="Calibri" w:cs="Calibri"/>
        </w:rPr>
        <w:t>’ and ’sf’-Ready Data Frames. R package version 1.4.1, https://walker-data.com/tidycensus/.</w:t>
      </w:r>
    </w:p>
    <w:p w14:paraId="41DFFA43" w14:textId="77777777" w:rsidR="00AD4C5A" w:rsidRPr="00AD4C5A" w:rsidRDefault="00AD4C5A" w:rsidP="00AD4C5A">
      <w:pPr>
        <w:pStyle w:val="Bibliography"/>
        <w:rPr>
          <w:rFonts w:ascii="Calibri" w:cs="Calibri"/>
        </w:rPr>
      </w:pPr>
      <w:r w:rsidRPr="00AD4C5A">
        <w:rPr>
          <w:rFonts w:ascii="Calibri" w:cs="Calibri"/>
        </w:rPr>
        <w:t>14.</w:t>
      </w:r>
      <w:r w:rsidRPr="00AD4C5A">
        <w:rPr>
          <w:rFonts w:ascii="Calibri" w:cs="Calibri"/>
        </w:rPr>
        <w:tab/>
        <w:t xml:space="preserve">Krieger, N. (2023). </w:t>
      </w:r>
      <w:proofErr w:type="spellStart"/>
      <w:r w:rsidRPr="00AD4C5A">
        <w:rPr>
          <w:rFonts w:ascii="Calibri" w:cs="Calibri"/>
        </w:rPr>
        <w:t>USpopcenters</w:t>
      </w:r>
      <w:proofErr w:type="spellEnd"/>
      <w:r w:rsidRPr="00AD4C5A">
        <w:rPr>
          <w:rFonts w:ascii="Calibri" w:cs="Calibri"/>
        </w:rPr>
        <w:t>: United States Centers of Population (Centroids). Version 0.2.0.</w:t>
      </w:r>
    </w:p>
    <w:p w14:paraId="4890BCB3" w14:textId="77777777" w:rsidR="00AD4C5A" w:rsidRPr="00AD4C5A" w:rsidRDefault="00AD4C5A" w:rsidP="00AD4C5A">
      <w:pPr>
        <w:pStyle w:val="Bibliography"/>
        <w:rPr>
          <w:rFonts w:ascii="Calibri" w:cs="Calibri"/>
        </w:rPr>
      </w:pPr>
      <w:r w:rsidRPr="00AD4C5A">
        <w:rPr>
          <w:rFonts w:ascii="Calibri" w:cs="Calibri"/>
        </w:rPr>
        <w:t>15.</w:t>
      </w:r>
      <w:r w:rsidRPr="00AD4C5A">
        <w:rPr>
          <w:rFonts w:ascii="Calibri" w:cs="Calibri"/>
        </w:rPr>
        <w:tab/>
        <w:t>Bureau, U.C. Centers of Population. Census.gov. https://www.census.gov/geographies/reference-files/time-series/geo/centers-population.html.</w:t>
      </w:r>
    </w:p>
    <w:p w14:paraId="73A3E921" w14:textId="77777777" w:rsidR="00AD4C5A" w:rsidRPr="00AD4C5A" w:rsidRDefault="00AD4C5A" w:rsidP="00AD4C5A">
      <w:pPr>
        <w:pStyle w:val="Bibliography"/>
        <w:rPr>
          <w:rFonts w:ascii="Calibri" w:cs="Calibri"/>
        </w:rPr>
      </w:pPr>
      <w:r w:rsidRPr="00AD4C5A">
        <w:rPr>
          <w:rFonts w:ascii="Calibri" w:cs="Calibri"/>
        </w:rPr>
        <w:t>16.</w:t>
      </w:r>
      <w:r w:rsidRPr="00AD4C5A">
        <w:rPr>
          <w:rFonts w:ascii="Calibri" w:cs="Calibri"/>
        </w:rPr>
        <w:tab/>
        <w:t>Drew DeSilver (2019). “Back to school” means anytime from late July to after Labor Day, depending on where in the U.S. you live. Pew Research Center. https://web.archive.org/web/20230804071907/https:/www.pewresearch.org/short-reads/2019/08/14/back-to-school-dates-u-s/.</w:t>
      </w:r>
    </w:p>
    <w:p w14:paraId="7233897A" w14:textId="77777777" w:rsidR="00AD4C5A" w:rsidRPr="00AD4C5A" w:rsidRDefault="00AD4C5A" w:rsidP="00AD4C5A">
      <w:pPr>
        <w:pStyle w:val="Bibliography"/>
        <w:rPr>
          <w:rFonts w:ascii="Calibri" w:cs="Calibri"/>
        </w:rPr>
      </w:pPr>
      <w:r w:rsidRPr="00AD4C5A">
        <w:rPr>
          <w:rFonts w:ascii="Calibri" w:cs="Calibri"/>
        </w:rPr>
        <w:t>17.</w:t>
      </w:r>
      <w:r w:rsidRPr="00AD4C5A">
        <w:rPr>
          <w:rFonts w:ascii="Calibri" w:cs="Calibri"/>
        </w:rPr>
        <w:tab/>
      </w:r>
      <w:proofErr w:type="spellStart"/>
      <w:r w:rsidRPr="00AD4C5A">
        <w:rPr>
          <w:rFonts w:ascii="Calibri" w:cs="Calibri"/>
        </w:rPr>
        <w:t>Danchin</w:t>
      </w:r>
      <w:proofErr w:type="spellEnd"/>
      <w:r w:rsidRPr="00AD4C5A">
        <w:rPr>
          <w:rFonts w:ascii="Calibri" w:cs="Calibri"/>
        </w:rPr>
        <w:t xml:space="preserve">, M.H., Rogers, S., Kelpie, L., Selvaraj, G., Curtis, N., Carlin, J.B., Nolan, T.M., and </w:t>
      </w:r>
      <w:proofErr w:type="spellStart"/>
      <w:r w:rsidRPr="00AD4C5A">
        <w:rPr>
          <w:rFonts w:ascii="Calibri" w:cs="Calibri"/>
        </w:rPr>
        <w:t>Carapetis</w:t>
      </w:r>
      <w:proofErr w:type="spellEnd"/>
      <w:r w:rsidRPr="00AD4C5A">
        <w:rPr>
          <w:rFonts w:ascii="Calibri" w:cs="Calibri"/>
        </w:rPr>
        <w:t xml:space="preserve">, J.R. (2007). Burden of acute sore throat and group A streptococcal pharyngitis in school-aged children and their families in Australia. Pediatrics </w:t>
      </w:r>
      <w:r w:rsidRPr="00AD4C5A">
        <w:rPr>
          <w:rFonts w:ascii="Calibri" w:cs="Calibri"/>
          <w:i/>
          <w:iCs/>
        </w:rPr>
        <w:t>120</w:t>
      </w:r>
      <w:r w:rsidRPr="00AD4C5A">
        <w:rPr>
          <w:rFonts w:ascii="Calibri" w:cs="Calibri"/>
        </w:rPr>
        <w:t>, 950–957. 10.1542/peds.2006-3368.</w:t>
      </w:r>
    </w:p>
    <w:p w14:paraId="3E2DFC24" w14:textId="77777777" w:rsidR="00AD4C5A" w:rsidRPr="00AD4C5A" w:rsidRDefault="00AD4C5A" w:rsidP="00AD4C5A">
      <w:pPr>
        <w:pStyle w:val="Bibliography"/>
        <w:rPr>
          <w:rFonts w:ascii="Calibri" w:cs="Calibri"/>
        </w:rPr>
      </w:pPr>
      <w:r w:rsidRPr="00AD4C5A">
        <w:rPr>
          <w:rFonts w:ascii="Calibri" w:cs="Calibri"/>
        </w:rPr>
        <w:t>18.</w:t>
      </w:r>
      <w:r w:rsidRPr="00AD4C5A">
        <w:rPr>
          <w:rFonts w:ascii="Calibri" w:cs="Calibri"/>
        </w:rPr>
        <w:tab/>
        <w:t xml:space="preserve">Quinn, S.C., and Kumar, S. (2014). Health Inequalities and Infectious Disease Epidemics: A Challenge for Global Health Security. </w:t>
      </w:r>
      <w:proofErr w:type="spellStart"/>
      <w:r w:rsidRPr="00AD4C5A">
        <w:rPr>
          <w:rFonts w:ascii="Calibri" w:cs="Calibri"/>
        </w:rPr>
        <w:t>Biosecur</w:t>
      </w:r>
      <w:proofErr w:type="spellEnd"/>
      <w:r w:rsidRPr="00AD4C5A">
        <w:rPr>
          <w:rFonts w:ascii="Calibri" w:cs="Calibri"/>
        </w:rPr>
        <w:t xml:space="preserve"> Bioterror </w:t>
      </w:r>
      <w:r w:rsidRPr="00AD4C5A">
        <w:rPr>
          <w:rFonts w:ascii="Calibri" w:cs="Calibri"/>
          <w:i/>
          <w:iCs/>
        </w:rPr>
        <w:t>12</w:t>
      </w:r>
      <w:r w:rsidRPr="00AD4C5A">
        <w:rPr>
          <w:rFonts w:ascii="Calibri" w:cs="Calibri"/>
        </w:rPr>
        <w:t>, 263–273. 10.1089/bsp.2014.0032.</w:t>
      </w:r>
    </w:p>
    <w:p w14:paraId="052EBD6F" w14:textId="77777777" w:rsidR="00AD4C5A" w:rsidRPr="00AD4C5A" w:rsidRDefault="00AD4C5A" w:rsidP="00AD4C5A">
      <w:pPr>
        <w:pStyle w:val="Bibliography"/>
        <w:rPr>
          <w:rFonts w:ascii="Calibri" w:cs="Calibri"/>
        </w:rPr>
      </w:pPr>
      <w:r w:rsidRPr="00AD4C5A">
        <w:rPr>
          <w:rFonts w:ascii="Calibri" w:cs="Calibri"/>
        </w:rPr>
        <w:t>19.</w:t>
      </w:r>
      <w:r w:rsidRPr="00AD4C5A">
        <w:rPr>
          <w:rFonts w:ascii="Calibri" w:cs="Calibri"/>
        </w:rPr>
        <w:tab/>
        <w:t xml:space="preserve">Chow, E.J., </w:t>
      </w:r>
      <w:proofErr w:type="spellStart"/>
      <w:r w:rsidRPr="00AD4C5A">
        <w:rPr>
          <w:rFonts w:ascii="Calibri" w:cs="Calibri"/>
        </w:rPr>
        <w:t>Uyeki</w:t>
      </w:r>
      <w:proofErr w:type="spellEnd"/>
      <w:r w:rsidRPr="00AD4C5A">
        <w:rPr>
          <w:rFonts w:ascii="Calibri" w:cs="Calibri"/>
        </w:rPr>
        <w:t xml:space="preserve">, T.M., and Chu, H.Y. (2023). The effects of the COVID-19 pandemic on community respiratory virus activity. Nat Rev </w:t>
      </w:r>
      <w:proofErr w:type="spellStart"/>
      <w:r w:rsidRPr="00AD4C5A">
        <w:rPr>
          <w:rFonts w:ascii="Calibri" w:cs="Calibri"/>
        </w:rPr>
        <w:t>Microbiol</w:t>
      </w:r>
      <w:proofErr w:type="spellEnd"/>
      <w:r w:rsidRPr="00AD4C5A">
        <w:rPr>
          <w:rFonts w:ascii="Calibri" w:cs="Calibri"/>
        </w:rPr>
        <w:t xml:space="preserve"> </w:t>
      </w:r>
      <w:r w:rsidRPr="00AD4C5A">
        <w:rPr>
          <w:rFonts w:ascii="Calibri" w:cs="Calibri"/>
          <w:i/>
          <w:iCs/>
        </w:rPr>
        <w:t>21</w:t>
      </w:r>
      <w:r w:rsidRPr="00AD4C5A">
        <w:rPr>
          <w:rFonts w:ascii="Calibri" w:cs="Calibri"/>
        </w:rPr>
        <w:t>, 195–210. 10.1038/s41579-022-00807-9.</w:t>
      </w:r>
    </w:p>
    <w:p w14:paraId="6D260252" w14:textId="77777777" w:rsidR="00AD4C5A" w:rsidRPr="00AD4C5A" w:rsidRDefault="00AD4C5A" w:rsidP="00AD4C5A">
      <w:pPr>
        <w:pStyle w:val="Bibliography"/>
        <w:rPr>
          <w:rFonts w:ascii="Calibri" w:cs="Calibri"/>
        </w:rPr>
      </w:pPr>
      <w:r w:rsidRPr="00AD4C5A">
        <w:rPr>
          <w:rFonts w:ascii="Calibri" w:cs="Calibri"/>
        </w:rPr>
        <w:t>20.</w:t>
      </w:r>
      <w:r w:rsidRPr="00AD4C5A">
        <w:rPr>
          <w:rFonts w:ascii="Calibri" w:cs="Calibri"/>
        </w:rPr>
        <w:tab/>
        <w:t>Streptococcus Disease, Invasive, Group A (GAS) (Streptococcus pyogenes) 1995 Case Definition | CDC (2022). https://ndc.services.cdc.gov/case-definitions/streptococcus-disease-invasive-group-a-1995/.</w:t>
      </w:r>
    </w:p>
    <w:p w14:paraId="6633EA10" w14:textId="77777777" w:rsidR="00AD4C5A" w:rsidRPr="00AD4C5A" w:rsidRDefault="00AD4C5A" w:rsidP="00AD4C5A">
      <w:pPr>
        <w:pStyle w:val="Bibliography"/>
        <w:rPr>
          <w:rFonts w:ascii="Calibri" w:cs="Calibri"/>
        </w:rPr>
      </w:pPr>
      <w:r w:rsidRPr="00AD4C5A">
        <w:rPr>
          <w:rFonts w:ascii="Calibri" w:cs="Calibri"/>
        </w:rPr>
        <w:t>21.</w:t>
      </w:r>
      <w:r w:rsidRPr="00AD4C5A">
        <w:rPr>
          <w:rFonts w:ascii="Calibri" w:cs="Calibri"/>
        </w:rPr>
        <w:tab/>
        <w:t xml:space="preserve">Nelson, G.E., </w:t>
      </w:r>
      <w:proofErr w:type="spellStart"/>
      <w:r w:rsidRPr="00AD4C5A">
        <w:rPr>
          <w:rFonts w:ascii="Calibri" w:cs="Calibri"/>
        </w:rPr>
        <w:t>Pondo</w:t>
      </w:r>
      <w:proofErr w:type="spellEnd"/>
      <w:r w:rsidRPr="00AD4C5A">
        <w:rPr>
          <w:rFonts w:ascii="Calibri" w:cs="Calibri"/>
        </w:rPr>
        <w:t xml:space="preserve">, T., Toews, K.-A., Farley, M.M., </w:t>
      </w:r>
      <w:proofErr w:type="spellStart"/>
      <w:r w:rsidRPr="00AD4C5A">
        <w:rPr>
          <w:rFonts w:ascii="Calibri" w:cs="Calibri"/>
        </w:rPr>
        <w:t>Lindegren</w:t>
      </w:r>
      <w:proofErr w:type="spellEnd"/>
      <w:r w:rsidRPr="00AD4C5A">
        <w:rPr>
          <w:rFonts w:ascii="Calibri" w:cs="Calibri"/>
        </w:rPr>
        <w:t xml:space="preserve">, M.L., </w:t>
      </w:r>
      <w:proofErr w:type="spellStart"/>
      <w:r w:rsidRPr="00AD4C5A">
        <w:rPr>
          <w:rFonts w:ascii="Calibri" w:cs="Calibri"/>
        </w:rPr>
        <w:t>Lynfield</w:t>
      </w:r>
      <w:proofErr w:type="spellEnd"/>
      <w:r w:rsidRPr="00AD4C5A">
        <w:rPr>
          <w:rFonts w:ascii="Calibri" w:cs="Calibri"/>
        </w:rPr>
        <w:t xml:space="preserve">, R., Aragon, D., </w:t>
      </w:r>
      <w:proofErr w:type="spellStart"/>
      <w:r w:rsidRPr="00AD4C5A">
        <w:rPr>
          <w:rFonts w:ascii="Calibri" w:cs="Calibri"/>
        </w:rPr>
        <w:t>Zansky</w:t>
      </w:r>
      <w:proofErr w:type="spellEnd"/>
      <w:r w:rsidRPr="00AD4C5A">
        <w:rPr>
          <w:rFonts w:ascii="Calibri" w:cs="Calibri"/>
        </w:rPr>
        <w:t xml:space="preserve">, S.M., Watt, J.P., </w:t>
      </w:r>
      <w:proofErr w:type="spellStart"/>
      <w:r w:rsidRPr="00AD4C5A">
        <w:rPr>
          <w:rFonts w:ascii="Calibri" w:cs="Calibri"/>
        </w:rPr>
        <w:t>Cieslak</w:t>
      </w:r>
      <w:proofErr w:type="spellEnd"/>
      <w:r w:rsidRPr="00AD4C5A">
        <w:rPr>
          <w:rFonts w:ascii="Calibri" w:cs="Calibri"/>
        </w:rPr>
        <w:t xml:space="preserve">, P.R., et al. (2016). Epidemiology of Invasive Group </w:t>
      </w:r>
      <w:proofErr w:type="gramStart"/>
      <w:r w:rsidRPr="00AD4C5A">
        <w:rPr>
          <w:rFonts w:ascii="Calibri" w:cs="Calibri"/>
        </w:rPr>
        <w:t>A</w:t>
      </w:r>
      <w:proofErr w:type="gramEnd"/>
      <w:r w:rsidRPr="00AD4C5A">
        <w:rPr>
          <w:rFonts w:ascii="Calibri" w:cs="Calibri"/>
        </w:rPr>
        <w:t xml:space="preserve"> Streptococcal Infections in the United States, 2005–2012. Clin Infect Dis </w:t>
      </w:r>
      <w:r w:rsidRPr="00AD4C5A">
        <w:rPr>
          <w:rFonts w:ascii="Calibri" w:cs="Calibri"/>
          <w:i/>
          <w:iCs/>
        </w:rPr>
        <w:t>63</w:t>
      </w:r>
      <w:r w:rsidRPr="00AD4C5A">
        <w:rPr>
          <w:rFonts w:ascii="Calibri" w:cs="Calibri"/>
        </w:rPr>
        <w:t>, 478–486. 10.1093/</w:t>
      </w:r>
      <w:proofErr w:type="spellStart"/>
      <w:r w:rsidRPr="00AD4C5A">
        <w:rPr>
          <w:rFonts w:ascii="Calibri" w:cs="Calibri"/>
        </w:rPr>
        <w:t>cid</w:t>
      </w:r>
      <w:proofErr w:type="spellEnd"/>
      <w:r w:rsidRPr="00AD4C5A">
        <w:rPr>
          <w:rFonts w:ascii="Calibri" w:cs="Calibri"/>
        </w:rPr>
        <w:t>/ciw248.</w:t>
      </w:r>
    </w:p>
    <w:p w14:paraId="70A765C4" w14:textId="77777777" w:rsidR="00AD4C5A" w:rsidRPr="00AD4C5A" w:rsidRDefault="00AD4C5A" w:rsidP="00AD4C5A">
      <w:pPr>
        <w:pStyle w:val="Bibliography"/>
        <w:rPr>
          <w:rFonts w:ascii="Calibri" w:cs="Calibri"/>
        </w:rPr>
      </w:pPr>
      <w:r w:rsidRPr="00AD4C5A">
        <w:rPr>
          <w:rFonts w:ascii="Calibri" w:cs="Calibri"/>
        </w:rPr>
        <w:t>22.</w:t>
      </w:r>
      <w:r w:rsidRPr="00AD4C5A">
        <w:rPr>
          <w:rFonts w:ascii="Calibri" w:cs="Calibri"/>
        </w:rPr>
        <w:tab/>
        <w:t xml:space="preserve">Increase in Invasive Group </w:t>
      </w:r>
      <w:proofErr w:type="gramStart"/>
      <w:r w:rsidRPr="00AD4C5A">
        <w:rPr>
          <w:rFonts w:ascii="Calibri" w:cs="Calibri"/>
        </w:rPr>
        <w:t>A</w:t>
      </w:r>
      <w:proofErr w:type="gramEnd"/>
      <w:r w:rsidRPr="00AD4C5A">
        <w:rPr>
          <w:rFonts w:ascii="Calibri" w:cs="Calibri"/>
        </w:rPr>
        <w:t xml:space="preserve"> Strep Infections, 2022-2023 | CDC (2023). https://www.cdc.gov/groupastrep/igas-infections-investigation.html.</w:t>
      </w:r>
    </w:p>
    <w:p w14:paraId="60F7F701" w14:textId="77777777" w:rsidR="00AD4C5A" w:rsidRPr="00AD4C5A" w:rsidRDefault="00AD4C5A" w:rsidP="00AD4C5A">
      <w:pPr>
        <w:pStyle w:val="Bibliography"/>
        <w:rPr>
          <w:rFonts w:ascii="Calibri" w:cs="Calibri"/>
        </w:rPr>
      </w:pPr>
      <w:r w:rsidRPr="00AD4C5A">
        <w:rPr>
          <w:rFonts w:ascii="Calibri" w:cs="Calibri"/>
        </w:rPr>
        <w:lastRenderedPageBreak/>
        <w:t>23.</w:t>
      </w:r>
      <w:r w:rsidRPr="00AD4C5A">
        <w:rPr>
          <w:rFonts w:ascii="Calibri" w:cs="Calibri"/>
        </w:rPr>
        <w:tab/>
        <w:t xml:space="preserve">RN, K.B., </w:t>
      </w:r>
      <w:proofErr w:type="spellStart"/>
      <w:r w:rsidRPr="00AD4C5A">
        <w:rPr>
          <w:rFonts w:ascii="Calibri" w:cs="Calibri"/>
        </w:rPr>
        <w:t>Piff</w:t>
      </w:r>
      <w:proofErr w:type="spellEnd"/>
      <w:r w:rsidRPr="00AD4C5A">
        <w:rPr>
          <w:rFonts w:ascii="Calibri" w:cs="Calibri"/>
        </w:rPr>
        <w:t>, A., MD, C.A., and Joyce, B. Strep Throat Infections Up 30% From 2017 Peak After Pandemic Drop. Epic Research. https://epicresearch.org/articles/strep-throat-infections-up-30-from-2017-peak-after-pandemic-drop.</w:t>
      </w:r>
    </w:p>
    <w:p w14:paraId="2A004063" w14:textId="6C652436" w:rsidR="002D71EA" w:rsidRDefault="00A41B81">
      <w:pPr>
        <w:rPr>
          <w:rFonts w:ascii="Calibri" w:cs="Calibri"/>
        </w:rPr>
      </w:pPr>
      <w:r>
        <w:rPr>
          <w:rFonts w:ascii="Calibri" w:cs="Calibri"/>
        </w:rPr>
        <w:fldChar w:fldCharType="end"/>
      </w:r>
    </w:p>
    <w:p w14:paraId="311280A2" w14:textId="77777777" w:rsidR="00B91A88" w:rsidRDefault="00B91A88">
      <w:pPr>
        <w:rPr>
          <w:rFonts w:ascii="Calibri" w:cs="Calibri"/>
        </w:rPr>
      </w:pPr>
    </w:p>
    <w:p w14:paraId="02314850" w14:textId="77777777" w:rsidR="00B91A88" w:rsidRDefault="00B91A88">
      <w:pPr>
        <w:rPr>
          <w:rFonts w:ascii="Calibri" w:cs="Calibri"/>
        </w:rPr>
      </w:pPr>
    </w:p>
    <w:p w14:paraId="0BE5ECE2" w14:textId="77777777" w:rsidR="00B91A88" w:rsidRDefault="00B91A88">
      <w:pPr>
        <w:rPr>
          <w:rFonts w:ascii="Calibri" w:cs="Calibri"/>
        </w:rPr>
      </w:pPr>
    </w:p>
    <w:p w14:paraId="3BCFF6E8" w14:textId="77777777" w:rsidR="00B91A88" w:rsidRDefault="00B91A88">
      <w:pPr>
        <w:rPr>
          <w:rFonts w:ascii="Calibri" w:cs="Calibri"/>
        </w:rPr>
      </w:pPr>
    </w:p>
    <w:p w14:paraId="46F913BA" w14:textId="77777777" w:rsidR="00B91A88" w:rsidRDefault="00B91A88">
      <w:pPr>
        <w:rPr>
          <w:rFonts w:ascii="Calibri" w:cs="Calibri"/>
        </w:rPr>
      </w:pPr>
    </w:p>
    <w:p w14:paraId="58BF70C6" w14:textId="77777777" w:rsidR="00B91A88" w:rsidRDefault="00B91A88">
      <w:pPr>
        <w:rPr>
          <w:rFonts w:ascii="Calibri" w:cs="Calibri"/>
        </w:rPr>
      </w:pPr>
    </w:p>
    <w:p w14:paraId="32B04C63" w14:textId="77777777" w:rsidR="00B91A88" w:rsidRDefault="00B91A88">
      <w:pPr>
        <w:rPr>
          <w:rFonts w:ascii="Calibri" w:cs="Calibri"/>
        </w:rPr>
      </w:pPr>
    </w:p>
    <w:p w14:paraId="0B933C4B" w14:textId="77777777" w:rsidR="00B91A88" w:rsidRDefault="00B91A88">
      <w:pPr>
        <w:rPr>
          <w:rFonts w:ascii="Calibri" w:cs="Calibri"/>
        </w:rPr>
      </w:pPr>
    </w:p>
    <w:p w14:paraId="0BCCBE91" w14:textId="77777777" w:rsidR="00B91A88" w:rsidRDefault="00B91A88">
      <w:pPr>
        <w:rPr>
          <w:rFonts w:ascii="Calibri" w:cs="Calibri"/>
        </w:rPr>
      </w:pPr>
    </w:p>
    <w:p w14:paraId="44ACE973" w14:textId="77777777" w:rsidR="00B91A88" w:rsidRDefault="00B91A88">
      <w:pPr>
        <w:rPr>
          <w:rFonts w:ascii="Calibri" w:cs="Calibri"/>
        </w:rPr>
      </w:pPr>
    </w:p>
    <w:p w14:paraId="21F19030" w14:textId="77777777" w:rsidR="00B91A88" w:rsidRDefault="00B91A88">
      <w:pPr>
        <w:rPr>
          <w:rFonts w:ascii="Calibri" w:cs="Calibri"/>
        </w:rPr>
      </w:pPr>
    </w:p>
    <w:p w14:paraId="5DE6C4EF" w14:textId="77777777" w:rsidR="00B91A88" w:rsidRDefault="00B91A88">
      <w:pPr>
        <w:rPr>
          <w:rFonts w:ascii="Calibri" w:cs="Calibri"/>
        </w:rPr>
      </w:pPr>
    </w:p>
    <w:p w14:paraId="763F417C" w14:textId="77777777" w:rsidR="00B91A88" w:rsidRDefault="00B91A88">
      <w:pPr>
        <w:rPr>
          <w:rFonts w:ascii="Calibri" w:cs="Calibri"/>
        </w:rPr>
      </w:pPr>
    </w:p>
    <w:p w14:paraId="55E73B7D" w14:textId="77777777" w:rsidR="00B91A88" w:rsidRDefault="00B91A88">
      <w:pPr>
        <w:rPr>
          <w:rFonts w:ascii="Calibri" w:cs="Calibri"/>
        </w:rPr>
      </w:pPr>
    </w:p>
    <w:p w14:paraId="06F9B283" w14:textId="77777777" w:rsidR="00B91A88" w:rsidRDefault="00B91A88">
      <w:pPr>
        <w:rPr>
          <w:rFonts w:ascii="Calibri" w:cs="Calibri"/>
        </w:rPr>
      </w:pPr>
    </w:p>
    <w:p w14:paraId="2BBCE26F" w14:textId="77777777" w:rsidR="00B91A88" w:rsidRDefault="00B91A88">
      <w:pPr>
        <w:rPr>
          <w:rFonts w:ascii="Calibri" w:cs="Calibri"/>
        </w:rPr>
      </w:pPr>
    </w:p>
    <w:p w14:paraId="67374505" w14:textId="77777777" w:rsidR="00B91A88" w:rsidRDefault="00B91A88">
      <w:pPr>
        <w:rPr>
          <w:rFonts w:ascii="Calibri" w:cs="Calibri"/>
        </w:rPr>
      </w:pPr>
    </w:p>
    <w:p w14:paraId="253738FE" w14:textId="77777777" w:rsidR="00B91A88" w:rsidRDefault="00B91A88">
      <w:pPr>
        <w:rPr>
          <w:rFonts w:ascii="Calibri" w:cs="Calibri"/>
        </w:rPr>
      </w:pPr>
    </w:p>
    <w:p w14:paraId="56E94F5B" w14:textId="77777777" w:rsidR="00B91A88" w:rsidRDefault="00B91A88">
      <w:pPr>
        <w:rPr>
          <w:rFonts w:ascii="Calibri" w:cs="Calibri"/>
        </w:rPr>
      </w:pPr>
    </w:p>
    <w:p w14:paraId="17C26623" w14:textId="77777777" w:rsidR="00B91A88" w:rsidRDefault="00B91A88">
      <w:pPr>
        <w:rPr>
          <w:rFonts w:ascii="Calibri" w:cs="Calibri"/>
        </w:rPr>
      </w:pPr>
    </w:p>
    <w:p w14:paraId="32D2F2E2" w14:textId="77777777" w:rsidR="00B91A88" w:rsidRDefault="00B91A88">
      <w:pPr>
        <w:rPr>
          <w:rFonts w:ascii="Calibri" w:cs="Calibri"/>
        </w:rPr>
      </w:pPr>
    </w:p>
    <w:p w14:paraId="1D879386" w14:textId="77777777" w:rsidR="00B91A88" w:rsidRDefault="00B91A88">
      <w:pPr>
        <w:rPr>
          <w:rFonts w:ascii="Calibri" w:cs="Calibri"/>
        </w:rPr>
      </w:pPr>
    </w:p>
    <w:p w14:paraId="683E0B5D" w14:textId="77777777" w:rsidR="00B91A88" w:rsidRDefault="00B91A88">
      <w:pPr>
        <w:rPr>
          <w:rFonts w:ascii="Calibri" w:cs="Calibri"/>
        </w:rPr>
      </w:pPr>
    </w:p>
    <w:p w14:paraId="398BFFC1" w14:textId="77777777" w:rsidR="00B91A88" w:rsidRDefault="00B91A88">
      <w:pPr>
        <w:rPr>
          <w:rFonts w:ascii="Calibri" w:cs="Calibri"/>
        </w:rPr>
      </w:pPr>
    </w:p>
    <w:p w14:paraId="11256DFC" w14:textId="77777777" w:rsidR="00B91A88" w:rsidRDefault="00B91A88">
      <w:pPr>
        <w:rPr>
          <w:rFonts w:ascii="Calibri" w:cs="Calibri"/>
        </w:rPr>
      </w:pPr>
    </w:p>
    <w:p w14:paraId="21B1C24B" w14:textId="77777777" w:rsidR="00B91A88" w:rsidRDefault="00B91A88">
      <w:pPr>
        <w:rPr>
          <w:rFonts w:ascii="Calibri" w:cs="Calibri"/>
        </w:rPr>
      </w:pPr>
    </w:p>
    <w:p w14:paraId="7FE2443E" w14:textId="77777777" w:rsidR="00B91A88" w:rsidRDefault="00B91A88">
      <w:pPr>
        <w:rPr>
          <w:rFonts w:ascii="Calibri" w:cs="Calibri"/>
        </w:rPr>
      </w:pPr>
    </w:p>
    <w:p w14:paraId="63A4E745" w14:textId="77777777" w:rsidR="00B91A88" w:rsidRDefault="00B91A88">
      <w:pPr>
        <w:rPr>
          <w:rFonts w:ascii="Calibri" w:cs="Calibri"/>
        </w:rPr>
      </w:pPr>
    </w:p>
    <w:p w14:paraId="0A558111" w14:textId="77777777" w:rsidR="00B91A88" w:rsidRDefault="00B91A88">
      <w:pPr>
        <w:rPr>
          <w:rFonts w:ascii="Calibri" w:cs="Calibri"/>
        </w:rPr>
      </w:pPr>
    </w:p>
    <w:p w14:paraId="71E87289" w14:textId="77777777" w:rsidR="00B91A88" w:rsidRDefault="00B91A88">
      <w:pPr>
        <w:rPr>
          <w:rFonts w:ascii="Calibri" w:cs="Calibri"/>
        </w:rPr>
      </w:pPr>
    </w:p>
    <w:p w14:paraId="3C40DBF7" w14:textId="77777777" w:rsidR="00B91A88" w:rsidRDefault="00B91A88">
      <w:pPr>
        <w:rPr>
          <w:rFonts w:ascii="Calibri" w:cs="Calibri"/>
        </w:rPr>
      </w:pPr>
    </w:p>
    <w:p w14:paraId="20B79120" w14:textId="77777777" w:rsidR="00B91A88" w:rsidRDefault="00B91A88">
      <w:pPr>
        <w:rPr>
          <w:rFonts w:ascii="Calibri" w:cs="Calibri"/>
        </w:rPr>
      </w:pPr>
    </w:p>
    <w:p w14:paraId="12944E12" w14:textId="77777777" w:rsidR="00B91A88" w:rsidRDefault="00B91A88">
      <w:pPr>
        <w:rPr>
          <w:rFonts w:ascii="Calibri" w:cs="Calibri"/>
        </w:rPr>
      </w:pPr>
    </w:p>
    <w:p w14:paraId="1570C971" w14:textId="77777777" w:rsidR="00B91A88" w:rsidRDefault="00B91A88">
      <w:pPr>
        <w:rPr>
          <w:rFonts w:ascii="Calibri" w:cs="Calibri"/>
        </w:rPr>
      </w:pPr>
    </w:p>
    <w:p w14:paraId="2E74DBC6" w14:textId="77777777" w:rsidR="00B91A88" w:rsidRDefault="00B91A88">
      <w:pPr>
        <w:rPr>
          <w:rFonts w:ascii="Calibri" w:cs="Calibri"/>
        </w:rPr>
      </w:pPr>
    </w:p>
    <w:p w14:paraId="5BE042BA" w14:textId="77777777" w:rsidR="00B91A88" w:rsidRDefault="00B91A88">
      <w:pPr>
        <w:rPr>
          <w:rFonts w:ascii="Calibri" w:cs="Calibri"/>
        </w:rPr>
      </w:pPr>
    </w:p>
    <w:p w14:paraId="34F83790" w14:textId="77777777" w:rsidR="00B91A88" w:rsidRDefault="00B91A88">
      <w:pPr>
        <w:rPr>
          <w:rFonts w:ascii="Calibri" w:cs="Calibri"/>
        </w:rPr>
      </w:pPr>
    </w:p>
    <w:p w14:paraId="150C97C1" w14:textId="77777777" w:rsidR="00B91A88" w:rsidRDefault="00B91A88">
      <w:pPr>
        <w:rPr>
          <w:rFonts w:ascii="Calibri" w:cs="Calibri"/>
        </w:rPr>
      </w:pPr>
    </w:p>
    <w:p w14:paraId="6DC96CB2" w14:textId="77777777" w:rsidR="00B91A88" w:rsidRDefault="00B91A88">
      <w:pPr>
        <w:rPr>
          <w:b/>
          <w:bCs/>
        </w:rPr>
      </w:pPr>
    </w:p>
    <w:p w14:paraId="0831D6E8" w14:textId="7B0E2A71" w:rsidR="004E4487" w:rsidRDefault="003E07F8">
      <w:pPr>
        <w:rPr>
          <w:b/>
          <w:bCs/>
        </w:rPr>
      </w:pPr>
      <w:r>
        <w:rPr>
          <w:b/>
          <w:bCs/>
        </w:rPr>
        <w:lastRenderedPageBreak/>
        <w:t>SUPPLEMENTAL MATERIALS</w:t>
      </w:r>
    </w:p>
    <w:p w14:paraId="5F9C25A4" w14:textId="5E6A6648" w:rsidR="00AF5D07" w:rsidRPr="001F50D1" w:rsidRDefault="00091437">
      <w:r w:rsidRPr="001F50D1">
        <w:t xml:space="preserve">All code available at </w:t>
      </w:r>
      <w:hyperlink r:id="rId14" w:history="1">
        <w:r w:rsidR="001D148E" w:rsidRPr="00AD6D1F">
          <w:rPr>
            <w:rStyle w:val="Hyperlink"/>
          </w:rPr>
          <w:t>https://github.com/mkline1/StrepPharyngitis_Public</w:t>
        </w:r>
      </w:hyperlink>
      <w:r w:rsidR="001D148E">
        <w:t xml:space="preserve"> </w:t>
      </w:r>
    </w:p>
    <w:p w14:paraId="43FE402C" w14:textId="77777777" w:rsidR="00625BCD" w:rsidRDefault="00625BCD">
      <w:pPr>
        <w:rPr>
          <w:b/>
          <w:bCs/>
        </w:rPr>
      </w:pPr>
    </w:p>
    <w:p w14:paraId="29EF38F2" w14:textId="72D91BAB" w:rsidR="00625BCD" w:rsidRDefault="00625BCD">
      <w:pPr>
        <w:rPr>
          <w:b/>
          <w:bCs/>
        </w:rPr>
      </w:pPr>
      <w:r>
        <w:rPr>
          <w:b/>
          <w:bCs/>
        </w:rPr>
        <w:t xml:space="preserve">Supplementary Text: </w:t>
      </w:r>
    </w:p>
    <w:p w14:paraId="00F01F86" w14:textId="341E7C51" w:rsidR="00625BCD" w:rsidRPr="00C47673" w:rsidRDefault="00C47673">
      <w:pPr>
        <w:rPr>
          <w:i/>
          <w:iCs/>
        </w:rPr>
      </w:pPr>
      <w:r w:rsidRPr="00C47673">
        <w:rPr>
          <w:i/>
          <w:iCs/>
        </w:rPr>
        <w:t>Sinusoid model details</w:t>
      </w:r>
    </w:p>
    <w:p w14:paraId="0A844FA7" w14:textId="77777777" w:rsidR="00C47673" w:rsidRPr="00BE2C85" w:rsidRDefault="00C47673" w:rsidP="00C47673">
      <w:r>
        <w:t xml:space="preserve">The phase </w:t>
      </w:r>
      <m:oMath>
        <m:r>
          <w:rPr>
            <w:rFonts w:ascii="Cambria Math" w:eastAsiaTheme="minorEastAsia" w:hAnsi="Cambria Math"/>
            <w:lang w:val="el-GR"/>
          </w:rPr>
          <m:t>φ</m:t>
        </m:r>
      </m:oMath>
      <w:r w:rsidRPr="001B373F">
        <w:t xml:space="preserve"> </w:t>
      </w:r>
      <w:r>
        <w:t>represents the month during which the peak in visits occurred, which is 6 months before and after the month with the minimum number of visits according to sinusoid structure with a 12-month period. We mapped months to integers by taking the phase modulo 12. Taking each integer value to be the first day of the specified month (e.g., 1 is January 1</w:t>
      </w:r>
      <w:r w:rsidRPr="00D75ACA">
        <w:rPr>
          <w:vertAlign w:val="superscript"/>
        </w:rPr>
        <w:t>st</w:t>
      </w:r>
      <w:r>
        <w:t xml:space="preserve">), the phases fell between 0-11.99 where 0 is the first day of December and 11.99 is the last day of November. </w:t>
      </w:r>
    </w:p>
    <w:p w14:paraId="10F06967" w14:textId="77777777" w:rsidR="00C47673" w:rsidRDefault="00C47673" w:rsidP="00C47673">
      <w:pPr>
        <w:rPr>
          <w:b/>
          <w:bCs/>
        </w:rPr>
      </w:pPr>
    </w:p>
    <w:p w14:paraId="72083C94" w14:textId="77777777" w:rsidR="00C47673" w:rsidRDefault="00C47673" w:rsidP="00C47673">
      <w:r>
        <w:t>Confidence regions for the sinusoidal fits were calculated via bootstrapping to obtain a conservative confidence region estimate: 1000 samples were drawn from normal distributions centered around each of the 3 fitted sinusoid parameters (amplitude, phase, and offset) and with standard deviation equal to the standard error estimated by the model for each parameter. Sinusoids were generated using each of the 1000 sets of 3 bootstrapped parameters. Bounds for the 95% confidence regions of the mean visits per 1000 people in each month were then extracted as the 2.5</w:t>
      </w:r>
      <w:r w:rsidRPr="001B373F">
        <w:rPr>
          <w:vertAlign w:val="superscript"/>
        </w:rPr>
        <w:t>th</w:t>
      </w:r>
      <w:r>
        <w:t xml:space="preserve"> and 97.5</w:t>
      </w:r>
      <w:r w:rsidRPr="001B373F">
        <w:rPr>
          <w:vertAlign w:val="superscript"/>
        </w:rPr>
        <w:t>th</w:t>
      </w:r>
      <w:r>
        <w:t xml:space="preserve"> quantiles across this set of 1000 generated sinusoids. </w:t>
      </w:r>
    </w:p>
    <w:p w14:paraId="2EF65392" w14:textId="77777777" w:rsidR="00C47673" w:rsidRDefault="00C47673" w:rsidP="00C47673"/>
    <w:p w14:paraId="47FF2360" w14:textId="0F80DB1A" w:rsidR="00C47673" w:rsidRDefault="00C47673" w:rsidP="00C47673">
      <w:pPr>
        <w:rPr>
          <w:i/>
          <w:iCs/>
        </w:rPr>
      </w:pPr>
      <w:r>
        <w:rPr>
          <w:i/>
          <w:iCs/>
        </w:rPr>
        <w:t xml:space="preserve">Pearson correlation confidence interval </w:t>
      </w:r>
    </w:p>
    <w:p w14:paraId="4ECE8EE7" w14:textId="6ABFCEE5" w:rsidR="00C47673" w:rsidRDefault="00C47673" w:rsidP="00C47673">
      <w:r>
        <w:t xml:space="preserve">The confidence interval of the correlation coefficient was calculated via bootstrapping; 9 samples were randomly drawn with replacement from each subregion and averaged to get a bootstrapped mean minimum visit date in each subregion or state 1000 times. Similarly, the number of samples corresponding to the number of </w:t>
      </w:r>
      <w:r w:rsidR="00360C61">
        <w:t>districts</w:t>
      </w:r>
      <w:r>
        <w:t xml:space="preserve"> </w:t>
      </w:r>
      <w:proofErr w:type="gramStart"/>
      <w:r>
        <w:t>in a given</w:t>
      </w:r>
      <w:proofErr w:type="gramEnd"/>
      <w:r>
        <w:t xml:space="preserve"> state or subregion were drawn from the dataset of school starts with replacement and averaged to get a bootstrap mean school start date in each subregion or state 1000 times. These 1000 bootstrapped mean vectors were then correlated with one another using Pearson’s correlation coefficient, and the 2.5</w:t>
      </w:r>
      <w:r w:rsidRPr="005D3ACE">
        <w:rPr>
          <w:vertAlign w:val="superscript"/>
        </w:rPr>
        <w:t>th</w:t>
      </w:r>
      <w:r>
        <w:t>, 50</w:t>
      </w:r>
      <w:r w:rsidRPr="005D3ACE">
        <w:rPr>
          <w:vertAlign w:val="superscript"/>
        </w:rPr>
        <w:t>th</w:t>
      </w:r>
      <w:r>
        <w:t>, and 97.5</w:t>
      </w:r>
      <w:r w:rsidRPr="005D3ACE">
        <w:rPr>
          <w:vertAlign w:val="superscript"/>
        </w:rPr>
        <w:t>th</w:t>
      </w:r>
      <w:r>
        <w:t xml:space="preserve"> percentiles were taken to get the average correlation and 95% confidence interval.</w:t>
      </w:r>
    </w:p>
    <w:p w14:paraId="1C1A5BC0" w14:textId="77777777" w:rsidR="00C47673" w:rsidRPr="00C47673" w:rsidRDefault="00C47673" w:rsidP="00C47673"/>
    <w:p w14:paraId="3B106E94" w14:textId="77777777" w:rsidR="00C47673" w:rsidRPr="00C47673" w:rsidRDefault="00C47673"/>
    <w:p w14:paraId="637B26A7" w14:textId="77777777" w:rsidR="00625BCD" w:rsidRDefault="00625BCD">
      <w:pPr>
        <w:rPr>
          <w:b/>
          <w:bCs/>
        </w:rPr>
      </w:pPr>
    </w:p>
    <w:p w14:paraId="0086FAAB" w14:textId="77777777" w:rsidR="00625BCD" w:rsidRDefault="00625BCD">
      <w:pPr>
        <w:rPr>
          <w:b/>
          <w:bCs/>
        </w:rPr>
      </w:pPr>
    </w:p>
    <w:p w14:paraId="5485B771" w14:textId="77777777" w:rsidR="00AB3CF2" w:rsidRDefault="00AB3CF2">
      <w:pPr>
        <w:rPr>
          <w:b/>
          <w:bCs/>
        </w:rPr>
      </w:pPr>
    </w:p>
    <w:p w14:paraId="5E2606A3" w14:textId="77777777" w:rsidR="002D71EA" w:rsidRDefault="002D71EA">
      <w:pPr>
        <w:rPr>
          <w:b/>
          <w:bCs/>
        </w:rPr>
      </w:pPr>
    </w:p>
    <w:p w14:paraId="5184FD5B" w14:textId="77777777" w:rsidR="002D71EA" w:rsidRDefault="002D71EA">
      <w:pPr>
        <w:rPr>
          <w:b/>
          <w:bCs/>
        </w:rPr>
      </w:pPr>
    </w:p>
    <w:p w14:paraId="3D7103DE" w14:textId="77777777" w:rsidR="002D71EA" w:rsidRDefault="002D71EA">
      <w:pPr>
        <w:rPr>
          <w:b/>
          <w:bCs/>
        </w:rPr>
      </w:pPr>
    </w:p>
    <w:p w14:paraId="548A6BEB" w14:textId="77777777" w:rsidR="002D71EA" w:rsidRDefault="002D71EA">
      <w:pPr>
        <w:rPr>
          <w:b/>
          <w:bCs/>
        </w:rPr>
      </w:pPr>
    </w:p>
    <w:p w14:paraId="1F4DFCB9" w14:textId="77777777" w:rsidR="002D71EA" w:rsidRDefault="002D71EA">
      <w:pPr>
        <w:rPr>
          <w:b/>
          <w:bCs/>
        </w:rPr>
      </w:pPr>
    </w:p>
    <w:p w14:paraId="473CCCEB" w14:textId="77777777" w:rsidR="002D71EA" w:rsidRDefault="002D71EA">
      <w:pPr>
        <w:rPr>
          <w:b/>
          <w:bCs/>
        </w:rPr>
      </w:pPr>
    </w:p>
    <w:p w14:paraId="6CE9CBFD" w14:textId="77777777" w:rsidR="008741C7" w:rsidRDefault="008741C7">
      <w:pPr>
        <w:rPr>
          <w:b/>
          <w:bCs/>
        </w:rPr>
      </w:pPr>
    </w:p>
    <w:p w14:paraId="1C2BA35F" w14:textId="77777777" w:rsidR="002D71EA" w:rsidRPr="003E07F8" w:rsidRDefault="002D71EA">
      <w:pPr>
        <w:rPr>
          <w:b/>
          <w:bCs/>
        </w:rPr>
      </w:pPr>
    </w:p>
    <w:p w14:paraId="1DB6BA71" w14:textId="77777777" w:rsidR="00DF74D7" w:rsidRPr="003E07F8" w:rsidRDefault="003E07F8">
      <w:pPr>
        <w:rPr>
          <w:b/>
          <w:bCs/>
        </w:rPr>
      </w:pPr>
      <w:r w:rsidRPr="003E07F8">
        <w:rPr>
          <w:b/>
          <w:bCs/>
        </w:rPr>
        <w:lastRenderedPageBreak/>
        <w:t>Supplementary Table 1: CCS to ICD Code Mapping</w:t>
      </w:r>
    </w:p>
    <w:tbl>
      <w:tblPr>
        <w:tblStyle w:val="PlainTable3"/>
        <w:tblW w:w="10180" w:type="dxa"/>
        <w:tblLook w:val="0420" w:firstRow="1" w:lastRow="0" w:firstColumn="0" w:lastColumn="0" w:noHBand="0" w:noVBand="1"/>
      </w:tblPr>
      <w:tblGrid>
        <w:gridCol w:w="2036"/>
        <w:gridCol w:w="2036"/>
        <w:gridCol w:w="2036"/>
        <w:gridCol w:w="2036"/>
        <w:gridCol w:w="2036"/>
      </w:tblGrid>
      <w:tr w:rsidR="00DF74D7" w:rsidRPr="00DF74D7" w14:paraId="1DD9CB62" w14:textId="77777777" w:rsidTr="00CF10D0">
        <w:trPr>
          <w:cnfStyle w:val="100000000000" w:firstRow="1" w:lastRow="0" w:firstColumn="0" w:lastColumn="0" w:oddVBand="0" w:evenVBand="0" w:oddHBand="0" w:evenHBand="0" w:firstRowFirstColumn="0" w:firstRowLastColumn="0" w:lastRowFirstColumn="0" w:lastRowLastColumn="0"/>
          <w:trHeight w:val="432"/>
        </w:trPr>
        <w:tc>
          <w:tcPr>
            <w:tcW w:w="2036" w:type="dxa"/>
            <w:hideMark/>
          </w:tcPr>
          <w:p w14:paraId="061B3847" w14:textId="77777777" w:rsidR="00DF74D7" w:rsidRPr="00DF74D7" w:rsidRDefault="00DF74D7" w:rsidP="00DF74D7">
            <w:pPr>
              <w:rPr>
                <w:b w:val="0"/>
                <w:bCs w:val="0"/>
              </w:rPr>
            </w:pPr>
            <w:r w:rsidRPr="00DF74D7">
              <w:t>ICD Revision</w:t>
            </w:r>
          </w:p>
        </w:tc>
        <w:tc>
          <w:tcPr>
            <w:tcW w:w="2036" w:type="dxa"/>
            <w:hideMark/>
          </w:tcPr>
          <w:p w14:paraId="5D4AAA3F" w14:textId="77777777" w:rsidR="00DF74D7" w:rsidRPr="00DF74D7" w:rsidRDefault="00DF74D7" w:rsidP="00DF74D7">
            <w:pPr>
              <w:rPr>
                <w:b w:val="0"/>
                <w:bCs w:val="0"/>
              </w:rPr>
            </w:pPr>
            <w:r w:rsidRPr="00DF74D7">
              <w:t>CCS Category</w:t>
            </w:r>
          </w:p>
        </w:tc>
        <w:tc>
          <w:tcPr>
            <w:tcW w:w="2036" w:type="dxa"/>
            <w:hideMark/>
          </w:tcPr>
          <w:p w14:paraId="14722468" w14:textId="77777777" w:rsidR="00DF74D7" w:rsidRPr="00DF74D7" w:rsidRDefault="00DF74D7" w:rsidP="00DF74D7">
            <w:pPr>
              <w:rPr>
                <w:b w:val="0"/>
                <w:bCs w:val="0"/>
              </w:rPr>
            </w:pPr>
            <w:r w:rsidRPr="00DF74D7">
              <w:t>CCS Category Description</w:t>
            </w:r>
          </w:p>
        </w:tc>
        <w:tc>
          <w:tcPr>
            <w:tcW w:w="2036" w:type="dxa"/>
            <w:hideMark/>
          </w:tcPr>
          <w:p w14:paraId="79EB645F" w14:textId="77777777" w:rsidR="00DF74D7" w:rsidRPr="00DF74D7" w:rsidRDefault="00DF74D7" w:rsidP="00DF74D7">
            <w:pPr>
              <w:rPr>
                <w:b w:val="0"/>
                <w:bCs w:val="0"/>
              </w:rPr>
            </w:pPr>
            <w:r w:rsidRPr="00DF74D7">
              <w:t>ICD Code</w:t>
            </w:r>
          </w:p>
        </w:tc>
        <w:tc>
          <w:tcPr>
            <w:tcW w:w="2036" w:type="dxa"/>
            <w:hideMark/>
          </w:tcPr>
          <w:p w14:paraId="5676925D" w14:textId="77777777" w:rsidR="00DF74D7" w:rsidRPr="00DF74D7" w:rsidRDefault="00DF74D7" w:rsidP="00DF74D7">
            <w:pPr>
              <w:rPr>
                <w:b w:val="0"/>
                <w:bCs w:val="0"/>
              </w:rPr>
            </w:pPr>
            <w:r w:rsidRPr="00DF74D7">
              <w:t xml:space="preserve">ICD Code Description </w:t>
            </w:r>
          </w:p>
        </w:tc>
      </w:tr>
      <w:tr w:rsidR="00DF74D7" w:rsidRPr="00DF74D7" w14:paraId="214021E2" w14:textId="77777777" w:rsidTr="00CF10D0">
        <w:trPr>
          <w:cnfStyle w:val="000000100000" w:firstRow="0" w:lastRow="0" w:firstColumn="0" w:lastColumn="0" w:oddVBand="0" w:evenVBand="0" w:oddHBand="1" w:evenHBand="0" w:firstRowFirstColumn="0" w:firstRowLastColumn="0" w:lastRowFirstColumn="0" w:lastRowLastColumn="0"/>
          <w:trHeight w:val="432"/>
        </w:trPr>
        <w:tc>
          <w:tcPr>
            <w:tcW w:w="2036" w:type="dxa"/>
            <w:hideMark/>
          </w:tcPr>
          <w:p w14:paraId="475C4106" w14:textId="77777777" w:rsidR="00DF74D7" w:rsidRPr="00DF74D7" w:rsidRDefault="00DF74D7" w:rsidP="00DF74D7">
            <w:r w:rsidRPr="00DF74D7">
              <w:t>ICD-9</w:t>
            </w:r>
          </w:p>
        </w:tc>
        <w:tc>
          <w:tcPr>
            <w:tcW w:w="2036" w:type="dxa"/>
            <w:hideMark/>
          </w:tcPr>
          <w:p w14:paraId="39375587" w14:textId="77777777" w:rsidR="00DF74D7" w:rsidRPr="00DF74D7" w:rsidRDefault="00DF74D7" w:rsidP="00DF74D7">
            <w:r w:rsidRPr="00DF74D7">
              <w:t>126</w:t>
            </w:r>
          </w:p>
        </w:tc>
        <w:tc>
          <w:tcPr>
            <w:tcW w:w="2036" w:type="dxa"/>
            <w:hideMark/>
          </w:tcPr>
          <w:p w14:paraId="1AD8E76C" w14:textId="77777777" w:rsidR="00DF74D7" w:rsidRPr="00DF74D7" w:rsidRDefault="00DF74D7" w:rsidP="00DF74D7">
            <w:proofErr w:type="spellStart"/>
            <w:r w:rsidRPr="00DF74D7">
              <w:t>Ot</w:t>
            </w:r>
            <w:proofErr w:type="spellEnd"/>
            <w:r w:rsidRPr="00DF74D7">
              <w:t xml:space="preserve"> up </w:t>
            </w:r>
            <w:proofErr w:type="spellStart"/>
            <w:r w:rsidRPr="00DF74D7">
              <w:t>rsp</w:t>
            </w:r>
            <w:proofErr w:type="spellEnd"/>
            <w:r w:rsidRPr="00DF74D7">
              <w:t xml:space="preserve"> in</w:t>
            </w:r>
          </w:p>
        </w:tc>
        <w:tc>
          <w:tcPr>
            <w:tcW w:w="2036" w:type="dxa"/>
            <w:hideMark/>
          </w:tcPr>
          <w:p w14:paraId="0E32E9BD" w14:textId="77777777" w:rsidR="00DF74D7" w:rsidRPr="00DF74D7" w:rsidRDefault="00DF74D7" w:rsidP="00DF74D7">
            <w:r w:rsidRPr="00DF74D7">
              <w:t>340</w:t>
            </w:r>
          </w:p>
        </w:tc>
        <w:tc>
          <w:tcPr>
            <w:tcW w:w="2036" w:type="dxa"/>
            <w:hideMark/>
          </w:tcPr>
          <w:p w14:paraId="523DA06C" w14:textId="77777777" w:rsidR="00DF74D7" w:rsidRPr="00DF74D7" w:rsidRDefault="00DF74D7" w:rsidP="00DF74D7">
            <w:r w:rsidRPr="00DF74D7">
              <w:t>STREP SORE THROAT</w:t>
            </w:r>
          </w:p>
        </w:tc>
      </w:tr>
      <w:tr w:rsidR="00DF74D7" w:rsidRPr="00DF74D7" w14:paraId="5F8D6C46" w14:textId="77777777" w:rsidTr="00CF10D0">
        <w:trPr>
          <w:trHeight w:val="432"/>
        </w:trPr>
        <w:tc>
          <w:tcPr>
            <w:tcW w:w="2036" w:type="dxa"/>
            <w:hideMark/>
          </w:tcPr>
          <w:p w14:paraId="34609BFE" w14:textId="77777777" w:rsidR="00DF74D7" w:rsidRPr="00DF74D7" w:rsidRDefault="00DF74D7" w:rsidP="00DF74D7">
            <w:r w:rsidRPr="00DF74D7">
              <w:t>ICD-10</w:t>
            </w:r>
          </w:p>
        </w:tc>
        <w:tc>
          <w:tcPr>
            <w:tcW w:w="2036" w:type="dxa"/>
            <w:hideMark/>
          </w:tcPr>
          <w:p w14:paraId="794D1E49" w14:textId="77777777" w:rsidR="00DF74D7" w:rsidRPr="00DF74D7" w:rsidRDefault="00DF74D7" w:rsidP="00DF74D7">
            <w:r w:rsidRPr="00DF74D7">
              <w:t>RSP006</w:t>
            </w:r>
          </w:p>
        </w:tc>
        <w:tc>
          <w:tcPr>
            <w:tcW w:w="2036" w:type="dxa"/>
            <w:hideMark/>
          </w:tcPr>
          <w:p w14:paraId="1E8FCD82" w14:textId="77777777" w:rsidR="00DF74D7" w:rsidRPr="00DF74D7" w:rsidRDefault="00DF74D7" w:rsidP="00DF74D7">
            <w:r w:rsidRPr="00DF74D7">
              <w:t xml:space="preserve">Other specified upper respiratory infections </w:t>
            </w:r>
          </w:p>
        </w:tc>
        <w:tc>
          <w:tcPr>
            <w:tcW w:w="2036" w:type="dxa"/>
            <w:hideMark/>
          </w:tcPr>
          <w:p w14:paraId="0DCBB8CA" w14:textId="77777777" w:rsidR="00DF74D7" w:rsidRPr="00DF74D7" w:rsidRDefault="00DF74D7" w:rsidP="00DF74D7">
            <w:r w:rsidRPr="00DF74D7">
              <w:t>J020</w:t>
            </w:r>
          </w:p>
        </w:tc>
        <w:tc>
          <w:tcPr>
            <w:tcW w:w="2036" w:type="dxa"/>
            <w:hideMark/>
          </w:tcPr>
          <w:p w14:paraId="5B7CD893" w14:textId="77777777" w:rsidR="00DF74D7" w:rsidRPr="00DF74D7" w:rsidRDefault="00DF74D7" w:rsidP="00DF74D7">
            <w:r w:rsidRPr="00DF74D7">
              <w:t>Streptococcal pharyngitis</w:t>
            </w:r>
          </w:p>
        </w:tc>
      </w:tr>
    </w:tbl>
    <w:p w14:paraId="0AA67BF2" w14:textId="77777777" w:rsidR="00FE1201" w:rsidRDefault="00FE1201" w:rsidP="00385300">
      <w:pPr>
        <w:rPr>
          <w:b/>
          <w:bCs/>
        </w:rPr>
      </w:pPr>
    </w:p>
    <w:p w14:paraId="4B4E996A" w14:textId="77777777" w:rsidR="00FE1201" w:rsidRDefault="00FE1201" w:rsidP="00385300">
      <w:pPr>
        <w:rPr>
          <w:b/>
          <w:bCs/>
        </w:rPr>
      </w:pPr>
    </w:p>
    <w:p w14:paraId="1056D3D6" w14:textId="77777777" w:rsidR="00194B8C" w:rsidRDefault="00194B8C" w:rsidP="00385300">
      <w:pPr>
        <w:rPr>
          <w:b/>
          <w:bCs/>
        </w:rPr>
      </w:pPr>
    </w:p>
    <w:p w14:paraId="1C292840" w14:textId="77777777" w:rsidR="00194B8C" w:rsidRDefault="00194B8C" w:rsidP="00385300">
      <w:pPr>
        <w:rPr>
          <w:b/>
          <w:bCs/>
        </w:rPr>
      </w:pPr>
    </w:p>
    <w:p w14:paraId="471966F5" w14:textId="77777777" w:rsidR="00194B8C" w:rsidRDefault="00194B8C" w:rsidP="00385300">
      <w:pPr>
        <w:rPr>
          <w:b/>
          <w:bCs/>
        </w:rPr>
      </w:pPr>
    </w:p>
    <w:p w14:paraId="649F2818" w14:textId="77777777" w:rsidR="00194B8C" w:rsidRDefault="00194B8C" w:rsidP="00385300">
      <w:pPr>
        <w:rPr>
          <w:b/>
          <w:bCs/>
        </w:rPr>
      </w:pPr>
    </w:p>
    <w:p w14:paraId="2BAFB5C0" w14:textId="77777777" w:rsidR="00194B8C" w:rsidRDefault="00194B8C" w:rsidP="00385300">
      <w:pPr>
        <w:rPr>
          <w:b/>
          <w:bCs/>
        </w:rPr>
      </w:pPr>
    </w:p>
    <w:p w14:paraId="12C02B6F" w14:textId="77777777" w:rsidR="00194B8C" w:rsidRDefault="00194B8C" w:rsidP="00385300">
      <w:pPr>
        <w:rPr>
          <w:b/>
          <w:bCs/>
        </w:rPr>
      </w:pPr>
    </w:p>
    <w:p w14:paraId="1DFDBEEB" w14:textId="77777777" w:rsidR="00194B8C" w:rsidRDefault="00194B8C" w:rsidP="00385300">
      <w:pPr>
        <w:rPr>
          <w:b/>
          <w:bCs/>
        </w:rPr>
      </w:pPr>
    </w:p>
    <w:p w14:paraId="29B0C216" w14:textId="77777777" w:rsidR="00194B8C" w:rsidRDefault="00194B8C" w:rsidP="00385300">
      <w:pPr>
        <w:rPr>
          <w:b/>
          <w:bCs/>
        </w:rPr>
      </w:pPr>
    </w:p>
    <w:p w14:paraId="0F758264" w14:textId="77777777" w:rsidR="00194B8C" w:rsidRDefault="00194B8C" w:rsidP="00385300">
      <w:pPr>
        <w:rPr>
          <w:b/>
          <w:bCs/>
        </w:rPr>
      </w:pPr>
    </w:p>
    <w:p w14:paraId="4ECB4044" w14:textId="77777777" w:rsidR="00194B8C" w:rsidRDefault="00194B8C" w:rsidP="00385300">
      <w:pPr>
        <w:rPr>
          <w:b/>
          <w:bCs/>
        </w:rPr>
      </w:pPr>
    </w:p>
    <w:p w14:paraId="0EC54CD6" w14:textId="77777777" w:rsidR="00194B8C" w:rsidRDefault="00194B8C" w:rsidP="00385300">
      <w:pPr>
        <w:rPr>
          <w:b/>
          <w:bCs/>
        </w:rPr>
      </w:pPr>
    </w:p>
    <w:p w14:paraId="1C4884C3" w14:textId="77777777" w:rsidR="00194B8C" w:rsidRDefault="00194B8C" w:rsidP="00385300">
      <w:pPr>
        <w:rPr>
          <w:b/>
          <w:bCs/>
        </w:rPr>
      </w:pPr>
    </w:p>
    <w:p w14:paraId="159D6136" w14:textId="77777777" w:rsidR="00194B8C" w:rsidRDefault="00194B8C" w:rsidP="00385300">
      <w:pPr>
        <w:rPr>
          <w:b/>
          <w:bCs/>
        </w:rPr>
      </w:pPr>
    </w:p>
    <w:p w14:paraId="5CD47C4E" w14:textId="77777777" w:rsidR="00194B8C" w:rsidRDefault="00194B8C" w:rsidP="00385300">
      <w:pPr>
        <w:rPr>
          <w:b/>
          <w:bCs/>
        </w:rPr>
      </w:pPr>
    </w:p>
    <w:p w14:paraId="59519A26" w14:textId="77777777" w:rsidR="00194B8C" w:rsidRDefault="00194B8C" w:rsidP="00385300">
      <w:pPr>
        <w:rPr>
          <w:b/>
          <w:bCs/>
        </w:rPr>
      </w:pPr>
    </w:p>
    <w:p w14:paraId="176A4411" w14:textId="77777777" w:rsidR="00194B8C" w:rsidRDefault="00194B8C" w:rsidP="00385300">
      <w:pPr>
        <w:rPr>
          <w:b/>
          <w:bCs/>
        </w:rPr>
      </w:pPr>
    </w:p>
    <w:p w14:paraId="378A673C" w14:textId="77777777" w:rsidR="00194B8C" w:rsidRDefault="00194B8C" w:rsidP="00385300">
      <w:pPr>
        <w:rPr>
          <w:b/>
          <w:bCs/>
        </w:rPr>
      </w:pPr>
    </w:p>
    <w:p w14:paraId="56AB1932" w14:textId="77777777" w:rsidR="00194B8C" w:rsidRDefault="00194B8C" w:rsidP="00385300">
      <w:pPr>
        <w:rPr>
          <w:b/>
          <w:bCs/>
        </w:rPr>
      </w:pPr>
    </w:p>
    <w:p w14:paraId="4D9DF680" w14:textId="77777777" w:rsidR="00194B8C" w:rsidRDefault="00194B8C" w:rsidP="00385300">
      <w:pPr>
        <w:rPr>
          <w:b/>
          <w:bCs/>
        </w:rPr>
      </w:pPr>
    </w:p>
    <w:p w14:paraId="558D8D23" w14:textId="77777777" w:rsidR="00194B8C" w:rsidRDefault="00194B8C" w:rsidP="00385300">
      <w:pPr>
        <w:rPr>
          <w:b/>
          <w:bCs/>
        </w:rPr>
      </w:pPr>
    </w:p>
    <w:p w14:paraId="56AFF3F3" w14:textId="77777777" w:rsidR="00194B8C" w:rsidRDefault="00194B8C" w:rsidP="00385300">
      <w:pPr>
        <w:rPr>
          <w:b/>
          <w:bCs/>
        </w:rPr>
      </w:pPr>
    </w:p>
    <w:p w14:paraId="3717990D" w14:textId="77777777" w:rsidR="00194B8C" w:rsidRDefault="00194B8C" w:rsidP="00385300">
      <w:pPr>
        <w:rPr>
          <w:b/>
          <w:bCs/>
        </w:rPr>
      </w:pPr>
    </w:p>
    <w:p w14:paraId="2F5BCF28" w14:textId="77777777" w:rsidR="00194B8C" w:rsidRDefault="00194B8C" w:rsidP="00385300">
      <w:pPr>
        <w:rPr>
          <w:b/>
          <w:bCs/>
        </w:rPr>
      </w:pPr>
    </w:p>
    <w:p w14:paraId="25061EC6" w14:textId="77777777" w:rsidR="00194B8C" w:rsidRDefault="00194B8C" w:rsidP="00385300">
      <w:pPr>
        <w:rPr>
          <w:b/>
          <w:bCs/>
        </w:rPr>
      </w:pPr>
    </w:p>
    <w:p w14:paraId="5C4C1543" w14:textId="77777777" w:rsidR="00194B8C" w:rsidRDefault="00194B8C" w:rsidP="00385300">
      <w:pPr>
        <w:rPr>
          <w:b/>
          <w:bCs/>
        </w:rPr>
      </w:pPr>
    </w:p>
    <w:p w14:paraId="05C18E8C" w14:textId="77777777" w:rsidR="00194B8C" w:rsidRDefault="00194B8C" w:rsidP="00385300">
      <w:pPr>
        <w:rPr>
          <w:b/>
          <w:bCs/>
        </w:rPr>
      </w:pPr>
    </w:p>
    <w:p w14:paraId="280F4B10" w14:textId="77777777" w:rsidR="00194B8C" w:rsidRDefault="00194B8C" w:rsidP="00385300">
      <w:pPr>
        <w:rPr>
          <w:b/>
          <w:bCs/>
        </w:rPr>
      </w:pPr>
    </w:p>
    <w:p w14:paraId="6B87BF54" w14:textId="77777777" w:rsidR="00194B8C" w:rsidRDefault="00194B8C" w:rsidP="00385300">
      <w:pPr>
        <w:rPr>
          <w:b/>
          <w:bCs/>
        </w:rPr>
      </w:pPr>
    </w:p>
    <w:p w14:paraId="153D99E5" w14:textId="77777777" w:rsidR="00194B8C" w:rsidRDefault="00194B8C" w:rsidP="00385300">
      <w:pPr>
        <w:rPr>
          <w:b/>
          <w:bCs/>
        </w:rPr>
      </w:pPr>
    </w:p>
    <w:p w14:paraId="2C9FA401" w14:textId="77777777" w:rsidR="00194B8C" w:rsidRDefault="00194B8C" w:rsidP="00385300">
      <w:pPr>
        <w:rPr>
          <w:b/>
          <w:bCs/>
        </w:rPr>
      </w:pPr>
    </w:p>
    <w:p w14:paraId="615C5732" w14:textId="77777777" w:rsidR="00194B8C" w:rsidRDefault="00194B8C" w:rsidP="00385300">
      <w:pPr>
        <w:rPr>
          <w:b/>
          <w:bCs/>
        </w:rPr>
      </w:pPr>
    </w:p>
    <w:p w14:paraId="07486DBF" w14:textId="77777777" w:rsidR="00E96C13" w:rsidRDefault="00E96C13" w:rsidP="00385300">
      <w:pPr>
        <w:rPr>
          <w:b/>
          <w:bCs/>
        </w:rPr>
      </w:pPr>
    </w:p>
    <w:p w14:paraId="1CCAA510" w14:textId="77777777" w:rsidR="00194B8C" w:rsidRDefault="00194B8C" w:rsidP="00385300">
      <w:pPr>
        <w:rPr>
          <w:b/>
          <w:bCs/>
        </w:rPr>
      </w:pPr>
    </w:p>
    <w:p w14:paraId="207D6694" w14:textId="77777777" w:rsidR="00194B8C" w:rsidRDefault="00194B8C" w:rsidP="00385300">
      <w:pPr>
        <w:rPr>
          <w:b/>
          <w:bCs/>
        </w:rPr>
      </w:pPr>
    </w:p>
    <w:p w14:paraId="70B77BE3" w14:textId="2FEDA7E4" w:rsidR="00385300" w:rsidRDefault="00385300" w:rsidP="00385300">
      <w:r>
        <w:rPr>
          <w:b/>
          <w:bCs/>
        </w:rPr>
        <w:lastRenderedPageBreak/>
        <w:t>Supplementary Table 2: Regions with constituent states</w:t>
      </w:r>
    </w:p>
    <w:tbl>
      <w:tblPr>
        <w:tblStyle w:val="PlainTable2"/>
        <w:tblW w:w="10195" w:type="dxa"/>
        <w:tblLook w:val="0420" w:firstRow="1" w:lastRow="0" w:firstColumn="0" w:lastColumn="0" w:noHBand="0" w:noVBand="1"/>
      </w:tblPr>
      <w:tblGrid>
        <w:gridCol w:w="1790"/>
        <w:gridCol w:w="8405"/>
      </w:tblGrid>
      <w:tr w:rsidR="00385300" w:rsidRPr="00385300" w14:paraId="4D1B09D8" w14:textId="77777777" w:rsidTr="00385300">
        <w:trPr>
          <w:cnfStyle w:val="100000000000" w:firstRow="1" w:lastRow="0" w:firstColumn="0" w:lastColumn="0" w:oddVBand="0" w:evenVBand="0" w:oddHBand="0" w:evenHBand="0" w:firstRowFirstColumn="0" w:firstRowLastColumn="0" w:lastRowFirstColumn="0" w:lastRowLastColumn="0"/>
          <w:trHeight w:val="484"/>
        </w:trPr>
        <w:tc>
          <w:tcPr>
            <w:tcW w:w="1790" w:type="dxa"/>
            <w:hideMark/>
          </w:tcPr>
          <w:p w14:paraId="4A18A821" w14:textId="77777777" w:rsidR="00385300" w:rsidRPr="00385300" w:rsidRDefault="00385300" w:rsidP="00B21EDD">
            <w:r w:rsidRPr="00385300">
              <w:t>Region</w:t>
            </w:r>
          </w:p>
        </w:tc>
        <w:tc>
          <w:tcPr>
            <w:tcW w:w="8405" w:type="dxa"/>
            <w:hideMark/>
          </w:tcPr>
          <w:p w14:paraId="2EF6CCC9" w14:textId="77777777" w:rsidR="00385300" w:rsidRPr="00385300" w:rsidRDefault="00385300" w:rsidP="00B21EDD">
            <w:r w:rsidRPr="00385300">
              <w:t>States</w:t>
            </w:r>
          </w:p>
        </w:tc>
      </w:tr>
      <w:tr w:rsidR="00385300" w:rsidRPr="00385300" w14:paraId="53F92F10" w14:textId="77777777" w:rsidTr="00385300">
        <w:trPr>
          <w:cnfStyle w:val="000000100000" w:firstRow="0" w:lastRow="0" w:firstColumn="0" w:lastColumn="0" w:oddVBand="0" w:evenVBand="0" w:oddHBand="1" w:evenHBand="0" w:firstRowFirstColumn="0" w:firstRowLastColumn="0" w:lastRowFirstColumn="0" w:lastRowLastColumn="0"/>
          <w:trHeight w:val="864"/>
        </w:trPr>
        <w:tc>
          <w:tcPr>
            <w:tcW w:w="1790" w:type="dxa"/>
            <w:hideMark/>
          </w:tcPr>
          <w:p w14:paraId="2155809B" w14:textId="77777777" w:rsidR="00385300" w:rsidRPr="00385300" w:rsidRDefault="00385300" w:rsidP="00B21EDD">
            <w:r w:rsidRPr="00385300">
              <w:t>Northeast</w:t>
            </w:r>
          </w:p>
        </w:tc>
        <w:tc>
          <w:tcPr>
            <w:tcW w:w="8405" w:type="dxa"/>
            <w:hideMark/>
          </w:tcPr>
          <w:p w14:paraId="68338BAE" w14:textId="2B1DD274" w:rsidR="00385300" w:rsidRPr="00385300" w:rsidRDefault="00385300" w:rsidP="00B21EDD">
            <w:r w:rsidRPr="00385300">
              <w:t xml:space="preserve">Connecticut, Massachusetts, Maine, New Hampshire, Rhode Island, Vermont,      </w:t>
            </w:r>
          </w:p>
          <w:p w14:paraId="1C827618" w14:textId="77777777" w:rsidR="00385300" w:rsidRPr="00385300" w:rsidRDefault="00385300" w:rsidP="00B21EDD">
            <w:r w:rsidRPr="00385300">
              <w:t>New Jersey, New York, Pennsylvania</w:t>
            </w:r>
          </w:p>
        </w:tc>
      </w:tr>
      <w:tr w:rsidR="00385300" w:rsidRPr="00385300" w14:paraId="18987BC2" w14:textId="77777777" w:rsidTr="00385300">
        <w:trPr>
          <w:trHeight w:val="864"/>
        </w:trPr>
        <w:tc>
          <w:tcPr>
            <w:tcW w:w="1790" w:type="dxa"/>
            <w:hideMark/>
          </w:tcPr>
          <w:p w14:paraId="198F696F" w14:textId="77777777" w:rsidR="00385300" w:rsidRPr="00385300" w:rsidRDefault="00385300" w:rsidP="00B21EDD">
            <w:r w:rsidRPr="00385300">
              <w:t>Midwest</w:t>
            </w:r>
          </w:p>
        </w:tc>
        <w:tc>
          <w:tcPr>
            <w:tcW w:w="8405" w:type="dxa"/>
            <w:hideMark/>
          </w:tcPr>
          <w:p w14:paraId="2DCC7B07" w14:textId="258C8BAD" w:rsidR="00385300" w:rsidRPr="00385300" w:rsidRDefault="00385300" w:rsidP="00B21EDD">
            <w:r w:rsidRPr="00385300">
              <w:t>Illinois, Indiana, Michigan, Ohio, Wisconsin, Iowa, Kansas, Minnesota, Missouri, Nebraska, North Dakota, South Dakota</w:t>
            </w:r>
          </w:p>
        </w:tc>
      </w:tr>
      <w:tr w:rsidR="00385300" w:rsidRPr="00385300" w14:paraId="55AF912B" w14:textId="77777777" w:rsidTr="00385300">
        <w:trPr>
          <w:cnfStyle w:val="000000100000" w:firstRow="0" w:lastRow="0" w:firstColumn="0" w:lastColumn="0" w:oddVBand="0" w:evenVBand="0" w:oddHBand="1" w:evenHBand="0" w:firstRowFirstColumn="0" w:firstRowLastColumn="0" w:lastRowFirstColumn="0" w:lastRowLastColumn="0"/>
          <w:trHeight w:val="864"/>
        </w:trPr>
        <w:tc>
          <w:tcPr>
            <w:tcW w:w="1790" w:type="dxa"/>
            <w:hideMark/>
          </w:tcPr>
          <w:p w14:paraId="2CD08E81" w14:textId="77777777" w:rsidR="00385300" w:rsidRPr="00385300" w:rsidRDefault="00385300" w:rsidP="00B21EDD">
            <w:r w:rsidRPr="00385300">
              <w:t>South</w:t>
            </w:r>
          </w:p>
        </w:tc>
        <w:tc>
          <w:tcPr>
            <w:tcW w:w="8405" w:type="dxa"/>
            <w:hideMark/>
          </w:tcPr>
          <w:p w14:paraId="57F7BA36" w14:textId="66A95A2C" w:rsidR="00385300" w:rsidRPr="00385300" w:rsidRDefault="00385300" w:rsidP="00B21EDD">
            <w:r w:rsidRPr="00385300">
              <w:t>Delaware, Florida, Georgia, Maryland, North Carolina, South Carolina, Virginia, West Virginia, Alabama, Kentucky, Mississippi, Tennessee, Arkansas, Louisiana, Oklahoma, Texas</w:t>
            </w:r>
          </w:p>
        </w:tc>
      </w:tr>
      <w:tr w:rsidR="00385300" w:rsidRPr="00385300" w14:paraId="524A89FE" w14:textId="77777777" w:rsidTr="00385300">
        <w:trPr>
          <w:trHeight w:val="864"/>
        </w:trPr>
        <w:tc>
          <w:tcPr>
            <w:tcW w:w="1790" w:type="dxa"/>
            <w:hideMark/>
          </w:tcPr>
          <w:p w14:paraId="4B60F982" w14:textId="77777777" w:rsidR="00385300" w:rsidRPr="00385300" w:rsidRDefault="00385300" w:rsidP="00B21EDD">
            <w:r w:rsidRPr="00385300">
              <w:t>West</w:t>
            </w:r>
          </w:p>
        </w:tc>
        <w:tc>
          <w:tcPr>
            <w:tcW w:w="8405" w:type="dxa"/>
            <w:hideMark/>
          </w:tcPr>
          <w:p w14:paraId="6250D6BA" w14:textId="5CC11EA5" w:rsidR="00385300" w:rsidRPr="00385300" w:rsidRDefault="00385300" w:rsidP="00B21EDD">
            <w:r w:rsidRPr="00385300">
              <w:t>Arizona, Colorado, Idaho, Montana, Nevada, New Mexico, Utah, Wyoming, Alaska, California, Hawaii, Oregon, Washington</w:t>
            </w:r>
          </w:p>
        </w:tc>
      </w:tr>
    </w:tbl>
    <w:p w14:paraId="27BB9458" w14:textId="0BFDABDB" w:rsidR="003E07F8" w:rsidRDefault="003E07F8">
      <w:pPr>
        <w:rPr>
          <w:b/>
          <w:bCs/>
        </w:rPr>
      </w:pPr>
    </w:p>
    <w:p w14:paraId="3E588154" w14:textId="77777777" w:rsidR="00385300" w:rsidRDefault="00385300">
      <w:pPr>
        <w:rPr>
          <w:b/>
          <w:bCs/>
        </w:rPr>
      </w:pPr>
    </w:p>
    <w:p w14:paraId="403FF56F" w14:textId="77777777" w:rsidR="00385300" w:rsidRDefault="00385300">
      <w:pPr>
        <w:rPr>
          <w:b/>
          <w:bCs/>
        </w:rPr>
      </w:pPr>
    </w:p>
    <w:p w14:paraId="22F24C7C" w14:textId="77777777" w:rsidR="005D5502" w:rsidRDefault="005D5502">
      <w:pPr>
        <w:rPr>
          <w:b/>
          <w:bCs/>
        </w:rPr>
      </w:pPr>
    </w:p>
    <w:p w14:paraId="21B86CA5" w14:textId="77777777" w:rsidR="005D5502" w:rsidRDefault="005D5502">
      <w:pPr>
        <w:rPr>
          <w:b/>
          <w:bCs/>
        </w:rPr>
      </w:pPr>
    </w:p>
    <w:p w14:paraId="3EE197B6" w14:textId="77777777" w:rsidR="005D5502" w:rsidRDefault="005D5502">
      <w:pPr>
        <w:rPr>
          <w:b/>
          <w:bCs/>
        </w:rPr>
      </w:pPr>
    </w:p>
    <w:p w14:paraId="0169A125" w14:textId="77777777" w:rsidR="005D5502" w:rsidRDefault="005D5502">
      <w:pPr>
        <w:rPr>
          <w:b/>
          <w:bCs/>
        </w:rPr>
      </w:pPr>
    </w:p>
    <w:p w14:paraId="5EE1E03F" w14:textId="77777777" w:rsidR="005D5502" w:rsidRDefault="005D5502">
      <w:pPr>
        <w:rPr>
          <w:b/>
          <w:bCs/>
        </w:rPr>
      </w:pPr>
    </w:p>
    <w:p w14:paraId="37705C42" w14:textId="77777777" w:rsidR="005D5502" w:rsidRDefault="005D5502">
      <w:pPr>
        <w:rPr>
          <w:b/>
          <w:bCs/>
        </w:rPr>
      </w:pPr>
    </w:p>
    <w:p w14:paraId="476477BA" w14:textId="77777777" w:rsidR="002D71EA" w:rsidRDefault="002D71EA">
      <w:pPr>
        <w:rPr>
          <w:b/>
          <w:bCs/>
        </w:rPr>
      </w:pPr>
    </w:p>
    <w:p w14:paraId="20124C06" w14:textId="77777777" w:rsidR="002D71EA" w:rsidRDefault="002D71EA">
      <w:pPr>
        <w:rPr>
          <w:b/>
          <w:bCs/>
        </w:rPr>
      </w:pPr>
    </w:p>
    <w:p w14:paraId="4C04E573" w14:textId="77777777" w:rsidR="002D71EA" w:rsidRDefault="002D71EA">
      <w:pPr>
        <w:rPr>
          <w:b/>
          <w:bCs/>
        </w:rPr>
      </w:pPr>
    </w:p>
    <w:p w14:paraId="0A6E023D" w14:textId="77777777" w:rsidR="002D71EA" w:rsidRDefault="002D71EA">
      <w:pPr>
        <w:rPr>
          <w:b/>
          <w:bCs/>
        </w:rPr>
      </w:pPr>
    </w:p>
    <w:p w14:paraId="1E661EBB" w14:textId="77777777" w:rsidR="002D71EA" w:rsidRDefault="002D71EA">
      <w:pPr>
        <w:rPr>
          <w:b/>
          <w:bCs/>
        </w:rPr>
      </w:pPr>
    </w:p>
    <w:p w14:paraId="61C30DF3" w14:textId="77777777" w:rsidR="002D71EA" w:rsidRDefault="002D71EA">
      <w:pPr>
        <w:rPr>
          <w:b/>
          <w:bCs/>
        </w:rPr>
      </w:pPr>
    </w:p>
    <w:p w14:paraId="0A080AF7" w14:textId="77777777" w:rsidR="002D71EA" w:rsidRDefault="002D71EA">
      <w:pPr>
        <w:rPr>
          <w:b/>
          <w:bCs/>
        </w:rPr>
      </w:pPr>
    </w:p>
    <w:p w14:paraId="2B4E387D" w14:textId="77777777" w:rsidR="002D71EA" w:rsidRDefault="002D71EA">
      <w:pPr>
        <w:rPr>
          <w:b/>
          <w:bCs/>
        </w:rPr>
      </w:pPr>
    </w:p>
    <w:p w14:paraId="5F4A4DCC" w14:textId="77777777" w:rsidR="002D71EA" w:rsidRDefault="002D71EA">
      <w:pPr>
        <w:rPr>
          <w:b/>
          <w:bCs/>
        </w:rPr>
      </w:pPr>
    </w:p>
    <w:p w14:paraId="11358D78" w14:textId="77777777" w:rsidR="002D71EA" w:rsidRDefault="002D71EA">
      <w:pPr>
        <w:rPr>
          <w:b/>
          <w:bCs/>
        </w:rPr>
      </w:pPr>
    </w:p>
    <w:p w14:paraId="38E9E475" w14:textId="77777777" w:rsidR="00194B8C" w:rsidRDefault="00194B8C">
      <w:pPr>
        <w:rPr>
          <w:b/>
          <w:bCs/>
        </w:rPr>
      </w:pPr>
    </w:p>
    <w:p w14:paraId="7E29B425" w14:textId="77777777" w:rsidR="00194B8C" w:rsidRDefault="00194B8C">
      <w:pPr>
        <w:rPr>
          <w:b/>
          <w:bCs/>
        </w:rPr>
      </w:pPr>
    </w:p>
    <w:p w14:paraId="184FB51A" w14:textId="77777777" w:rsidR="00194B8C" w:rsidRDefault="00194B8C">
      <w:pPr>
        <w:rPr>
          <w:b/>
          <w:bCs/>
        </w:rPr>
      </w:pPr>
    </w:p>
    <w:p w14:paraId="3E65C719" w14:textId="77777777" w:rsidR="00194B8C" w:rsidRDefault="00194B8C">
      <w:pPr>
        <w:rPr>
          <w:b/>
          <w:bCs/>
        </w:rPr>
      </w:pPr>
    </w:p>
    <w:p w14:paraId="42A07314" w14:textId="77777777" w:rsidR="00194B8C" w:rsidRDefault="00194B8C">
      <w:pPr>
        <w:rPr>
          <w:b/>
          <w:bCs/>
        </w:rPr>
      </w:pPr>
    </w:p>
    <w:p w14:paraId="3FFEF250" w14:textId="77777777" w:rsidR="00194B8C" w:rsidRDefault="00194B8C">
      <w:pPr>
        <w:rPr>
          <w:b/>
          <w:bCs/>
        </w:rPr>
      </w:pPr>
    </w:p>
    <w:p w14:paraId="6D332745" w14:textId="77777777" w:rsidR="00194B8C" w:rsidRDefault="00194B8C">
      <w:pPr>
        <w:rPr>
          <w:b/>
          <w:bCs/>
        </w:rPr>
      </w:pPr>
    </w:p>
    <w:p w14:paraId="02B80A74" w14:textId="77777777" w:rsidR="00194B8C" w:rsidRDefault="00194B8C">
      <w:pPr>
        <w:rPr>
          <w:b/>
          <w:bCs/>
        </w:rPr>
      </w:pPr>
    </w:p>
    <w:p w14:paraId="6D7EAB98" w14:textId="77777777" w:rsidR="00194B8C" w:rsidRDefault="00194B8C">
      <w:pPr>
        <w:rPr>
          <w:b/>
          <w:bCs/>
        </w:rPr>
      </w:pPr>
    </w:p>
    <w:p w14:paraId="36EFF4FE" w14:textId="77777777" w:rsidR="00194B8C" w:rsidRDefault="00194B8C">
      <w:pPr>
        <w:rPr>
          <w:b/>
          <w:bCs/>
        </w:rPr>
      </w:pPr>
    </w:p>
    <w:p w14:paraId="7B49A645" w14:textId="6E28C4BD" w:rsidR="0032077F" w:rsidRDefault="0032077F">
      <w:pPr>
        <w:rPr>
          <w:b/>
          <w:bCs/>
        </w:rPr>
      </w:pPr>
      <w:r>
        <w:rPr>
          <w:b/>
          <w:bCs/>
        </w:rPr>
        <w:lastRenderedPageBreak/>
        <w:t xml:space="preserve">Supplementary Table </w:t>
      </w:r>
      <w:r w:rsidR="00385300">
        <w:rPr>
          <w:b/>
          <w:bCs/>
        </w:rPr>
        <w:t>3</w:t>
      </w:r>
      <w:r>
        <w:rPr>
          <w:b/>
          <w:bCs/>
        </w:rPr>
        <w:t xml:space="preserve">: Subregions with constituent states </w:t>
      </w:r>
    </w:p>
    <w:tbl>
      <w:tblPr>
        <w:tblStyle w:val="PlainTable2"/>
        <w:tblW w:w="10194" w:type="dxa"/>
        <w:tblLook w:val="0420" w:firstRow="1" w:lastRow="0" w:firstColumn="0" w:lastColumn="0" w:noHBand="0" w:noVBand="1"/>
      </w:tblPr>
      <w:tblGrid>
        <w:gridCol w:w="3500"/>
        <w:gridCol w:w="6694"/>
      </w:tblGrid>
      <w:tr w:rsidR="0032077F" w:rsidRPr="0032077F" w14:paraId="31AF0843" w14:textId="77777777" w:rsidTr="006C297F">
        <w:trPr>
          <w:cnfStyle w:val="100000000000" w:firstRow="1" w:lastRow="0" w:firstColumn="0" w:lastColumn="0" w:oddVBand="0" w:evenVBand="0" w:oddHBand="0" w:evenHBand="0" w:firstRowFirstColumn="0" w:firstRowLastColumn="0" w:lastRowFirstColumn="0" w:lastRowLastColumn="0"/>
          <w:trHeight w:val="504"/>
        </w:trPr>
        <w:tc>
          <w:tcPr>
            <w:tcW w:w="3500" w:type="dxa"/>
            <w:hideMark/>
          </w:tcPr>
          <w:p w14:paraId="6ACB3929" w14:textId="77777777" w:rsidR="0032077F" w:rsidRPr="0032077F" w:rsidRDefault="0032077F" w:rsidP="0032077F">
            <w:pPr>
              <w:rPr>
                <w:b w:val="0"/>
                <w:bCs w:val="0"/>
              </w:rPr>
            </w:pPr>
            <w:r w:rsidRPr="0032077F">
              <w:t>Subregion</w:t>
            </w:r>
          </w:p>
        </w:tc>
        <w:tc>
          <w:tcPr>
            <w:tcW w:w="6694" w:type="dxa"/>
            <w:hideMark/>
          </w:tcPr>
          <w:p w14:paraId="115CD6F4" w14:textId="77777777" w:rsidR="0032077F" w:rsidRPr="0032077F" w:rsidRDefault="0032077F" w:rsidP="0032077F">
            <w:pPr>
              <w:rPr>
                <w:b w:val="0"/>
                <w:bCs w:val="0"/>
              </w:rPr>
            </w:pPr>
            <w:r w:rsidRPr="0032077F">
              <w:t>States</w:t>
            </w:r>
          </w:p>
        </w:tc>
      </w:tr>
      <w:tr w:rsidR="0032077F" w:rsidRPr="0032077F" w14:paraId="3D6B66D0"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22DCBFF8" w14:textId="77777777" w:rsidR="0032077F" w:rsidRPr="0032077F" w:rsidRDefault="0032077F" w:rsidP="0032077F">
            <w:r w:rsidRPr="0032077F">
              <w:t>New England</w:t>
            </w:r>
          </w:p>
        </w:tc>
        <w:tc>
          <w:tcPr>
            <w:tcW w:w="6694" w:type="dxa"/>
            <w:hideMark/>
          </w:tcPr>
          <w:p w14:paraId="09BD4777" w14:textId="77777777" w:rsidR="0032077F" w:rsidRPr="0032077F" w:rsidRDefault="0032077F" w:rsidP="0032077F">
            <w:r w:rsidRPr="0032077F">
              <w:t>Connecticut, Maine, Massachusetts, New Hampshire, Rhode Island, Vermont</w:t>
            </w:r>
          </w:p>
        </w:tc>
      </w:tr>
      <w:tr w:rsidR="0032077F" w:rsidRPr="0032077F" w14:paraId="25DE29D8" w14:textId="77777777" w:rsidTr="006C297F">
        <w:trPr>
          <w:trHeight w:val="504"/>
        </w:trPr>
        <w:tc>
          <w:tcPr>
            <w:tcW w:w="3500" w:type="dxa"/>
            <w:hideMark/>
          </w:tcPr>
          <w:p w14:paraId="5C541772" w14:textId="77777777" w:rsidR="0032077F" w:rsidRPr="0032077F" w:rsidRDefault="0032077F" w:rsidP="0032077F">
            <w:r w:rsidRPr="0032077F">
              <w:t>Middle Atlantic</w:t>
            </w:r>
          </w:p>
        </w:tc>
        <w:tc>
          <w:tcPr>
            <w:tcW w:w="6694" w:type="dxa"/>
            <w:hideMark/>
          </w:tcPr>
          <w:p w14:paraId="2114611C" w14:textId="77777777" w:rsidR="0032077F" w:rsidRPr="0032077F" w:rsidRDefault="0032077F" w:rsidP="0032077F">
            <w:r w:rsidRPr="0032077F">
              <w:t>New Jersey, New York, Pennsylvania</w:t>
            </w:r>
          </w:p>
        </w:tc>
      </w:tr>
      <w:tr w:rsidR="0032077F" w:rsidRPr="0032077F" w14:paraId="3205AC4F"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56F7FF8F" w14:textId="77777777" w:rsidR="0032077F" w:rsidRPr="0032077F" w:rsidRDefault="0032077F" w:rsidP="0032077F">
            <w:r w:rsidRPr="0032077F">
              <w:t>East North Central</w:t>
            </w:r>
          </w:p>
        </w:tc>
        <w:tc>
          <w:tcPr>
            <w:tcW w:w="6694" w:type="dxa"/>
            <w:hideMark/>
          </w:tcPr>
          <w:p w14:paraId="031404B8" w14:textId="77777777" w:rsidR="0032077F" w:rsidRPr="0032077F" w:rsidRDefault="0032077F" w:rsidP="0032077F">
            <w:r w:rsidRPr="0032077F">
              <w:t>Indiana, Illinois, Michigan, Ohio, Wisconsin</w:t>
            </w:r>
          </w:p>
        </w:tc>
      </w:tr>
      <w:tr w:rsidR="0032077F" w:rsidRPr="0032077F" w14:paraId="4E23D195" w14:textId="77777777" w:rsidTr="006C297F">
        <w:trPr>
          <w:trHeight w:val="504"/>
        </w:trPr>
        <w:tc>
          <w:tcPr>
            <w:tcW w:w="3500" w:type="dxa"/>
            <w:hideMark/>
          </w:tcPr>
          <w:p w14:paraId="1EB025A6" w14:textId="77777777" w:rsidR="0032077F" w:rsidRPr="0032077F" w:rsidRDefault="0032077F" w:rsidP="0032077F">
            <w:r w:rsidRPr="0032077F">
              <w:t>West North Central</w:t>
            </w:r>
          </w:p>
        </w:tc>
        <w:tc>
          <w:tcPr>
            <w:tcW w:w="6694" w:type="dxa"/>
            <w:hideMark/>
          </w:tcPr>
          <w:p w14:paraId="66A11EB4" w14:textId="77777777" w:rsidR="0032077F" w:rsidRPr="0032077F" w:rsidRDefault="0032077F" w:rsidP="0032077F">
            <w:r w:rsidRPr="0032077F">
              <w:t>Iowa, Kansas, Minnesota, Missouri, Nebraska, North Dakota, South Dakota</w:t>
            </w:r>
          </w:p>
        </w:tc>
      </w:tr>
      <w:tr w:rsidR="0032077F" w:rsidRPr="0032077F" w14:paraId="6518C3A6"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4F2C1413" w14:textId="77777777" w:rsidR="0032077F" w:rsidRPr="0032077F" w:rsidRDefault="0032077F" w:rsidP="0032077F">
            <w:r w:rsidRPr="0032077F">
              <w:t>South Atlantic</w:t>
            </w:r>
          </w:p>
        </w:tc>
        <w:tc>
          <w:tcPr>
            <w:tcW w:w="6694" w:type="dxa"/>
            <w:hideMark/>
          </w:tcPr>
          <w:p w14:paraId="690AF9A9" w14:textId="77777777" w:rsidR="0032077F" w:rsidRPr="0032077F" w:rsidRDefault="0032077F" w:rsidP="0032077F">
            <w:r w:rsidRPr="0032077F">
              <w:t>Delaware, Washington DC, Florida, Georgia, Maryland, North Carolina, South Carolina, Virginia, West Virginia</w:t>
            </w:r>
          </w:p>
        </w:tc>
      </w:tr>
      <w:tr w:rsidR="0032077F" w:rsidRPr="0032077F" w14:paraId="54CF0135" w14:textId="77777777" w:rsidTr="006C297F">
        <w:trPr>
          <w:trHeight w:val="504"/>
        </w:trPr>
        <w:tc>
          <w:tcPr>
            <w:tcW w:w="3500" w:type="dxa"/>
            <w:hideMark/>
          </w:tcPr>
          <w:p w14:paraId="0216AFCB" w14:textId="77777777" w:rsidR="0032077F" w:rsidRPr="0032077F" w:rsidRDefault="0032077F" w:rsidP="0032077F">
            <w:r w:rsidRPr="0032077F">
              <w:t>East South Central</w:t>
            </w:r>
          </w:p>
        </w:tc>
        <w:tc>
          <w:tcPr>
            <w:tcW w:w="6694" w:type="dxa"/>
            <w:hideMark/>
          </w:tcPr>
          <w:p w14:paraId="3B62B538" w14:textId="77777777" w:rsidR="0032077F" w:rsidRPr="0032077F" w:rsidRDefault="0032077F" w:rsidP="0032077F">
            <w:r w:rsidRPr="0032077F">
              <w:t>Alabama, Kentucky, Mississippi, Tennessee</w:t>
            </w:r>
          </w:p>
        </w:tc>
      </w:tr>
      <w:tr w:rsidR="0032077F" w:rsidRPr="0032077F" w14:paraId="54CF616D"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246E3342" w14:textId="77777777" w:rsidR="0032077F" w:rsidRPr="0032077F" w:rsidRDefault="0032077F" w:rsidP="0032077F">
            <w:r w:rsidRPr="0032077F">
              <w:t>West South Central</w:t>
            </w:r>
          </w:p>
        </w:tc>
        <w:tc>
          <w:tcPr>
            <w:tcW w:w="6694" w:type="dxa"/>
            <w:hideMark/>
          </w:tcPr>
          <w:p w14:paraId="32B13F1F" w14:textId="77777777" w:rsidR="0032077F" w:rsidRPr="0032077F" w:rsidRDefault="0032077F" w:rsidP="0032077F">
            <w:r w:rsidRPr="0032077F">
              <w:t>Arkansas, Louisiana, Oklahoma, Texas</w:t>
            </w:r>
          </w:p>
        </w:tc>
      </w:tr>
      <w:tr w:rsidR="0032077F" w:rsidRPr="0032077F" w14:paraId="789DA448" w14:textId="77777777" w:rsidTr="006C297F">
        <w:trPr>
          <w:trHeight w:val="504"/>
        </w:trPr>
        <w:tc>
          <w:tcPr>
            <w:tcW w:w="3500" w:type="dxa"/>
            <w:hideMark/>
          </w:tcPr>
          <w:p w14:paraId="32D97248" w14:textId="77777777" w:rsidR="0032077F" w:rsidRPr="0032077F" w:rsidRDefault="0032077F" w:rsidP="0032077F">
            <w:r w:rsidRPr="0032077F">
              <w:t>Mountain West</w:t>
            </w:r>
          </w:p>
        </w:tc>
        <w:tc>
          <w:tcPr>
            <w:tcW w:w="6694" w:type="dxa"/>
            <w:hideMark/>
          </w:tcPr>
          <w:p w14:paraId="5B020C45" w14:textId="77777777" w:rsidR="0032077F" w:rsidRPr="0032077F" w:rsidRDefault="0032077F" w:rsidP="0032077F">
            <w:r w:rsidRPr="0032077F">
              <w:t>Arizona, Colorado, Idaho, New Mexico, Montana, Utah, Nevada, Wyoming</w:t>
            </w:r>
          </w:p>
        </w:tc>
      </w:tr>
      <w:tr w:rsidR="0032077F" w:rsidRPr="0032077F" w14:paraId="4F95BB23"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52B4499A" w14:textId="77777777" w:rsidR="0032077F" w:rsidRPr="0032077F" w:rsidRDefault="0032077F" w:rsidP="0032077F">
            <w:r w:rsidRPr="0032077F">
              <w:t>Pacific West</w:t>
            </w:r>
          </w:p>
        </w:tc>
        <w:tc>
          <w:tcPr>
            <w:tcW w:w="6694" w:type="dxa"/>
            <w:hideMark/>
          </w:tcPr>
          <w:p w14:paraId="69788511" w14:textId="4048A9F2" w:rsidR="0032077F" w:rsidRPr="0032077F" w:rsidRDefault="0032077F" w:rsidP="0032077F">
            <w:r w:rsidRPr="0032077F">
              <w:t>California, Oregon, Washington</w:t>
            </w:r>
          </w:p>
        </w:tc>
      </w:tr>
    </w:tbl>
    <w:p w14:paraId="44558F85" w14:textId="77777777" w:rsidR="0032077F" w:rsidRDefault="0032077F">
      <w:pPr>
        <w:rPr>
          <w:b/>
          <w:bCs/>
        </w:rPr>
      </w:pPr>
    </w:p>
    <w:p w14:paraId="47CDEB46" w14:textId="77777777" w:rsidR="00385300" w:rsidRDefault="00385300"/>
    <w:p w14:paraId="046097CC" w14:textId="77777777" w:rsidR="001B1166" w:rsidRDefault="001B1166"/>
    <w:p w14:paraId="34ED7556" w14:textId="77777777" w:rsidR="001B1166" w:rsidRDefault="001B1166"/>
    <w:p w14:paraId="2F2F8104" w14:textId="77777777" w:rsidR="001B1166" w:rsidRDefault="001B1166"/>
    <w:p w14:paraId="18D855F9" w14:textId="77777777" w:rsidR="00D22608" w:rsidRDefault="00D22608"/>
    <w:p w14:paraId="07308644" w14:textId="77777777" w:rsidR="00D22608" w:rsidRDefault="00D22608"/>
    <w:p w14:paraId="32692705" w14:textId="77777777" w:rsidR="00D22608" w:rsidRDefault="00D22608"/>
    <w:p w14:paraId="4302F61C" w14:textId="77777777" w:rsidR="00D22608" w:rsidRDefault="00D22608"/>
    <w:p w14:paraId="541BAB7B" w14:textId="77777777" w:rsidR="00D22608" w:rsidRDefault="00D22608"/>
    <w:p w14:paraId="1F89D5BF" w14:textId="77777777" w:rsidR="00D22608" w:rsidRDefault="00D22608"/>
    <w:p w14:paraId="0E40D31F" w14:textId="77777777" w:rsidR="00D22608" w:rsidRDefault="00D22608"/>
    <w:p w14:paraId="045CF6AC" w14:textId="77777777" w:rsidR="00D22608" w:rsidRDefault="00D22608"/>
    <w:p w14:paraId="79127A24" w14:textId="77777777" w:rsidR="00D22608" w:rsidRDefault="00D22608"/>
    <w:p w14:paraId="32BAE5E7" w14:textId="77777777" w:rsidR="00D22608" w:rsidRDefault="00D22608"/>
    <w:p w14:paraId="2C21AC27" w14:textId="77777777" w:rsidR="00D22608" w:rsidRDefault="00D22608"/>
    <w:p w14:paraId="34D97E8D" w14:textId="77777777" w:rsidR="00D22608" w:rsidRDefault="00D22608"/>
    <w:p w14:paraId="6562B4FC" w14:textId="77777777" w:rsidR="00D22608" w:rsidRDefault="00D22608"/>
    <w:p w14:paraId="135BE2EA" w14:textId="77777777" w:rsidR="00D22608" w:rsidRDefault="00D22608"/>
    <w:p w14:paraId="07DEFE09" w14:textId="77777777" w:rsidR="00D22608" w:rsidRDefault="00D22608"/>
    <w:p w14:paraId="43C7BF35" w14:textId="77777777" w:rsidR="00D22608" w:rsidRDefault="00D22608"/>
    <w:p w14:paraId="00ACA35F" w14:textId="77777777" w:rsidR="00D22608" w:rsidRDefault="00D22608"/>
    <w:p w14:paraId="75219E04" w14:textId="77777777" w:rsidR="00D22608" w:rsidRDefault="00D22608"/>
    <w:p w14:paraId="30295CFE" w14:textId="77777777" w:rsidR="00D22608" w:rsidRDefault="00D22608"/>
    <w:p w14:paraId="2BFBF552" w14:textId="5846AA95" w:rsidR="00D22608" w:rsidRDefault="00D22608" w:rsidP="00D22608">
      <w:r>
        <w:rPr>
          <w:b/>
          <w:bCs/>
        </w:rPr>
        <w:lastRenderedPageBreak/>
        <w:t xml:space="preserve">Supplementary Table 4: </w:t>
      </w:r>
      <w:r>
        <w:t>Statistical comparisons in visits per 1000 people per year by subregion</w:t>
      </w:r>
    </w:p>
    <w:tbl>
      <w:tblPr>
        <w:tblStyle w:val="PlainTable5"/>
        <w:tblW w:w="8294" w:type="dxa"/>
        <w:tblLook w:val="06A0" w:firstRow="1" w:lastRow="0" w:firstColumn="1" w:lastColumn="0" w:noHBand="1" w:noVBand="1"/>
      </w:tblPr>
      <w:tblGrid>
        <w:gridCol w:w="4972"/>
        <w:gridCol w:w="1238"/>
        <w:gridCol w:w="2084"/>
      </w:tblGrid>
      <w:tr w:rsidR="00D22608" w:rsidRPr="00FC70E1" w14:paraId="5DFEE342" w14:textId="77777777" w:rsidTr="00E31A59">
        <w:trPr>
          <w:cnfStyle w:val="100000000000" w:firstRow="1" w:lastRow="0" w:firstColumn="0" w:lastColumn="0" w:oddVBand="0" w:evenVBand="0" w:oddHBand="0" w:evenHBand="0" w:firstRowFirstColumn="0" w:firstRowLastColumn="0" w:lastRowFirstColumn="0" w:lastRowLastColumn="0"/>
          <w:trHeight w:val="321"/>
        </w:trPr>
        <w:tc>
          <w:tcPr>
            <w:cnfStyle w:val="001000000100" w:firstRow="0" w:lastRow="0" w:firstColumn="1" w:lastColumn="0" w:oddVBand="0" w:evenVBand="0" w:oddHBand="0" w:evenHBand="0" w:firstRowFirstColumn="1" w:firstRowLastColumn="0" w:lastRowFirstColumn="0" w:lastRowLastColumn="0"/>
            <w:tcW w:w="4972" w:type="dxa"/>
            <w:noWrap/>
            <w:hideMark/>
          </w:tcPr>
          <w:p w14:paraId="7BFF27C6" w14:textId="77777777" w:rsidR="00D22608" w:rsidRPr="007602EF" w:rsidRDefault="00D22608" w:rsidP="00E31A59">
            <w:pPr>
              <w:jc w:val="center"/>
              <w:rPr>
                <w:rFonts w:ascii="Calibri" w:eastAsia="Times New Roman" w:hAnsi="Calibri" w:cs="Calibri"/>
                <w:i w:val="0"/>
                <w:iCs w:val="0"/>
                <w:color w:val="000000"/>
              </w:rPr>
            </w:pPr>
            <w:r w:rsidRPr="007602EF">
              <w:rPr>
                <w:rFonts w:ascii="Calibri" w:eastAsia="Times New Roman" w:hAnsi="Calibri" w:cs="Calibri"/>
                <w:i w:val="0"/>
                <w:iCs w:val="0"/>
                <w:color w:val="000000"/>
              </w:rPr>
              <w:t>Subregion Comparison</w:t>
            </w:r>
          </w:p>
        </w:tc>
        <w:tc>
          <w:tcPr>
            <w:tcW w:w="1238" w:type="dxa"/>
            <w:noWrap/>
            <w:hideMark/>
          </w:tcPr>
          <w:p w14:paraId="06A5C0BB" w14:textId="77777777" w:rsidR="00D22608" w:rsidRPr="007602EF" w:rsidRDefault="00D22608" w:rsidP="00E31A59">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i w:val="0"/>
                <w:iCs w:val="0"/>
                <w:color w:val="000000"/>
              </w:rPr>
            </w:pPr>
            <w:r w:rsidRPr="007602EF">
              <w:rPr>
                <w:rFonts w:ascii="Calibri" w:eastAsia="Times New Roman" w:hAnsi="Calibri" w:cs="Calibri"/>
                <w:i w:val="0"/>
                <w:iCs w:val="0"/>
                <w:color w:val="000000"/>
              </w:rPr>
              <w:t xml:space="preserve">p-value </w:t>
            </w:r>
          </w:p>
        </w:tc>
        <w:tc>
          <w:tcPr>
            <w:tcW w:w="2084" w:type="dxa"/>
            <w:noWrap/>
            <w:hideMark/>
          </w:tcPr>
          <w:p w14:paraId="1FDF8BB2" w14:textId="77777777" w:rsidR="00D22608" w:rsidRPr="007602EF" w:rsidRDefault="00D22608" w:rsidP="00E31A59">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i w:val="0"/>
                <w:iCs w:val="0"/>
                <w:color w:val="000000"/>
              </w:rPr>
            </w:pPr>
            <w:r w:rsidRPr="007602EF">
              <w:rPr>
                <w:rFonts w:ascii="Calibri" w:eastAsia="Times New Roman" w:hAnsi="Calibri" w:cs="Calibri"/>
                <w:i w:val="0"/>
                <w:iCs w:val="0"/>
                <w:color w:val="000000"/>
              </w:rPr>
              <w:t>Difference in visits per 1000 people per year</w:t>
            </w:r>
          </w:p>
        </w:tc>
      </w:tr>
      <w:tr w:rsidR="00D22608" w:rsidRPr="00FC70E1" w14:paraId="2C3E3C62" w14:textId="77777777" w:rsidTr="00E31A59">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166152A4" w14:textId="77777777" w:rsidR="00D22608" w:rsidRPr="00FC70E1" w:rsidRDefault="00D22608" w:rsidP="00E31A59">
            <w:pPr>
              <w:rPr>
                <w:rFonts w:ascii="Calibri" w:eastAsia="Times New Roman" w:hAnsi="Calibri" w:cs="Calibri"/>
                <w:color w:val="000000"/>
              </w:rPr>
            </w:pPr>
            <w:r w:rsidRPr="00FC70E1">
              <w:rPr>
                <w:rFonts w:ascii="Calibri" w:eastAsia="Times New Roman" w:hAnsi="Calibri" w:cs="Calibri"/>
                <w:color w:val="000000"/>
              </w:rPr>
              <w:t>West North Central-South Atlantic</w:t>
            </w:r>
          </w:p>
        </w:tc>
        <w:tc>
          <w:tcPr>
            <w:tcW w:w="1238" w:type="dxa"/>
            <w:noWrap/>
            <w:hideMark/>
          </w:tcPr>
          <w:p w14:paraId="2EAC1421"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0.392</w:t>
            </w:r>
          </w:p>
        </w:tc>
        <w:tc>
          <w:tcPr>
            <w:tcW w:w="2084" w:type="dxa"/>
            <w:noWrap/>
            <w:hideMark/>
          </w:tcPr>
          <w:p w14:paraId="1A8CF275"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1.27</w:t>
            </w:r>
          </w:p>
        </w:tc>
      </w:tr>
      <w:tr w:rsidR="00D22608" w:rsidRPr="00FC70E1" w14:paraId="4314D905" w14:textId="77777777" w:rsidTr="00E31A59">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6A9F592F" w14:textId="77777777" w:rsidR="00D22608" w:rsidRPr="00FC70E1" w:rsidRDefault="00D22608" w:rsidP="00E31A59">
            <w:pPr>
              <w:rPr>
                <w:rFonts w:ascii="Calibri" w:eastAsia="Times New Roman" w:hAnsi="Calibri" w:cs="Calibri"/>
                <w:color w:val="000000"/>
              </w:rPr>
            </w:pPr>
            <w:r w:rsidRPr="00FC70E1">
              <w:rPr>
                <w:rFonts w:ascii="Calibri" w:eastAsia="Times New Roman" w:hAnsi="Calibri" w:cs="Calibri"/>
                <w:color w:val="000000"/>
              </w:rPr>
              <w:t>South Atlantic-Middle Atlantic</w:t>
            </w:r>
          </w:p>
        </w:tc>
        <w:tc>
          <w:tcPr>
            <w:tcW w:w="1238" w:type="dxa"/>
            <w:noWrap/>
            <w:hideMark/>
          </w:tcPr>
          <w:p w14:paraId="7E2D5B41"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0.351</w:t>
            </w:r>
          </w:p>
        </w:tc>
        <w:tc>
          <w:tcPr>
            <w:tcW w:w="2084" w:type="dxa"/>
            <w:noWrap/>
            <w:hideMark/>
          </w:tcPr>
          <w:p w14:paraId="2D12BE22"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1.36</w:t>
            </w:r>
          </w:p>
        </w:tc>
      </w:tr>
      <w:tr w:rsidR="00D22608" w:rsidRPr="00FC70E1" w14:paraId="4590AC33" w14:textId="77777777" w:rsidTr="00E31A59">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11D67746" w14:textId="77777777" w:rsidR="00D22608" w:rsidRPr="00FC70E1" w:rsidRDefault="00D22608" w:rsidP="00E31A59">
            <w:pPr>
              <w:rPr>
                <w:rFonts w:ascii="Calibri" w:eastAsia="Times New Roman" w:hAnsi="Calibri" w:cs="Calibri"/>
                <w:color w:val="000000"/>
              </w:rPr>
            </w:pPr>
            <w:r w:rsidRPr="00FC70E1">
              <w:rPr>
                <w:rFonts w:ascii="Calibri" w:eastAsia="Times New Roman" w:hAnsi="Calibri" w:cs="Calibri"/>
                <w:color w:val="000000"/>
              </w:rPr>
              <w:t>Mountain West-East North Central</w:t>
            </w:r>
          </w:p>
        </w:tc>
        <w:tc>
          <w:tcPr>
            <w:tcW w:w="1238" w:type="dxa"/>
            <w:noWrap/>
            <w:hideMark/>
          </w:tcPr>
          <w:p w14:paraId="6BAA85D4"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0.268</w:t>
            </w:r>
          </w:p>
        </w:tc>
        <w:tc>
          <w:tcPr>
            <w:tcW w:w="2084" w:type="dxa"/>
            <w:noWrap/>
            <w:hideMark/>
          </w:tcPr>
          <w:p w14:paraId="07DD0836"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1.38</w:t>
            </w:r>
          </w:p>
        </w:tc>
      </w:tr>
      <w:tr w:rsidR="00D22608" w:rsidRPr="00FC70E1" w14:paraId="70B7C757" w14:textId="77777777" w:rsidTr="00E31A59">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5A2AFD4A" w14:textId="77777777" w:rsidR="00D22608" w:rsidRPr="00FC70E1" w:rsidRDefault="00D22608" w:rsidP="00E31A59">
            <w:pPr>
              <w:rPr>
                <w:rFonts w:ascii="Calibri" w:eastAsia="Times New Roman" w:hAnsi="Calibri" w:cs="Calibri"/>
                <w:color w:val="000000"/>
              </w:rPr>
            </w:pPr>
            <w:r w:rsidRPr="00FC70E1">
              <w:rPr>
                <w:rFonts w:ascii="Calibri" w:eastAsia="Times New Roman" w:hAnsi="Calibri" w:cs="Calibri"/>
                <w:color w:val="000000"/>
              </w:rPr>
              <w:t>East South Central-West South Central</w:t>
            </w:r>
          </w:p>
        </w:tc>
        <w:tc>
          <w:tcPr>
            <w:tcW w:w="1238" w:type="dxa"/>
            <w:noWrap/>
            <w:hideMark/>
          </w:tcPr>
          <w:p w14:paraId="3E43D4C7"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0.134</w:t>
            </w:r>
          </w:p>
        </w:tc>
        <w:tc>
          <w:tcPr>
            <w:tcW w:w="2084" w:type="dxa"/>
            <w:noWrap/>
            <w:hideMark/>
          </w:tcPr>
          <w:p w14:paraId="4B46A86A"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3.1</w:t>
            </w:r>
          </w:p>
        </w:tc>
      </w:tr>
      <w:tr w:rsidR="00D22608" w:rsidRPr="00FC70E1" w14:paraId="2F1D111F" w14:textId="77777777" w:rsidTr="00E31A59">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556756D4" w14:textId="77777777" w:rsidR="00D22608" w:rsidRPr="00FC70E1" w:rsidRDefault="00D22608" w:rsidP="00E31A59">
            <w:pPr>
              <w:rPr>
                <w:rFonts w:ascii="Calibri" w:eastAsia="Times New Roman" w:hAnsi="Calibri" w:cs="Calibri"/>
                <w:color w:val="000000"/>
              </w:rPr>
            </w:pPr>
            <w:r w:rsidRPr="00FC70E1">
              <w:rPr>
                <w:rFonts w:ascii="Calibri" w:eastAsia="Times New Roman" w:hAnsi="Calibri" w:cs="Calibri"/>
                <w:color w:val="000000"/>
              </w:rPr>
              <w:t>Middle Atlantic-Mountain West</w:t>
            </w:r>
          </w:p>
        </w:tc>
        <w:tc>
          <w:tcPr>
            <w:tcW w:w="1238" w:type="dxa"/>
            <w:noWrap/>
            <w:hideMark/>
          </w:tcPr>
          <w:p w14:paraId="787AF760"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0.117</w:t>
            </w:r>
          </w:p>
        </w:tc>
        <w:tc>
          <w:tcPr>
            <w:tcW w:w="2084" w:type="dxa"/>
            <w:noWrap/>
            <w:hideMark/>
          </w:tcPr>
          <w:p w14:paraId="20712174"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2.13</w:t>
            </w:r>
          </w:p>
        </w:tc>
      </w:tr>
      <w:tr w:rsidR="00D22608" w:rsidRPr="00FC70E1" w14:paraId="37BD4050" w14:textId="77777777" w:rsidTr="00E31A59">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09268BA9" w14:textId="77777777" w:rsidR="00D22608" w:rsidRPr="00FC70E1" w:rsidRDefault="00D22608" w:rsidP="00E31A59">
            <w:pPr>
              <w:rPr>
                <w:rFonts w:ascii="Calibri" w:eastAsia="Times New Roman" w:hAnsi="Calibri" w:cs="Calibri"/>
                <w:color w:val="000000"/>
              </w:rPr>
            </w:pPr>
            <w:r w:rsidRPr="00FC70E1">
              <w:rPr>
                <w:rFonts w:ascii="Calibri" w:eastAsia="Times New Roman" w:hAnsi="Calibri" w:cs="Calibri"/>
                <w:color w:val="000000"/>
              </w:rPr>
              <w:t>West North Central-Middle Atlantic</w:t>
            </w:r>
          </w:p>
        </w:tc>
        <w:tc>
          <w:tcPr>
            <w:tcW w:w="1238" w:type="dxa"/>
            <w:noWrap/>
            <w:hideMark/>
          </w:tcPr>
          <w:p w14:paraId="26C88B1E"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0.111</w:t>
            </w:r>
          </w:p>
        </w:tc>
        <w:tc>
          <w:tcPr>
            <w:tcW w:w="2084" w:type="dxa"/>
            <w:noWrap/>
            <w:hideMark/>
          </w:tcPr>
          <w:p w14:paraId="768DC4A1"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2.62</w:t>
            </w:r>
          </w:p>
        </w:tc>
      </w:tr>
      <w:tr w:rsidR="00D22608" w:rsidRPr="00FC70E1" w14:paraId="4E01260A" w14:textId="77777777" w:rsidTr="00E31A59">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7258FF39" w14:textId="77777777" w:rsidR="00D22608" w:rsidRPr="00FC70E1" w:rsidRDefault="00D22608" w:rsidP="00E31A59">
            <w:pPr>
              <w:rPr>
                <w:rFonts w:ascii="Calibri" w:eastAsia="Times New Roman" w:hAnsi="Calibri" w:cs="Calibri"/>
                <w:color w:val="000000"/>
              </w:rPr>
            </w:pPr>
            <w:r w:rsidRPr="00FC70E1">
              <w:rPr>
                <w:rFonts w:ascii="Calibri" w:eastAsia="Times New Roman" w:hAnsi="Calibri" w:cs="Calibri"/>
                <w:color w:val="000000"/>
              </w:rPr>
              <w:t>Middle Atlantic-East North Central</w:t>
            </w:r>
          </w:p>
        </w:tc>
        <w:tc>
          <w:tcPr>
            <w:tcW w:w="1238" w:type="dxa"/>
            <w:noWrap/>
            <w:hideMark/>
          </w:tcPr>
          <w:p w14:paraId="5B441675"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0.0221</w:t>
            </w:r>
          </w:p>
        </w:tc>
        <w:tc>
          <w:tcPr>
            <w:tcW w:w="2084" w:type="dxa"/>
            <w:noWrap/>
            <w:hideMark/>
          </w:tcPr>
          <w:p w14:paraId="5E1E5DCB"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3.51</w:t>
            </w:r>
          </w:p>
        </w:tc>
      </w:tr>
      <w:tr w:rsidR="00D22608" w:rsidRPr="00FC70E1" w14:paraId="0476E3A9" w14:textId="77777777" w:rsidTr="00E31A59">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1D1D19B0" w14:textId="77777777" w:rsidR="00D22608" w:rsidRPr="00FC70E1" w:rsidRDefault="00D22608" w:rsidP="00E31A59">
            <w:pPr>
              <w:rPr>
                <w:rFonts w:ascii="Calibri" w:eastAsia="Times New Roman" w:hAnsi="Calibri" w:cs="Calibri"/>
                <w:color w:val="000000"/>
              </w:rPr>
            </w:pPr>
            <w:r w:rsidRPr="00FC70E1">
              <w:rPr>
                <w:rFonts w:ascii="Calibri" w:eastAsia="Times New Roman" w:hAnsi="Calibri" w:cs="Calibri"/>
                <w:color w:val="000000"/>
              </w:rPr>
              <w:t>East North Central-New England</w:t>
            </w:r>
          </w:p>
        </w:tc>
        <w:tc>
          <w:tcPr>
            <w:tcW w:w="1238" w:type="dxa"/>
            <w:noWrap/>
            <w:hideMark/>
          </w:tcPr>
          <w:p w14:paraId="006F366E"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0.0203</w:t>
            </w:r>
          </w:p>
        </w:tc>
        <w:tc>
          <w:tcPr>
            <w:tcW w:w="2084" w:type="dxa"/>
            <w:noWrap/>
            <w:hideMark/>
          </w:tcPr>
          <w:p w14:paraId="4587C3FF"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3.15</w:t>
            </w:r>
          </w:p>
        </w:tc>
      </w:tr>
      <w:tr w:rsidR="00D22608" w:rsidRPr="00FC70E1" w14:paraId="5F5A6681" w14:textId="77777777" w:rsidTr="00E31A59">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6008770D" w14:textId="77777777" w:rsidR="00D22608" w:rsidRPr="00FC70E1" w:rsidRDefault="00D22608" w:rsidP="00E31A59">
            <w:pPr>
              <w:rPr>
                <w:rFonts w:ascii="Calibri" w:eastAsia="Times New Roman" w:hAnsi="Calibri" w:cs="Calibri"/>
                <w:color w:val="000000"/>
              </w:rPr>
            </w:pPr>
            <w:r w:rsidRPr="00FC70E1">
              <w:rPr>
                <w:rFonts w:ascii="Calibri" w:eastAsia="Times New Roman" w:hAnsi="Calibri" w:cs="Calibri"/>
                <w:color w:val="000000"/>
              </w:rPr>
              <w:t>South Atlantic-Mountain West</w:t>
            </w:r>
          </w:p>
        </w:tc>
        <w:tc>
          <w:tcPr>
            <w:tcW w:w="1238" w:type="dxa"/>
            <w:noWrap/>
            <w:hideMark/>
          </w:tcPr>
          <w:p w14:paraId="3FCC1174"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0.00271</w:t>
            </w:r>
          </w:p>
        </w:tc>
        <w:tc>
          <w:tcPr>
            <w:tcW w:w="2084" w:type="dxa"/>
            <w:noWrap/>
            <w:hideMark/>
          </w:tcPr>
          <w:p w14:paraId="12C65FEB"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3.49</w:t>
            </w:r>
          </w:p>
        </w:tc>
      </w:tr>
      <w:tr w:rsidR="00D22608" w:rsidRPr="00FC70E1" w14:paraId="5167D9B2" w14:textId="77777777" w:rsidTr="00E31A59">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2A1B3C2E" w14:textId="77777777" w:rsidR="00D22608" w:rsidRPr="00FC70E1" w:rsidRDefault="00D22608" w:rsidP="00E31A59">
            <w:pPr>
              <w:rPr>
                <w:rFonts w:ascii="Calibri" w:eastAsia="Times New Roman" w:hAnsi="Calibri" w:cs="Calibri"/>
                <w:color w:val="000000"/>
              </w:rPr>
            </w:pPr>
            <w:r w:rsidRPr="00FC70E1">
              <w:rPr>
                <w:rFonts w:ascii="Calibri" w:eastAsia="Times New Roman" w:hAnsi="Calibri" w:cs="Calibri"/>
                <w:color w:val="000000"/>
              </w:rPr>
              <w:t>West North Central-Mountain West</w:t>
            </w:r>
          </w:p>
        </w:tc>
        <w:tc>
          <w:tcPr>
            <w:tcW w:w="1238" w:type="dxa"/>
            <w:noWrap/>
            <w:hideMark/>
          </w:tcPr>
          <w:p w14:paraId="71E077F7"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4B6734F8"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4.75</w:t>
            </w:r>
          </w:p>
        </w:tc>
      </w:tr>
      <w:tr w:rsidR="00D22608" w:rsidRPr="00FC70E1" w14:paraId="5679F9B5" w14:textId="77777777" w:rsidTr="00E31A59">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18176612" w14:textId="77777777" w:rsidR="00D22608" w:rsidRPr="00FC70E1" w:rsidRDefault="00D22608" w:rsidP="00E31A59">
            <w:pPr>
              <w:rPr>
                <w:rFonts w:ascii="Calibri" w:eastAsia="Times New Roman" w:hAnsi="Calibri" w:cs="Calibri"/>
                <w:color w:val="000000"/>
              </w:rPr>
            </w:pPr>
            <w:r w:rsidRPr="00FC70E1">
              <w:rPr>
                <w:rFonts w:ascii="Calibri" w:eastAsia="Times New Roman" w:hAnsi="Calibri" w:cs="Calibri"/>
                <w:color w:val="000000"/>
              </w:rPr>
              <w:t>South Atlantic-East North Central</w:t>
            </w:r>
          </w:p>
        </w:tc>
        <w:tc>
          <w:tcPr>
            <w:tcW w:w="1238" w:type="dxa"/>
            <w:noWrap/>
            <w:hideMark/>
          </w:tcPr>
          <w:p w14:paraId="54B3834D"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05C0F4BF"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4.86</w:t>
            </w:r>
          </w:p>
        </w:tc>
      </w:tr>
      <w:tr w:rsidR="00D22608" w:rsidRPr="00FC70E1" w14:paraId="4A39BC25" w14:textId="77777777" w:rsidTr="00E31A59">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206D890B" w14:textId="77777777" w:rsidR="00D22608" w:rsidRPr="00FC70E1" w:rsidRDefault="00D22608" w:rsidP="00E31A59">
            <w:pPr>
              <w:rPr>
                <w:rFonts w:ascii="Calibri" w:eastAsia="Times New Roman" w:hAnsi="Calibri" w:cs="Calibri"/>
                <w:color w:val="000000"/>
              </w:rPr>
            </w:pPr>
            <w:r w:rsidRPr="00FC70E1">
              <w:rPr>
                <w:rFonts w:ascii="Calibri" w:eastAsia="Times New Roman" w:hAnsi="Calibri" w:cs="Calibri"/>
                <w:color w:val="000000"/>
              </w:rPr>
              <w:t>Mountain West-New England</w:t>
            </w:r>
          </w:p>
        </w:tc>
        <w:tc>
          <w:tcPr>
            <w:tcW w:w="1238" w:type="dxa"/>
            <w:noWrap/>
            <w:hideMark/>
          </w:tcPr>
          <w:p w14:paraId="252F413E"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20E69DA0"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4.53</w:t>
            </w:r>
          </w:p>
        </w:tc>
      </w:tr>
      <w:tr w:rsidR="00D22608" w:rsidRPr="00FC70E1" w14:paraId="6CA899BA" w14:textId="77777777" w:rsidTr="00E31A59">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23F3BA0D" w14:textId="77777777" w:rsidR="00D22608" w:rsidRPr="00FC70E1" w:rsidRDefault="00D22608" w:rsidP="00E31A59">
            <w:pPr>
              <w:rPr>
                <w:rFonts w:ascii="Calibri" w:eastAsia="Times New Roman" w:hAnsi="Calibri" w:cs="Calibri"/>
                <w:color w:val="000000"/>
              </w:rPr>
            </w:pPr>
            <w:r w:rsidRPr="00FC70E1">
              <w:rPr>
                <w:rFonts w:ascii="Calibri" w:eastAsia="Times New Roman" w:hAnsi="Calibri" w:cs="Calibri"/>
                <w:color w:val="000000"/>
              </w:rPr>
              <w:t>West North Central-East North Central</w:t>
            </w:r>
          </w:p>
        </w:tc>
        <w:tc>
          <w:tcPr>
            <w:tcW w:w="1238" w:type="dxa"/>
            <w:noWrap/>
            <w:hideMark/>
          </w:tcPr>
          <w:p w14:paraId="583539B2"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0CF34B9E"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6.13</w:t>
            </w:r>
          </w:p>
        </w:tc>
      </w:tr>
      <w:tr w:rsidR="00D22608" w:rsidRPr="00FC70E1" w14:paraId="7ACCF850" w14:textId="77777777" w:rsidTr="00E31A59">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1B1E70A7" w14:textId="77777777" w:rsidR="00D22608" w:rsidRPr="00FC70E1" w:rsidRDefault="00D22608" w:rsidP="00E31A59">
            <w:pPr>
              <w:rPr>
                <w:rFonts w:ascii="Calibri" w:eastAsia="Times New Roman" w:hAnsi="Calibri" w:cs="Calibri"/>
                <w:color w:val="000000"/>
              </w:rPr>
            </w:pPr>
            <w:r w:rsidRPr="00FC70E1">
              <w:rPr>
                <w:rFonts w:ascii="Calibri" w:eastAsia="Times New Roman" w:hAnsi="Calibri" w:cs="Calibri"/>
                <w:color w:val="000000"/>
              </w:rPr>
              <w:t>Middle Atlantic-New England</w:t>
            </w:r>
          </w:p>
        </w:tc>
        <w:tc>
          <w:tcPr>
            <w:tcW w:w="1238" w:type="dxa"/>
            <w:noWrap/>
            <w:hideMark/>
          </w:tcPr>
          <w:p w14:paraId="79D488B6"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698DAA59"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6.66</w:t>
            </w:r>
          </w:p>
        </w:tc>
      </w:tr>
      <w:tr w:rsidR="00D22608" w:rsidRPr="00FC70E1" w14:paraId="721AB4E0" w14:textId="77777777" w:rsidTr="00E31A59">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245F090E" w14:textId="77777777" w:rsidR="00D22608" w:rsidRPr="00FC70E1" w:rsidRDefault="00D22608" w:rsidP="00E31A59">
            <w:pPr>
              <w:rPr>
                <w:rFonts w:ascii="Calibri" w:eastAsia="Times New Roman" w:hAnsi="Calibri" w:cs="Calibri"/>
                <w:color w:val="000000"/>
              </w:rPr>
            </w:pPr>
            <w:r w:rsidRPr="00FC70E1">
              <w:rPr>
                <w:rFonts w:ascii="Calibri" w:eastAsia="Times New Roman" w:hAnsi="Calibri" w:cs="Calibri"/>
                <w:color w:val="000000"/>
              </w:rPr>
              <w:t>West North Central-New England</w:t>
            </w:r>
          </w:p>
        </w:tc>
        <w:tc>
          <w:tcPr>
            <w:tcW w:w="1238" w:type="dxa"/>
            <w:noWrap/>
            <w:hideMark/>
          </w:tcPr>
          <w:p w14:paraId="6CEB1874"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12160717"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9.28</w:t>
            </w:r>
          </w:p>
        </w:tc>
      </w:tr>
      <w:tr w:rsidR="00D22608" w:rsidRPr="00FC70E1" w14:paraId="6851CD84" w14:textId="77777777" w:rsidTr="00E31A59">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0599E612" w14:textId="77777777" w:rsidR="00D22608" w:rsidRPr="00FC70E1" w:rsidRDefault="00D22608" w:rsidP="00E31A59">
            <w:pPr>
              <w:rPr>
                <w:rFonts w:ascii="Calibri" w:eastAsia="Times New Roman" w:hAnsi="Calibri" w:cs="Calibri"/>
                <w:color w:val="000000"/>
              </w:rPr>
            </w:pPr>
            <w:r w:rsidRPr="00FC70E1">
              <w:rPr>
                <w:rFonts w:ascii="Calibri" w:eastAsia="Times New Roman" w:hAnsi="Calibri" w:cs="Calibri"/>
                <w:color w:val="000000"/>
              </w:rPr>
              <w:t>South Atlantic-New England</w:t>
            </w:r>
          </w:p>
        </w:tc>
        <w:tc>
          <w:tcPr>
            <w:tcW w:w="1238" w:type="dxa"/>
            <w:noWrap/>
            <w:hideMark/>
          </w:tcPr>
          <w:p w14:paraId="7C1BFB34"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588102B5"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8.02</w:t>
            </w:r>
          </w:p>
        </w:tc>
      </w:tr>
      <w:tr w:rsidR="00D22608" w:rsidRPr="00FC70E1" w14:paraId="1EAD2B77" w14:textId="77777777" w:rsidTr="00E31A59">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25463325" w14:textId="77777777" w:rsidR="00D22608" w:rsidRPr="00FC70E1" w:rsidRDefault="00D22608" w:rsidP="00E31A59">
            <w:pPr>
              <w:rPr>
                <w:rFonts w:ascii="Calibri" w:eastAsia="Times New Roman" w:hAnsi="Calibri" w:cs="Calibri"/>
                <w:color w:val="000000"/>
              </w:rPr>
            </w:pPr>
            <w:r w:rsidRPr="00FC70E1">
              <w:rPr>
                <w:rFonts w:ascii="Calibri" w:eastAsia="Times New Roman" w:hAnsi="Calibri" w:cs="Calibri"/>
                <w:color w:val="000000"/>
              </w:rPr>
              <w:t>West South Central-West North Central</w:t>
            </w:r>
          </w:p>
        </w:tc>
        <w:tc>
          <w:tcPr>
            <w:tcW w:w="1238" w:type="dxa"/>
            <w:noWrap/>
            <w:hideMark/>
          </w:tcPr>
          <w:p w14:paraId="1124E564"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4F80E3BA"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11.59</w:t>
            </w:r>
          </w:p>
        </w:tc>
      </w:tr>
      <w:tr w:rsidR="00D22608" w:rsidRPr="00FC70E1" w14:paraId="3E5E6CF0" w14:textId="77777777" w:rsidTr="00E31A59">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74694659" w14:textId="77777777" w:rsidR="00D22608" w:rsidRPr="00FC70E1" w:rsidRDefault="00D22608" w:rsidP="00E31A59">
            <w:pPr>
              <w:rPr>
                <w:rFonts w:ascii="Calibri" w:eastAsia="Times New Roman" w:hAnsi="Calibri" w:cs="Calibri"/>
                <w:color w:val="000000"/>
              </w:rPr>
            </w:pPr>
            <w:r w:rsidRPr="00FC70E1">
              <w:rPr>
                <w:rFonts w:ascii="Calibri" w:eastAsia="Times New Roman" w:hAnsi="Calibri" w:cs="Calibri"/>
                <w:color w:val="000000"/>
              </w:rPr>
              <w:t>East South Central-West North Central</w:t>
            </w:r>
          </w:p>
        </w:tc>
        <w:tc>
          <w:tcPr>
            <w:tcW w:w="1238" w:type="dxa"/>
            <w:noWrap/>
            <w:hideMark/>
          </w:tcPr>
          <w:p w14:paraId="05BCC789"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363F8858"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14.7</w:t>
            </w:r>
          </w:p>
        </w:tc>
      </w:tr>
      <w:tr w:rsidR="00D22608" w:rsidRPr="00FC70E1" w14:paraId="65C2D2C8" w14:textId="77777777" w:rsidTr="00E31A59">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47860C47" w14:textId="77777777" w:rsidR="00D22608" w:rsidRPr="00FC70E1" w:rsidRDefault="00D22608" w:rsidP="00E31A59">
            <w:pPr>
              <w:rPr>
                <w:rFonts w:ascii="Calibri" w:eastAsia="Times New Roman" w:hAnsi="Calibri" w:cs="Calibri"/>
                <w:color w:val="000000"/>
              </w:rPr>
            </w:pPr>
            <w:r w:rsidRPr="00FC70E1">
              <w:rPr>
                <w:rFonts w:ascii="Calibri" w:eastAsia="Times New Roman" w:hAnsi="Calibri" w:cs="Calibri"/>
                <w:color w:val="000000"/>
              </w:rPr>
              <w:t>West South Central-South Atlantic</w:t>
            </w:r>
          </w:p>
        </w:tc>
        <w:tc>
          <w:tcPr>
            <w:tcW w:w="1238" w:type="dxa"/>
            <w:noWrap/>
            <w:hideMark/>
          </w:tcPr>
          <w:p w14:paraId="7C91D881"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022BCF78"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12.86</w:t>
            </w:r>
          </w:p>
        </w:tc>
      </w:tr>
      <w:tr w:rsidR="00D22608" w:rsidRPr="00FC70E1" w14:paraId="0EE97A8E" w14:textId="77777777" w:rsidTr="00E31A59">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7E1D3898" w14:textId="77777777" w:rsidR="00D22608" w:rsidRPr="00FC70E1" w:rsidRDefault="00D22608" w:rsidP="00E31A59">
            <w:pPr>
              <w:rPr>
                <w:rFonts w:ascii="Calibri" w:eastAsia="Times New Roman" w:hAnsi="Calibri" w:cs="Calibri"/>
                <w:color w:val="000000"/>
              </w:rPr>
            </w:pPr>
            <w:r w:rsidRPr="00FC70E1">
              <w:rPr>
                <w:rFonts w:ascii="Calibri" w:eastAsia="Times New Roman" w:hAnsi="Calibri" w:cs="Calibri"/>
                <w:color w:val="000000"/>
              </w:rPr>
              <w:t>West South Central-Middle Atlantic</w:t>
            </w:r>
          </w:p>
        </w:tc>
        <w:tc>
          <w:tcPr>
            <w:tcW w:w="1238" w:type="dxa"/>
            <w:noWrap/>
            <w:hideMark/>
          </w:tcPr>
          <w:p w14:paraId="42110C51"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231244E3"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14.21</w:t>
            </w:r>
          </w:p>
        </w:tc>
      </w:tr>
      <w:tr w:rsidR="00D22608" w:rsidRPr="00FC70E1" w14:paraId="52777268" w14:textId="77777777" w:rsidTr="00E31A59">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2E0F5501" w14:textId="77777777" w:rsidR="00D22608" w:rsidRPr="00FC70E1" w:rsidRDefault="00D22608" w:rsidP="00E31A59">
            <w:pPr>
              <w:rPr>
                <w:rFonts w:ascii="Calibri" w:eastAsia="Times New Roman" w:hAnsi="Calibri" w:cs="Calibri"/>
                <w:color w:val="000000"/>
              </w:rPr>
            </w:pPr>
            <w:r w:rsidRPr="00FC70E1">
              <w:rPr>
                <w:rFonts w:ascii="Calibri" w:eastAsia="Times New Roman" w:hAnsi="Calibri" w:cs="Calibri"/>
                <w:color w:val="000000"/>
              </w:rPr>
              <w:t>East South Central-South Atlantic</w:t>
            </w:r>
          </w:p>
        </w:tc>
        <w:tc>
          <w:tcPr>
            <w:tcW w:w="1238" w:type="dxa"/>
            <w:noWrap/>
            <w:hideMark/>
          </w:tcPr>
          <w:p w14:paraId="1D3CE2C7"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43D4B6D9"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15.96</w:t>
            </w:r>
          </w:p>
        </w:tc>
      </w:tr>
      <w:tr w:rsidR="00D22608" w:rsidRPr="00FC70E1" w14:paraId="06770992" w14:textId="77777777" w:rsidTr="00E31A59">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4B6CD5E0" w14:textId="77777777" w:rsidR="00D22608" w:rsidRPr="00FC70E1" w:rsidRDefault="00D22608" w:rsidP="00E31A59">
            <w:pPr>
              <w:rPr>
                <w:rFonts w:ascii="Calibri" w:eastAsia="Times New Roman" w:hAnsi="Calibri" w:cs="Calibri"/>
                <w:color w:val="000000"/>
              </w:rPr>
            </w:pPr>
            <w:r w:rsidRPr="00FC70E1">
              <w:rPr>
                <w:rFonts w:ascii="Calibri" w:eastAsia="Times New Roman" w:hAnsi="Calibri" w:cs="Calibri"/>
                <w:color w:val="000000"/>
              </w:rPr>
              <w:t>East South Central-Middle Atlantic</w:t>
            </w:r>
          </w:p>
        </w:tc>
        <w:tc>
          <w:tcPr>
            <w:tcW w:w="1238" w:type="dxa"/>
            <w:noWrap/>
            <w:hideMark/>
          </w:tcPr>
          <w:p w14:paraId="2955C0E7"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59D61F2E"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17.32</w:t>
            </w:r>
          </w:p>
        </w:tc>
      </w:tr>
      <w:tr w:rsidR="00D22608" w:rsidRPr="00FC70E1" w14:paraId="3E76524B" w14:textId="77777777" w:rsidTr="00E31A59">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1FB6E20F" w14:textId="77777777" w:rsidR="00D22608" w:rsidRPr="00FC70E1" w:rsidRDefault="00D22608" w:rsidP="00E31A59">
            <w:pPr>
              <w:rPr>
                <w:rFonts w:ascii="Calibri" w:eastAsia="Times New Roman" w:hAnsi="Calibri" w:cs="Calibri"/>
                <w:color w:val="000000"/>
              </w:rPr>
            </w:pPr>
            <w:r w:rsidRPr="00FC70E1">
              <w:rPr>
                <w:rFonts w:ascii="Calibri" w:eastAsia="Times New Roman" w:hAnsi="Calibri" w:cs="Calibri"/>
                <w:color w:val="000000"/>
              </w:rPr>
              <w:t>East South Central-Mountain West</w:t>
            </w:r>
          </w:p>
        </w:tc>
        <w:tc>
          <w:tcPr>
            <w:tcW w:w="1238" w:type="dxa"/>
            <w:noWrap/>
            <w:hideMark/>
          </w:tcPr>
          <w:p w14:paraId="460B1FE2"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33D2F10D"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19.45</w:t>
            </w:r>
          </w:p>
        </w:tc>
      </w:tr>
      <w:tr w:rsidR="00D22608" w:rsidRPr="00FC70E1" w14:paraId="340AC278" w14:textId="77777777" w:rsidTr="00E31A59">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5C3FE787" w14:textId="77777777" w:rsidR="00D22608" w:rsidRPr="00FC70E1" w:rsidRDefault="00D22608" w:rsidP="00E31A59">
            <w:pPr>
              <w:rPr>
                <w:rFonts w:ascii="Calibri" w:eastAsia="Times New Roman" w:hAnsi="Calibri" w:cs="Calibri"/>
                <w:color w:val="000000"/>
              </w:rPr>
            </w:pPr>
            <w:r w:rsidRPr="00FC70E1">
              <w:rPr>
                <w:rFonts w:ascii="Calibri" w:eastAsia="Times New Roman" w:hAnsi="Calibri" w:cs="Calibri"/>
                <w:color w:val="000000"/>
              </w:rPr>
              <w:t>East South Central-East North Central</w:t>
            </w:r>
          </w:p>
        </w:tc>
        <w:tc>
          <w:tcPr>
            <w:tcW w:w="1238" w:type="dxa"/>
            <w:noWrap/>
            <w:hideMark/>
          </w:tcPr>
          <w:p w14:paraId="1AA20F8B"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563B17BE"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20.83</w:t>
            </w:r>
          </w:p>
        </w:tc>
      </w:tr>
      <w:tr w:rsidR="00D22608" w:rsidRPr="00FC70E1" w14:paraId="69E78598" w14:textId="77777777" w:rsidTr="00E31A59">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1BD34565" w14:textId="77777777" w:rsidR="00D22608" w:rsidRPr="00FC70E1" w:rsidRDefault="00D22608" w:rsidP="00E31A59">
            <w:pPr>
              <w:rPr>
                <w:rFonts w:ascii="Calibri" w:eastAsia="Times New Roman" w:hAnsi="Calibri" w:cs="Calibri"/>
                <w:color w:val="000000"/>
              </w:rPr>
            </w:pPr>
            <w:r w:rsidRPr="00FC70E1">
              <w:rPr>
                <w:rFonts w:ascii="Calibri" w:eastAsia="Times New Roman" w:hAnsi="Calibri" w:cs="Calibri"/>
                <w:color w:val="000000"/>
              </w:rPr>
              <w:t>West South Central-Mountain West</w:t>
            </w:r>
          </w:p>
        </w:tc>
        <w:tc>
          <w:tcPr>
            <w:tcW w:w="1238" w:type="dxa"/>
            <w:noWrap/>
            <w:hideMark/>
          </w:tcPr>
          <w:p w14:paraId="1319F854"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665870AD"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16.35</w:t>
            </w:r>
          </w:p>
        </w:tc>
      </w:tr>
      <w:tr w:rsidR="00D22608" w:rsidRPr="00FC70E1" w14:paraId="0C146ED2" w14:textId="77777777" w:rsidTr="00E31A59">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71FD15DF" w14:textId="77777777" w:rsidR="00D22608" w:rsidRPr="00FC70E1" w:rsidRDefault="00D22608" w:rsidP="00E31A59">
            <w:pPr>
              <w:rPr>
                <w:rFonts w:ascii="Calibri" w:eastAsia="Times New Roman" w:hAnsi="Calibri" w:cs="Calibri"/>
                <w:color w:val="000000"/>
              </w:rPr>
            </w:pPr>
            <w:r w:rsidRPr="00FC70E1">
              <w:rPr>
                <w:rFonts w:ascii="Calibri" w:eastAsia="Times New Roman" w:hAnsi="Calibri" w:cs="Calibri"/>
                <w:color w:val="000000"/>
              </w:rPr>
              <w:t>West South Central-East North Central</w:t>
            </w:r>
          </w:p>
        </w:tc>
        <w:tc>
          <w:tcPr>
            <w:tcW w:w="1238" w:type="dxa"/>
            <w:noWrap/>
            <w:hideMark/>
          </w:tcPr>
          <w:p w14:paraId="153CFD4E"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5FCE6563"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17.72</w:t>
            </w:r>
          </w:p>
        </w:tc>
      </w:tr>
      <w:tr w:rsidR="00D22608" w:rsidRPr="00FC70E1" w14:paraId="58278AE1" w14:textId="77777777" w:rsidTr="00E31A59">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06EC1854" w14:textId="77777777" w:rsidR="00D22608" w:rsidRPr="00FC70E1" w:rsidRDefault="00D22608" w:rsidP="00E31A59">
            <w:pPr>
              <w:rPr>
                <w:rFonts w:ascii="Calibri" w:eastAsia="Times New Roman" w:hAnsi="Calibri" w:cs="Calibri"/>
                <w:color w:val="000000"/>
              </w:rPr>
            </w:pPr>
            <w:r w:rsidRPr="00FC70E1">
              <w:rPr>
                <w:rFonts w:ascii="Calibri" w:eastAsia="Times New Roman" w:hAnsi="Calibri" w:cs="Calibri"/>
                <w:color w:val="000000"/>
              </w:rPr>
              <w:t>New England-Pacific West</w:t>
            </w:r>
          </w:p>
        </w:tc>
        <w:tc>
          <w:tcPr>
            <w:tcW w:w="1238" w:type="dxa"/>
            <w:noWrap/>
            <w:hideMark/>
          </w:tcPr>
          <w:p w14:paraId="2A6DFE2C"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58BCA58A"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12.01</w:t>
            </w:r>
          </w:p>
        </w:tc>
      </w:tr>
      <w:tr w:rsidR="00D22608" w:rsidRPr="00FC70E1" w14:paraId="1E035FD0" w14:textId="77777777" w:rsidTr="00E31A59">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0007BB39" w14:textId="77777777" w:rsidR="00D22608" w:rsidRPr="00FC70E1" w:rsidRDefault="00D22608" w:rsidP="00E31A59">
            <w:pPr>
              <w:rPr>
                <w:rFonts w:ascii="Calibri" w:eastAsia="Times New Roman" w:hAnsi="Calibri" w:cs="Calibri"/>
                <w:color w:val="000000"/>
              </w:rPr>
            </w:pPr>
            <w:r w:rsidRPr="00FC70E1">
              <w:rPr>
                <w:rFonts w:ascii="Calibri" w:eastAsia="Times New Roman" w:hAnsi="Calibri" w:cs="Calibri"/>
                <w:color w:val="000000"/>
              </w:rPr>
              <w:t>East South Central-New England</w:t>
            </w:r>
          </w:p>
        </w:tc>
        <w:tc>
          <w:tcPr>
            <w:tcW w:w="1238" w:type="dxa"/>
            <w:noWrap/>
            <w:hideMark/>
          </w:tcPr>
          <w:p w14:paraId="43A6393F"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5AEF00ED"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23.98</w:t>
            </w:r>
          </w:p>
        </w:tc>
      </w:tr>
      <w:tr w:rsidR="00D22608" w:rsidRPr="00FC70E1" w14:paraId="5794AEDD" w14:textId="77777777" w:rsidTr="00E31A59">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027F6EA1" w14:textId="77777777" w:rsidR="00D22608" w:rsidRPr="00FC70E1" w:rsidRDefault="00D22608" w:rsidP="00E31A59">
            <w:pPr>
              <w:rPr>
                <w:rFonts w:ascii="Calibri" w:eastAsia="Times New Roman" w:hAnsi="Calibri" w:cs="Calibri"/>
                <w:color w:val="000000"/>
              </w:rPr>
            </w:pPr>
            <w:r w:rsidRPr="00FC70E1">
              <w:rPr>
                <w:rFonts w:ascii="Calibri" w:eastAsia="Times New Roman" w:hAnsi="Calibri" w:cs="Calibri"/>
                <w:color w:val="000000"/>
              </w:rPr>
              <w:t>East North Central-Pacific West</w:t>
            </w:r>
          </w:p>
        </w:tc>
        <w:tc>
          <w:tcPr>
            <w:tcW w:w="1238" w:type="dxa"/>
            <w:noWrap/>
            <w:hideMark/>
          </w:tcPr>
          <w:p w14:paraId="6DC3D593"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0CE5665D"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15.16</w:t>
            </w:r>
          </w:p>
        </w:tc>
      </w:tr>
      <w:tr w:rsidR="00D22608" w:rsidRPr="00FC70E1" w14:paraId="31D2EF76" w14:textId="77777777" w:rsidTr="00E31A59">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7E052D26" w14:textId="77777777" w:rsidR="00D22608" w:rsidRPr="00FC70E1" w:rsidRDefault="00D22608" w:rsidP="00E31A59">
            <w:pPr>
              <w:rPr>
                <w:rFonts w:ascii="Calibri" w:eastAsia="Times New Roman" w:hAnsi="Calibri" w:cs="Calibri"/>
                <w:color w:val="000000"/>
              </w:rPr>
            </w:pPr>
            <w:r w:rsidRPr="00FC70E1">
              <w:rPr>
                <w:rFonts w:ascii="Calibri" w:eastAsia="Times New Roman" w:hAnsi="Calibri" w:cs="Calibri"/>
                <w:color w:val="000000"/>
              </w:rPr>
              <w:t>West South Central-New England</w:t>
            </w:r>
          </w:p>
        </w:tc>
        <w:tc>
          <w:tcPr>
            <w:tcW w:w="1238" w:type="dxa"/>
            <w:noWrap/>
            <w:hideMark/>
          </w:tcPr>
          <w:p w14:paraId="27A1F4FB"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0B400380"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20.88</w:t>
            </w:r>
          </w:p>
        </w:tc>
      </w:tr>
      <w:tr w:rsidR="00D22608" w:rsidRPr="00FC70E1" w14:paraId="723350EF" w14:textId="77777777" w:rsidTr="00E31A59">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043950EC" w14:textId="77777777" w:rsidR="00D22608" w:rsidRPr="00FC70E1" w:rsidRDefault="00D22608" w:rsidP="00E31A59">
            <w:pPr>
              <w:rPr>
                <w:rFonts w:ascii="Calibri" w:eastAsia="Times New Roman" w:hAnsi="Calibri" w:cs="Calibri"/>
                <w:color w:val="000000"/>
              </w:rPr>
            </w:pPr>
            <w:r w:rsidRPr="00FC70E1">
              <w:rPr>
                <w:rFonts w:ascii="Calibri" w:eastAsia="Times New Roman" w:hAnsi="Calibri" w:cs="Calibri"/>
                <w:color w:val="000000"/>
              </w:rPr>
              <w:t>Middle Atlantic-Pacific West</w:t>
            </w:r>
          </w:p>
        </w:tc>
        <w:tc>
          <w:tcPr>
            <w:tcW w:w="1238" w:type="dxa"/>
            <w:noWrap/>
            <w:hideMark/>
          </w:tcPr>
          <w:p w14:paraId="25E2130D"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6D019EBB"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18.67</w:t>
            </w:r>
          </w:p>
        </w:tc>
      </w:tr>
      <w:tr w:rsidR="00D22608" w:rsidRPr="00FC70E1" w14:paraId="72E6B337" w14:textId="77777777" w:rsidTr="00E31A59">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35B4DB55" w14:textId="77777777" w:rsidR="00D22608" w:rsidRPr="00FC70E1" w:rsidRDefault="00D22608" w:rsidP="00E31A59">
            <w:pPr>
              <w:rPr>
                <w:rFonts w:ascii="Calibri" w:eastAsia="Times New Roman" w:hAnsi="Calibri" w:cs="Calibri"/>
                <w:color w:val="000000"/>
              </w:rPr>
            </w:pPr>
            <w:r w:rsidRPr="00FC70E1">
              <w:rPr>
                <w:rFonts w:ascii="Calibri" w:eastAsia="Times New Roman" w:hAnsi="Calibri" w:cs="Calibri"/>
                <w:color w:val="000000"/>
              </w:rPr>
              <w:t>West North Central-Pacific West</w:t>
            </w:r>
          </w:p>
        </w:tc>
        <w:tc>
          <w:tcPr>
            <w:tcW w:w="1238" w:type="dxa"/>
            <w:noWrap/>
            <w:hideMark/>
          </w:tcPr>
          <w:p w14:paraId="764F251E"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554FD68D"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21.29</w:t>
            </w:r>
          </w:p>
        </w:tc>
      </w:tr>
      <w:tr w:rsidR="00D22608" w:rsidRPr="00FC70E1" w14:paraId="682535FA" w14:textId="77777777" w:rsidTr="00E31A59">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17763693" w14:textId="77777777" w:rsidR="00D22608" w:rsidRPr="00FC70E1" w:rsidRDefault="00D22608" w:rsidP="00E31A59">
            <w:pPr>
              <w:rPr>
                <w:rFonts w:ascii="Calibri" w:eastAsia="Times New Roman" w:hAnsi="Calibri" w:cs="Calibri"/>
                <w:color w:val="000000"/>
              </w:rPr>
            </w:pPr>
            <w:r w:rsidRPr="00FC70E1">
              <w:rPr>
                <w:rFonts w:ascii="Calibri" w:eastAsia="Times New Roman" w:hAnsi="Calibri" w:cs="Calibri"/>
                <w:color w:val="000000"/>
              </w:rPr>
              <w:t>East South Central-Pacific West</w:t>
            </w:r>
          </w:p>
        </w:tc>
        <w:tc>
          <w:tcPr>
            <w:tcW w:w="1238" w:type="dxa"/>
            <w:noWrap/>
            <w:hideMark/>
          </w:tcPr>
          <w:p w14:paraId="2D1866F7"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1C32E919"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35.99</w:t>
            </w:r>
          </w:p>
        </w:tc>
      </w:tr>
      <w:tr w:rsidR="00D22608" w:rsidRPr="00FC70E1" w14:paraId="378F8321" w14:textId="77777777" w:rsidTr="00E31A59">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7694A61D" w14:textId="77777777" w:rsidR="00D22608" w:rsidRPr="00FC70E1" w:rsidRDefault="00D22608" w:rsidP="00E31A59">
            <w:pPr>
              <w:rPr>
                <w:rFonts w:ascii="Calibri" w:eastAsia="Times New Roman" w:hAnsi="Calibri" w:cs="Calibri"/>
                <w:color w:val="000000"/>
              </w:rPr>
            </w:pPr>
            <w:r w:rsidRPr="00FC70E1">
              <w:rPr>
                <w:rFonts w:ascii="Calibri" w:eastAsia="Times New Roman" w:hAnsi="Calibri" w:cs="Calibri"/>
                <w:color w:val="000000"/>
              </w:rPr>
              <w:t>South Atlantic-Pacific West</w:t>
            </w:r>
          </w:p>
        </w:tc>
        <w:tc>
          <w:tcPr>
            <w:tcW w:w="1238" w:type="dxa"/>
            <w:noWrap/>
            <w:hideMark/>
          </w:tcPr>
          <w:p w14:paraId="3FB58EC3"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33329BCB"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20.02</w:t>
            </w:r>
          </w:p>
        </w:tc>
      </w:tr>
      <w:tr w:rsidR="00D22608" w:rsidRPr="00FC70E1" w14:paraId="26B0F22F" w14:textId="77777777" w:rsidTr="00E31A59">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17A64E4D" w14:textId="77777777" w:rsidR="00D22608" w:rsidRPr="00FC70E1" w:rsidRDefault="00D22608" w:rsidP="00E31A59">
            <w:pPr>
              <w:rPr>
                <w:rFonts w:ascii="Calibri" w:eastAsia="Times New Roman" w:hAnsi="Calibri" w:cs="Calibri"/>
                <w:color w:val="000000"/>
              </w:rPr>
            </w:pPr>
            <w:r w:rsidRPr="00FC70E1">
              <w:rPr>
                <w:rFonts w:ascii="Calibri" w:eastAsia="Times New Roman" w:hAnsi="Calibri" w:cs="Calibri"/>
                <w:color w:val="000000"/>
              </w:rPr>
              <w:t>Mountain West-Pacific West</w:t>
            </w:r>
          </w:p>
        </w:tc>
        <w:tc>
          <w:tcPr>
            <w:tcW w:w="1238" w:type="dxa"/>
            <w:noWrap/>
            <w:hideMark/>
          </w:tcPr>
          <w:p w14:paraId="6216941F"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173D534A"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16.54</w:t>
            </w:r>
          </w:p>
        </w:tc>
      </w:tr>
      <w:tr w:rsidR="00D22608" w:rsidRPr="00FC70E1" w14:paraId="2A4E9FF1" w14:textId="77777777" w:rsidTr="00E31A59">
        <w:trPr>
          <w:trHeight w:val="321"/>
        </w:trPr>
        <w:tc>
          <w:tcPr>
            <w:cnfStyle w:val="001000000000" w:firstRow="0" w:lastRow="0" w:firstColumn="1" w:lastColumn="0" w:oddVBand="0" w:evenVBand="0" w:oddHBand="0" w:evenHBand="0" w:firstRowFirstColumn="0" w:firstRowLastColumn="0" w:lastRowFirstColumn="0" w:lastRowLastColumn="0"/>
            <w:tcW w:w="4972" w:type="dxa"/>
            <w:noWrap/>
            <w:hideMark/>
          </w:tcPr>
          <w:p w14:paraId="6D47C6AB" w14:textId="77777777" w:rsidR="00D22608" w:rsidRPr="00FC70E1" w:rsidRDefault="00D22608" w:rsidP="00E31A59">
            <w:pPr>
              <w:rPr>
                <w:rFonts w:ascii="Calibri" w:eastAsia="Times New Roman" w:hAnsi="Calibri" w:cs="Calibri"/>
                <w:color w:val="000000"/>
              </w:rPr>
            </w:pPr>
            <w:r w:rsidRPr="00FC70E1">
              <w:rPr>
                <w:rFonts w:ascii="Calibri" w:eastAsia="Times New Roman" w:hAnsi="Calibri" w:cs="Calibri"/>
                <w:color w:val="000000"/>
              </w:rPr>
              <w:t>West South Central-Pacific West</w:t>
            </w:r>
          </w:p>
        </w:tc>
        <w:tc>
          <w:tcPr>
            <w:tcW w:w="1238" w:type="dxa"/>
            <w:noWrap/>
            <w:hideMark/>
          </w:tcPr>
          <w:p w14:paraId="759D86E7"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t;0.001</w:t>
            </w:r>
          </w:p>
        </w:tc>
        <w:tc>
          <w:tcPr>
            <w:tcW w:w="2084" w:type="dxa"/>
            <w:noWrap/>
            <w:hideMark/>
          </w:tcPr>
          <w:p w14:paraId="374D44A1" w14:textId="77777777" w:rsidR="00D22608" w:rsidRPr="00FC70E1" w:rsidRDefault="00D22608" w:rsidP="00E31A5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FC70E1">
              <w:rPr>
                <w:rFonts w:ascii="Calibri" w:eastAsia="Times New Roman" w:hAnsi="Calibri" w:cs="Calibri"/>
                <w:color w:val="000000"/>
              </w:rPr>
              <w:t>32.88</w:t>
            </w:r>
          </w:p>
        </w:tc>
      </w:tr>
    </w:tbl>
    <w:p w14:paraId="209F5E4E" w14:textId="09E92A00" w:rsidR="00D22608" w:rsidRDefault="00E8609E">
      <w:r>
        <w:rPr>
          <w:b/>
          <w:bCs/>
        </w:rPr>
        <w:lastRenderedPageBreak/>
        <w:t xml:space="preserve">Supplementary Table 5: </w:t>
      </w:r>
      <w:r>
        <w:t>Membership and visit proportions by age and region.</w:t>
      </w:r>
    </w:p>
    <w:tbl>
      <w:tblPr>
        <w:tblStyle w:val="PlainTable3"/>
        <w:tblW w:w="8520" w:type="dxa"/>
        <w:tblLook w:val="06A0" w:firstRow="1" w:lastRow="0" w:firstColumn="1" w:lastColumn="0" w:noHBand="1" w:noVBand="1"/>
      </w:tblPr>
      <w:tblGrid>
        <w:gridCol w:w="1300"/>
        <w:gridCol w:w="1300"/>
        <w:gridCol w:w="2547"/>
        <w:gridCol w:w="3373"/>
      </w:tblGrid>
      <w:tr w:rsidR="00E8609E" w:rsidRPr="00E8609E" w14:paraId="077CDA5B" w14:textId="77777777" w:rsidTr="00E8609E">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1300" w:type="dxa"/>
            <w:noWrap/>
            <w:hideMark/>
          </w:tcPr>
          <w:p w14:paraId="731FE2CB" w14:textId="1D8EBA9E" w:rsidR="00E8609E" w:rsidRPr="00E8609E" w:rsidRDefault="00E8609E" w:rsidP="00E8609E">
            <w:pPr>
              <w:rPr>
                <w:rFonts w:ascii="Calibri" w:eastAsia="Times New Roman" w:hAnsi="Calibri" w:cs="Calibri"/>
                <w:color w:val="000000"/>
              </w:rPr>
            </w:pPr>
            <w:r>
              <w:rPr>
                <w:rFonts w:ascii="Calibri" w:eastAsia="Times New Roman" w:hAnsi="Calibri" w:cs="Calibri"/>
                <w:color w:val="000000"/>
              </w:rPr>
              <w:t>Age Group</w:t>
            </w:r>
          </w:p>
        </w:tc>
        <w:tc>
          <w:tcPr>
            <w:tcW w:w="1300" w:type="dxa"/>
            <w:noWrap/>
            <w:hideMark/>
          </w:tcPr>
          <w:p w14:paraId="294C6DF9" w14:textId="42F8EE1E" w:rsidR="00E8609E" w:rsidRPr="00E8609E" w:rsidRDefault="00E8609E" w:rsidP="00E8609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egion</w:t>
            </w:r>
          </w:p>
        </w:tc>
        <w:tc>
          <w:tcPr>
            <w:tcW w:w="2547" w:type="dxa"/>
            <w:noWrap/>
            <w:hideMark/>
          </w:tcPr>
          <w:p w14:paraId="7423B668" w14:textId="3A9D2327" w:rsidR="00E8609E" w:rsidRPr="00E8609E" w:rsidRDefault="00E8609E" w:rsidP="00E8609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Average</w:t>
            </w:r>
            <w:r>
              <w:rPr>
                <w:rFonts w:ascii="Calibri" w:eastAsia="Times New Roman" w:hAnsi="Calibri" w:cs="Calibri"/>
                <w:color w:val="000000"/>
              </w:rPr>
              <w:t xml:space="preserve"> </w:t>
            </w:r>
            <w:r w:rsidRPr="00E8609E">
              <w:rPr>
                <w:rFonts w:ascii="Calibri" w:eastAsia="Times New Roman" w:hAnsi="Calibri" w:cs="Calibri"/>
                <w:color w:val="000000"/>
              </w:rPr>
              <w:t>Visit</w:t>
            </w:r>
            <w:r>
              <w:rPr>
                <w:rFonts w:ascii="Calibri" w:eastAsia="Times New Roman" w:hAnsi="Calibri" w:cs="Calibri"/>
                <w:color w:val="000000"/>
              </w:rPr>
              <w:t xml:space="preserve"> </w:t>
            </w:r>
            <w:r w:rsidRPr="00E8609E">
              <w:rPr>
                <w:rFonts w:ascii="Calibri" w:eastAsia="Times New Roman" w:hAnsi="Calibri" w:cs="Calibri"/>
                <w:color w:val="000000"/>
              </w:rPr>
              <w:t>Proportion</w:t>
            </w:r>
            <w:r>
              <w:rPr>
                <w:rFonts w:ascii="Calibri" w:eastAsia="Times New Roman" w:hAnsi="Calibri" w:cs="Calibri"/>
                <w:color w:val="000000"/>
              </w:rPr>
              <w:t xml:space="preserve"> (95% CI)</w:t>
            </w:r>
          </w:p>
        </w:tc>
        <w:tc>
          <w:tcPr>
            <w:tcW w:w="3373" w:type="dxa"/>
            <w:noWrap/>
            <w:hideMark/>
          </w:tcPr>
          <w:p w14:paraId="1919A287" w14:textId="1EBC196A" w:rsidR="00E8609E" w:rsidRPr="00E8609E" w:rsidRDefault="00E8609E" w:rsidP="00E8609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Average</w:t>
            </w:r>
            <w:r>
              <w:rPr>
                <w:rFonts w:ascii="Calibri" w:eastAsia="Times New Roman" w:hAnsi="Calibri" w:cs="Calibri"/>
                <w:color w:val="000000"/>
              </w:rPr>
              <w:t xml:space="preserve"> </w:t>
            </w:r>
            <w:r w:rsidRPr="00E8609E">
              <w:rPr>
                <w:rFonts w:ascii="Calibri" w:eastAsia="Times New Roman" w:hAnsi="Calibri" w:cs="Calibri"/>
                <w:color w:val="000000"/>
              </w:rPr>
              <w:t>Membership</w:t>
            </w:r>
            <w:r>
              <w:rPr>
                <w:rFonts w:ascii="Calibri" w:eastAsia="Times New Roman" w:hAnsi="Calibri" w:cs="Calibri"/>
                <w:color w:val="000000"/>
              </w:rPr>
              <w:t xml:space="preserve"> </w:t>
            </w:r>
            <w:r w:rsidRPr="00E8609E">
              <w:rPr>
                <w:rFonts w:ascii="Calibri" w:eastAsia="Times New Roman" w:hAnsi="Calibri" w:cs="Calibri"/>
                <w:color w:val="000000"/>
              </w:rPr>
              <w:t>Proportion</w:t>
            </w:r>
            <w:r>
              <w:rPr>
                <w:rFonts w:ascii="Calibri" w:eastAsia="Times New Roman" w:hAnsi="Calibri" w:cs="Calibri"/>
                <w:color w:val="000000"/>
              </w:rPr>
              <w:t xml:space="preserve"> (95% CI)</w:t>
            </w:r>
          </w:p>
        </w:tc>
      </w:tr>
      <w:tr w:rsidR="00E8609E" w:rsidRPr="00E8609E" w14:paraId="4D9B77DE"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5BD18935" w14:textId="2D883886"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0</w:t>
            </w:r>
            <w:r>
              <w:rPr>
                <w:rFonts w:ascii="Calibri" w:eastAsia="Times New Roman" w:hAnsi="Calibri" w:cs="Calibri"/>
                <w:color w:val="000000"/>
              </w:rPr>
              <w:t>-</w:t>
            </w:r>
            <w:r w:rsidRPr="00E8609E">
              <w:rPr>
                <w:rFonts w:ascii="Calibri" w:eastAsia="Times New Roman" w:hAnsi="Calibri" w:cs="Calibri"/>
                <w:color w:val="000000"/>
              </w:rPr>
              <w:t>4</w:t>
            </w:r>
          </w:p>
        </w:tc>
        <w:tc>
          <w:tcPr>
            <w:tcW w:w="1300" w:type="dxa"/>
            <w:noWrap/>
            <w:hideMark/>
          </w:tcPr>
          <w:p w14:paraId="1089A048"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Midwest</w:t>
            </w:r>
          </w:p>
        </w:tc>
        <w:tc>
          <w:tcPr>
            <w:tcW w:w="2547" w:type="dxa"/>
            <w:noWrap/>
            <w:hideMark/>
          </w:tcPr>
          <w:p w14:paraId="0AD69E76"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2 (0.2,0.2)</w:t>
            </w:r>
          </w:p>
        </w:tc>
        <w:tc>
          <w:tcPr>
            <w:tcW w:w="3373" w:type="dxa"/>
            <w:noWrap/>
            <w:hideMark/>
          </w:tcPr>
          <w:p w14:paraId="6689C019"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6 (0.06,0.06)</w:t>
            </w:r>
          </w:p>
        </w:tc>
      </w:tr>
      <w:tr w:rsidR="00E8609E" w:rsidRPr="00E8609E" w14:paraId="74DC87D9"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605251FE" w14:textId="6920C79E"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0</w:t>
            </w:r>
            <w:r>
              <w:rPr>
                <w:rFonts w:ascii="Calibri" w:eastAsia="Times New Roman" w:hAnsi="Calibri" w:cs="Calibri"/>
                <w:color w:val="000000"/>
              </w:rPr>
              <w:t>-</w:t>
            </w:r>
            <w:r w:rsidRPr="00E8609E">
              <w:rPr>
                <w:rFonts w:ascii="Calibri" w:eastAsia="Times New Roman" w:hAnsi="Calibri" w:cs="Calibri"/>
                <w:color w:val="000000"/>
              </w:rPr>
              <w:t>4</w:t>
            </w:r>
          </w:p>
        </w:tc>
        <w:tc>
          <w:tcPr>
            <w:tcW w:w="1300" w:type="dxa"/>
            <w:noWrap/>
            <w:hideMark/>
          </w:tcPr>
          <w:p w14:paraId="51206F04"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Northeast</w:t>
            </w:r>
          </w:p>
        </w:tc>
        <w:tc>
          <w:tcPr>
            <w:tcW w:w="2547" w:type="dxa"/>
            <w:noWrap/>
            <w:hideMark/>
          </w:tcPr>
          <w:p w14:paraId="644FBBF3"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2 (0.2,0.2)</w:t>
            </w:r>
          </w:p>
        </w:tc>
        <w:tc>
          <w:tcPr>
            <w:tcW w:w="3373" w:type="dxa"/>
            <w:noWrap/>
            <w:hideMark/>
          </w:tcPr>
          <w:p w14:paraId="61EA4EC3"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5 (0.05,0.05)</w:t>
            </w:r>
          </w:p>
        </w:tc>
      </w:tr>
      <w:tr w:rsidR="00E8609E" w:rsidRPr="00E8609E" w14:paraId="64B9762C"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4B547715" w14:textId="75BC4DFF"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0</w:t>
            </w:r>
            <w:r>
              <w:rPr>
                <w:rFonts w:ascii="Calibri" w:eastAsia="Times New Roman" w:hAnsi="Calibri" w:cs="Calibri"/>
                <w:color w:val="000000"/>
              </w:rPr>
              <w:t>-</w:t>
            </w:r>
            <w:r w:rsidRPr="00E8609E">
              <w:rPr>
                <w:rFonts w:ascii="Calibri" w:eastAsia="Times New Roman" w:hAnsi="Calibri" w:cs="Calibri"/>
                <w:color w:val="000000"/>
              </w:rPr>
              <w:t>4</w:t>
            </w:r>
          </w:p>
        </w:tc>
        <w:tc>
          <w:tcPr>
            <w:tcW w:w="1300" w:type="dxa"/>
            <w:noWrap/>
            <w:hideMark/>
          </w:tcPr>
          <w:p w14:paraId="02694603"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South</w:t>
            </w:r>
          </w:p>
        </w:tc>
        <w:tc>
          <w:tcPr>
            <w:tcW w:w="2547" w:type="dxa"/>
            <w:noWrap/>
            <w:hideMark/>
          </w:tcPr>
          <w:p w14:paraId="1BAF8B5A"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26 (0.25,0.27)</w:t>
            </w:r>
          </w:p>
        </w:tc>
        <w:tc>
          <w:tcPr>
            <w:tcW w:w="3373" w:type="dxa"/>
            <w:noWrap/>
            <w:hideMark/>
          </w:tcPr>
          <w:p w14:paraId="3881C042"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5 (0.05,0.05)</w:t>
            </w:r>
          </w:p>
        </w:tc>
      </w:tr>
      <w:tr w:rsidR="00E8609E" w:rsidRPr="00E8609E" w14:paraId="11CA430A"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39F759CA" w14:textId="4457F8F0"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0</w:t>
            </w:r>
            <w:r>
              <w:rPr>
                <w:rFonts w:ascii="Calibri" w:eastAsia="Times New Roman" w:hAnsi="Calibri" w:cs="Calibri"/>
                <w:color w:val="000000"/>
              </w:rPr>
              <w:t>-</w:t>
            </w:r>
            <w:r w:rsidRPr="00E8609E">
              <w:rPr>
                <w:rFonts w:ascii="Calibri" w:eastAsia="Times New Roman" w:hAnsi="Calibri" w:cs="Calibri"/>
                <w:color w:val="000000"/>
              </w:rPr>
              <w:t>4</w:t>
            </w:r>
          </w:p>
        </w:tc>
        <w:tc>
          <w:tcPr>
            <w:tcW w:w="1300" w:type="dxa"/>
            <w:noWrap/>
            <w:hideMark/>
          </w:tcPr>
          <w:p w14:paraId="613C721F"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West</w:t>
            </w:r>
          </w:p>
        </w:tc>
        <w:tc>
          <w:tcPr>
            <w:tcW w:w="2547" w:type="dxa"/>
            <w:noWrap/>
            <w:hideMark/>
          </w:tcPr>
          <w:p w14:paraId="66F303FF"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18 (0.17,0.18)</w:t>
            </w:r>
          </w:p>
        </w:tc>
        <w:tc>
          <w:tcPr>
            <w:tcW w:w="3373" w:type="dxa"/>
            <w:noWrap/>
            <w:hideMark/>
          </w:tcPr>
          <w:p w14:paraId="13ED4DB1"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6 (0.06,0.06)</w:t>
            </w:r>
          </w:p>
        </w:tc>
      </w:tr>
      <w:tr w:rsidR="00E8609E" w:rsidRPr="00E8609E" w14:paraId="3BC7D1EF"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177A91E7" w14:textId="742C60EB"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5</w:t>
            </w:r>
            <w:r>
              <w:rPr>
                <w:rFonts w:ascii="Calibri" w:eastAsia="Times New Roman" w:hAnsi="Calibri" w:cs="Calibri"/>
                <w:color w:val="000000"/>
              </w:rPr>
              <w:t>-</w:t>
            </w:r>
            <w:r w:rsidRPr="00E8609E">
              <w:rPr>
                <w:rFonts w:ascii="Calibri" w:eastAsia="Times New Roman" w:hAnsi="Calibri" w:cs="Calibri"/>
                <w:color w:val="000000"/>
              </w:rPr>
              <w:t>9</w:t>
            </w:r>
          </w:p>
        </w:tc>
        <w:tc>
          <w:tcPr>
            <w:tcW w:w="1300" w:type="dxa"/>
            <w:noWrap/>
            <w:hideMark/>
          </w:tcPr>
          <w:p w14:paraId="543C1865"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Midwest</w:t>
            </w:r>
          </w:p>
        </w:tc>
        <w:tc>
          <w:tcPr>
            <w:tcW w:w="2547" w:type="dxa"/>
            <w:noWrap/>
            <w:hideMark/>
          </w:tcPr>
          <w:p w14:paraId="2080AD7D"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33 (0.32,0.34)</w:t>
            </w:r>
          </w:p>
        </w:tc>
        <w:tc>
          <w:tcPr>
            <w:tcW w:w="3373" w:type="dxa"/>
            <w:noWrap/>
            <w:hideMark/>
          </w:tcPr>
          <w:p w14:paraId="038C633D"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7 (0.07,0.07)</w:t>
            </w:r>
          </w:p>
        </w:tc>
      </w:tr>
      <w:tr w:rsidR="00E8609E" w:rsidRPr="00E8609E" w14:paraId="26B9DFAF"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7BCD8F31" w14:textId="218AA004"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5</w:t>
            </w:r>
            <w:r>
              <w:rPr>
                <w:rFonts w:ascii="Calibri" w:eastAsia="Times New Roman" w:hAnsi="Calibri" w:cs="Calibri"/>
                <w:color w:val="000000"/>
              </w:rPr>
              <w:t>-</w:t>
            </w:r>
            <w:r w:rsidRPr="00E8609E">
              <w:rPr>
                <w:rFonts w:ascii="Calibri" w:eastAsia="Times New Roman" w:hAnsi="Calibri" w:cs="Calibri"/>
                <w:color w:val="000000"/>
              </w:rPr>
              <w:t>9</w:t>
            </w:r>
          </w:p>
        </w:tc>
        <w:tc>
          <w:tcPr>
            <w:tcW w:w="1300" w:type="dxa"/>
            <w:noWrap/>
            <w:hideMark/>
          </w:tcPr>
          <w:p w14:paraId="17FB550C"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Northeast</w:t>
            </w:r>
          </w:p>
        </w:tc>
        <w:tc>
          <w:tcPr>
            <w:tcW w:w="2547" w:type="dxa"/>
            <w:noWrap/>
            <w:hideMark/>
          </w:tcPr>
          <w:p w14:paraId="1FFA65C8"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35 (0.35,0.36)</w:t>
            </w:r>
          </w:p>
        </w:tc>
        <w:tc>
          <w:tcPr>
            <w:tcW w:w="3373" w:type="dxa"/>
            <w:noWrap/>
            <w:hideMark/>
          </w:tcPr>
          <w:p w14:paraId="641F7AE0"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6 (0.06,0.07)</w:t>
            </w:r>
          </w:p>
        </w:tc>
      </w:tr>
      <w:tr w:rsidR="00E8609E" w:rsidRPr="00E8609E" w14:paraId="4866BDE3"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43C6FD2A" w14:textId="5162809F"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5</w:t>
            </w:r>
            <w:r>
              <w:rPr>
                <w:rFonts w:ascii="Calibri" w:eastAsia="Times New Roman" w:hAnsi="Calibri" w:cs="Calibri"/>
                <w:color w:val="000000"/>
              </w:rPr>
              <w:t>-</w:t>
            </w:r>
            <w:r w:rsidRPr="00E8609E">
              <w:rPr>
                <w:rFonts w:ascii="Calibri" w:eastAsia="Times New Roman" w:hAnsi="Calibri" w:cs="Calibri"/>
                <w:color w:val="000000"/>
              </w:rPr>
              <w:t>9</w:t>
            </w:r>
          </w:p>
        </w:tc>
        <w:tc>
          <w:tcPr>
            <w:tcW w:w="1300" w:type="dxa"/>
            <w:noWrap/>
            <w:hideMark/>
          </w:tcPr>
          <w:p w14:paraId="43EAFDC3"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South</w:t>
            </w:r>
          </w:p>
        </w:tc>
        <w:tc>
          <w:tcPr>
            <w:tcW w:w="2547" w:type="dxa"/>
            <w:noWrap/>
            <w:hideMark/>
          </w:tcPr>
          <w:p w14:paraId="291602F3"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32 (0.31,0.33)</w:t>
            </w:r>
          </w:p>
        </w:tc>
        <w:tc>
          <w:tcPr>
            <w:tcW w:w="3373" w:type="dxa"/>
            <w:noWrap/>
            <w:hideMark/>
          </w:tcPr>
          <w:p w14:paraId="4C7BE756"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6 (0.06,0.07)</w:t>
            </w:r>
          </w:p>
        </w:tc>
      </w:tr>
      <w:tr w:rsidR="00E8609E" w:rsidRPr="00E8609E" w14:paraId="27590A39"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288F79AB" w14:textId="1BA2E2E8"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5</w:t>
            </w:r>
            <w:r>
              <w:rPr>
                <w:rFonts w:ascii="Calibri" w:eastAsia="Times New Roman" w:hAnsi="Calibri" w:cs="Calibri"/>
                <w:color w:val="000000"/>
              </w:rPr>
              <w:t>-</w:t>
            </w:r>
            <w:r w:rsidRPr="00E8609E">
              <w:rPr>
                <w:rFonts w:ascii="Calibri" w:eastAsia="Times New Roman" w:hAnsi="Calibri" w:cs="Calibri"/>
                <w:color w:val="000000"/>
              </w:rPr>
              <w:t>9</w:t>
            </w:r>
          </w:p>
        </w:tc>
        <w:tc>
          <w:tcPr>
            <w:tcW w:w="1300" w:type="dxa"/>
            <w:noWrap/>
            <w:hideMark/>
          </w:tcPr>
          <w:p w14:paraId="233B648C"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West</w:t>
            </w:r>
          </w:p>
        </w:tc>
        <w:tc>
          <w:tcPr>
            <w:tcW w:w="2547" w:type="dxa"/>
            <w:noWrap/>
            <w:hideMark/>
          </w:tcPr>
          <w:p w14:paraId="388D1704"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28 (0.27,0.28)</w:t>
            </w:r>
          </w:p>
        </w:tc>
        <w:tc>
          <w:tcPr>
            <w:tcW w:w="3373" w:type="dxa"/>
            <w:noWrap/>
            <w:hideMark/>
          </w:tcPr>
          <w:p w14:paraId="17B8CB39"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7 (0.07,0.07)</w:t>
            </w:r>
          </w:p>
        </w:tc>
      </w:tr>
      <w:tr w:rsidR="00E8609E" w:rsidRPr="00E8609E" w14:paraId="5F20573C"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1DE9EF3F" w14:textId="761B7637"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10</w:t>
            </w:r>
            <w:r>
              <w:rPr>
                <w:rFonts w:ascii="Calibri" w:eastAsia="Times New Roman" w:hAnsi="Calibri" w:cs="Calibri"/>
                <w:color w:val="000000"/>
              </w:rPr>
              <w:t>-</w:t>
            </w:r>
            <w:r w:rsidRPr="00E8609E">
              <w:rPr>
                <w:rFonts w:ascii="Calibri" w:eastAsia="Times New Roman" w:hAnsi="Calibri" w:cs="Calibri"/>
                <w:color w:val="000000"/>
              </w:rPr>
              <w:t>19</w:t>
            </w:r>
          </w:p>
        </w:tc>
        <w:tc>
          <w:tcPr>
            <w:tcW w:w="1300" w:type="dxa"/>
            <w:noWrap/>
            <w:hideMark/>
          </w:tcPr>
          <w:p w14:paraId="328C02C1"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Midwest</w:t>
            </w:r>
          </w:p>
        </w:tc>
        <w:tc>
          <w:tcPr>
            <w:tcW w:w="2547" w:type="dxa"/>
            <w:noWrap/>
            <w:hideMark/>
          </w:tcPr>
          <w:p w14:paraId="405268CD"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21 (0.2,0.21)</w:t>
            </w:r>
          </w:p>
        </w:tc>
        <w:tc>
          <w:tcPr>
            <w:tcW w:w="3373" w:type="dxa"/>
            <w:noWrap/>
            <w:hideMark/>
          </w:tcPr>
          <w:p w14:paraId="348B4D46"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16 (0.16,0.16)</w:t>
            </w:r>
          </w:p>
        </w:tc>
      </w:tr>
      <w:tr w:rsidR="00E8609E" w:rsidRPr="00E8609E" w14:paraId="0A453F30"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76BF8CB5" w14:textId="6493904A"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10</w:t>
            </w:r>
            <w:r>
              <w:rPr>
                <w:rFonts w:ascii="Calibri" w:eastAsia="Times New Roman" w:hAnsi="Calibri" w:cs="Calibri"/>
                <w:color w:val="000000"/>
              </w:rPr>
              <w:t>-</w:t>
            </w:r>
            <w:r w:rsidRPr="00E8609E">
              <w:rPr>
                <w:rFonts w:ascii="Calibri" w:eastAsia="Times New Roman" w:hAnsi="Calibri" w:cs="Calibri"/>
                <w:color w:val="000000"/>
              </w:rPr>
              <w:t>19</w:t>
            </w:r>
          </w:p>
        </w:tc>
        <w:tc>
          <w:tcPr>
            <w:tcW w:w="1300" w:type="dxa"/>
            <w:noWrap/>
            <w:hideMark/>
          </w:tcPr>
          <w:p w14:paraId="2D85FBE2"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Northeast</w:t>
            </w:r>
          </w:p>
        </w:tc>
        <w:tc>
          <w:tcPr>
            <w:tcW w:w="2547" w:type="dxa"/>
            <w:noWrap/>
            <w:hideMark/>
          </w:tcPr>
          <w:p w14:paraId="081CD7CF"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22 (0.21,0.22)</w:t>
            </w:r>
          </w:p>
        </w:tc>
        <w:tc>
          <w:tcPr>
            <w:tcW w:w="3373" w:type="dxa"/>
            <w:noWrap/>
            <w:hideMark/>
          </w:tcPr>
          <w:p w14:paraId="558FD758"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15 (0.15,0.15)</w:t>
            </w:r>
          </w:p>
        </w:tc>
      </w:tr>
      <w:tr w:rsidR="00E8609E" w:rsidRPr="00E8609E" w14:paraId="46B50BB5"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1D95BD5A" w14:textId="01E167EC"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10</w:t>
            </w:r>
            <w:r>
              <w:rPr>
                <w:rFonts w:ascii="Calibri" w:eastAsia="Times New Roman" w:hAnsi="Calibri" w:cs="Calibri"/>
                <w:color w:val="000000"/>
              </w:rPr>
              <w:t>-</w:t>
            </w:r>
            <w:r w:rsidRPr="00E8609E">
              <w:rPr>
                <w:rFonts w:ascii="Calibri" w:eastAsia="Times New Roman" w:hAnsi="Calibri" w:cs="Calibri"/>
                <w:color w:val="000000"/>
              </w:rPr>
              <w:t>19</w:t>
            </w:r>
          </w:p>
        </w:tc>
        <w:tc>
          <w:tcPr>
            <w:tcW w:w="1300" w:type="dxa"/>
            <w:noWrap/>
            <w:hideMark/>
          </w:tcPr>
          <w:p w14:paraId="148DDFEB"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South</w:t>
            </w:r>
          </w:p>
        </w:tc>
        <w:tc>
          <w:tcPr>
            <w:tcW w:w="2547" w:type="dxa"/>
            <w:noWrap/>
            <w:hideMark/>
          </w:tcPr>
          <w:p w14:paraId="21D3F305"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19 (0.18,0.19)</w:t>
            </w:r>
          </w:p>
        </w:tc>
        <w:tc>
          <w:tcPr>
            <w:tcW w:w="3373" w:type="dxa"/>
            <w:noWrap/>
            <w:hideMark/>
          </w:tcPr>
          <w:p w14:paraId="5B1EC694"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15 (0.15,0.15)</w:t>
            </w:r>
          </w:p>
        </w:tc>
      </w:tr>
      <w:tr w:rsidR="00E8609E" w:rsidRPr="00E8609E" w14:paraId="6F7242E6"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2A8F06D5" w14:textId="77B32691"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10</w:t>
            </w:r>
            <w:r>
              <w:rPr>
                <w:rFonts w:ascii="Calibri" w:eastAsia="Times New Roman" w:hAnsi="Calibri" w:cs="Calibri"/>
                <w:color w:val="000000"/>
              </w:rPr>
              <w:t>-</w:t>
            </w:r>
            <w:r w:rsidRPr="00E8609E">
              <w:rPr>
                <w:rFonts w:ascii="Calibri" w:eastAsia="Times New Roman" w:hAnsi="Calibri" w:cs="Calibri"/>
                <w:color w:val="000000"/>
              </w:rPr>
              <w:t>19</w:t>
            </w:r>
          </w:p>
        </w:tc>
        <w:tc>
          <w:tcPr>
            <w:tcW w:w="1300" w:type="dxa"/>
            <w:noWrap/>
            <w:hideMark/>
          </w:tcPr>
          <w:p w14:paraId="4C05D851"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West</w:t>
            </w:r>
          </w:p>
        </w:tc>
        <w:tc>
          <w:tcPr>
            <w:tcW w:w="2547" w:type="dxa"/>
            <w:noWrap/>
            <w:hideMark/>
          </w:tcPr>
          <w:p w14:paraId="17488B72"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22 (0.22,0.22)</w:t>
            </w:r>
          </w:p>
        </w:tc>
        <w:tc>
          <w:tcPr>
            <w:tcW w:w="3373" w:type="dxa"/>
            <w:noWrap/>
            <w:hideMark/>
          </w:tcPr>
          <w:p w14:paraId="551A5D18"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16 (0.15,0.16)</w:t>
            </w:r>
          </w:p>
        </w:tc>
      </w:tr>
      <w:tr w:rsidR="00E8609E" w:rsidRPr="00E8609E" w14:paraId="6F31B938"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0D7D61F3" w14:textId="15C49CE4"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20</w:t>
            </w:r>
            <w:r>
              <w:rPr>
                <w:rFonts w:ascii="Calibri" w:eastAsia="Times New Roman" w:hAnsi="Calibri" w:cs="Calibri"/>
                <w:color w:val="000000"/>
              </w:rPr>
              <w:t>-</w:t>
            </w:r>
            <w:r w:rsidRPr="00E8609E">
              <w:rPr>
                <w:rFonts w:ascii="Calibri" w:eastAsia="Times New Roman" w:hAnsi="Calibri" w:cs="Calibri"/>
                <w:color w:val="000000"/>
              </w:rPr>
              <w:t>29</w:t>
            </w:r>
          </w:p>
        </w:tc>
        <w:tc>
          <w:tcPr>
            <w:tcW w:w="1300" w:type="dxa"/>
            <w:noWrap/>
            <w:hideMark/>
          </w:tcPr>
          <w:p w14:paraId="1E236C70"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Midwest</w:t>
            </w:r>
          </w:p>
        </w:tc>
        <w:tc>
          <w:tcPr>
            <w:tcW w:w="2547" w:type="dxa"/>
            <w:noWrap/>
            <w:hideMark/>
          </w:tcPr>
          <w:p w14:paraId="5003D143"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9 (0.08,0.09)</w:t>
            </w:r>
          </w:p>
        </w:tc>
        <w:tc>
          <w:tcPr>
            <w:tcW w:w="3373" w:type="dxa"/>
            <w:noWrap/>
            <w:hideMark/>
          </w:tcPr>
          <w:p w14:paraId="3D7FE99B"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13 (0.13,0.14)</w:t>
            </w:r>
          </w:p>
        </w:tc>
      </w:tr>
      <w:tr w:rsidR="00E8609E" w:rsidRPr="00E8609E" w14:paraId="1BE2D84C"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619B9858" w14:textId="0D63F4BC"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20</w:t>
            </w:r>
            <w:r>
              <w:rPr>
                <w:rFonts w:ascii="Calibri" w:eastAsia="Times New Roman" w:hAnsi="Calibri" w:cs="Calibri"/>
                <w:color w:val="000000"/>
              </w:rPr>
              <w:t>-</w:t>
            </w:r>
            <w:r w:rsidRPr="00E8609E">
              <w:rPr>
                <w:rFonts w:ascii="Calibri" w:eastAsia="Times New Roman" w:hAnsi="Calibri" w:cs="Calibri"/>
                <w:color w:val="000000"/>
              </w:rPr>
              <w:t>29</w:t>
            </w:r>
          </w:p>
        </w:tc>
        <w:tc>
          <w:tcPr>
            <w:tcW w:w="1300" w:type="dxa"/>
            <w:noWrap/>
            <w:hideMark/>
          </w:tcPr>
          <w:p w14:paraId="293063AD"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Northeast</w:t>
            </w:r>
          </w:p>
        </w:tc>
        <w:tc>
          <w:tcPr>
            <w:tcW w:w="2547" w:type="dxa"/>
            <w:noWrap/>
            <w:hideMark/>
          </w:tcPr>
          <w:p w14:paraId="406CB96B"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8 (0.07,0.08)</w:t>
            </w:r>
          </w:p>
        </w:tc>
        <w:tc>
          <w:tcPr>
            <w:tcW w:w="3373" w:type="dxa"/>
            <w:noWrap/>
            <w:hideMark/>
          </w:tcPr>
          <w:p w14:paraId="261201FC"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13 (0.12,0.14)</w:t>
            </w:r>
          </w:p>
        </w:tc>
      </w:tr>
      <w:tr w:rsidR="00E8609E" w:rsidRPr="00E8609E" w14:paraId="02E78C3B"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6890947A" w14:textId="6A161F30"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20</w:t>
            </w:r>
            <w:r>
              <w:rPr>
                <w:rFonts w:ascii="Calibri" w:eastAsia="Times New Roman" w:hAnsi="Calibri" w:cs="Calibri"/>
                <w:color w:val="000000"/>
              </w:rPr>
              <w:t>-</w:t>
            </w:r>
            <w:r w:rsidRPr="00E8609E">
              <w:rPr>
                <w:rFonts w:ascii="Calibri" w:eastAsia="Times New Roman" w:hAnsi="Calibri" w:cs="Calibri"/>
                <w:color w:val="000000"/>
              </w:rPr>
              <w:t>29</w:t>
            </w:r>
          </w:p>
        </w:tc>
        <w:tc>
          <w:tcPr>
            <w:tcW w:w="1300" w:type="dxa"/>
            <w:noWrap/>
            <w:hideMark/>
          </w:tcPr>
          <w:p w14:paraId="0D9D075B"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South</w:t>
            </w:r>
          </w:p>
        </w:tc>
        <w:tc>
          <w:tcPr>
            <w:tcW w:w="2547" w:type="dxa"/>
            <w:noWrap/>
            <w:hideMark/>
          </w:tcPr>
          <w:p w14:paraId="5C2FEB46"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8 (0.08,0.08)</w:t>
            </w:r>
          </w:p>
        </w:tc>
        <w:tc>
          <w:tcPr>
            <w:tcW w:w="3373" w:type="dxa"/>
            <w:noWrap/>
            <w:hideMark/>
          </w:tcPr>
          <w:p w14:paraId="3561C5A1"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13 (0.13,0.14)</w:t>
            </w:r>
          </w:p>
        </w:tc>
      </w:tr>
      <w:tr w:rsidR="00E8609E" w:rsidRPr="00E8609E" w14:paraId="3493DFE5"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07FB65A4" w14:textId="6E0072D7"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20</w:t>
            </w:r>
            <w:r>
              <w:rPr>
                <w:rFonts w:ascii="Calibri" w:eastAsia="Times New Roman" w:hAnsi="Calibri" w:cs="Calibri"/>
                <w:color w:val="000000"/>
              </w:rPr>
              <w:t>-</w:t>
            </w:r>
            <w:r w:rsidRPr="00E8609E">
              <w:rPr>
                <w:rFonts w:ascii="Calibri" w:eastAsia="Times New Roman" w:hAnsi="Calibri" w:cs="Calibri"/>
                <w:color w:val="000000"/>
              </w:rPr>
              <w:t>29</w:t>
            </w:r>
          </w:p>
        </w:tc>
        <w:tc>
          <w:tcPr>
            <w:tcW w:w="1300" w:type="dxa"/>
            <w:noWrap/>
            <w:hideMark/>
          </w:tcPr>
          <w:p w14:paraId="5276EC84"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West</w:t>
            </w:r>
          </w:p>
        </w:tc>
        <w:tc>
          <w:tcPr>
            <w:tcW w:w="2547" w:type="dxa"/>
            <w:noWrap/>
            <w:hideMark/>
          </w:tcPr>
          <w:p w14:paraId="375C6DAB"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12 (0.12,0.13)</w:t>
            </w:r>
          </w:p>
        </w:tc>
        <w:tc>
          <w:tcPr>
            <w:tcW w:w="3373" w:type="dxa"/>
            <w:noWrap/>
            <w:hideMark/>
          </w:tcPr>
          <w:p w14:paraId="6FE80EFC"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14 (0.13,0.14)</w:t>
            </w:r>
          </w:p>
        </w:tc>
      </w:tr>
      <w:tr w:rsidR="00E8609E" w:rsidRPr="00E8609E" w14:paraId="1607D174"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280121E5" w14:textId="36B3663C"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30</w:t>
            </w:r>
            <w:r>
              <w:rPr>
                <w:rFonts w:ascii="Calibri" w:eastAsia="Times New Roman" w:hAnsi="Calibri" w:cs="Calibri"/>
                <w:color w:val="000000"/>
              </w:rPr>
              <w:t>-</w:t>
            </w:r>
            <w:r w:rsidRPr="00E8609E">
              <w:rPr>
                <w:rFonts w:ascii="Calibri" w:eastAsia="Times New Roman" w:hAnsi="Calibri" w:cs="Calibri"/>
                <w:color w:val="000000"/>
              </w:rPr>
              <w:t>39</w:t>
            </w:r>
          </w:p>
        </w:tc>
        <w:tc>
          <w:tcPr>
            <w:tcW w:w="1300" w:type="dxa"/>
            <w:noWrap/>
            <w:hideMark/>
          </w:tcPr>
          <w:p w14:paraId="4E7E0F87"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Midwest</w:t>
            </w:r>
          </w:p>
        </w:tc>
        <w:tc>
          <w:tcPr>
            <w:tcW w:w="2547" w:type="dxa"/>
            <w:noWrap/>
            <w:hideMark/>
          </w:tcPr>
          <w:p w14:paraId="552696DE"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9 (0.09,0.1)</w:t>
            </w:r>
          </w:p>
        </w:tc>
        <w:tc>
          <w:tcPr>
            <w:tcW w:w="3373" w:type="dxa"/>
            <w:noWrap/>
            <w:hideMark/>
          </w:tcPr>
          <w:p w14:paraId="4476A0E9"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14 (0.14,0.14)</w:t>
            </w:r>
          </w:p>
        </w:tc>
      </w:tr>
      <w:tr w:rsidR="00E8609E" w:rsidRPr="00E8609E" w14:paraId="01472992"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44FB1B91" w14:textId="5F2E00EB"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30</w:t>
            </w:r>
            <w:r>
              <w:rPr>
                <w:rFonts w:ascii="Calibri" w:eastAsia="Times New Roman" w:hAnsi="Calibri" w:cs="Calibri"/>
                <w:color w:val="000000"/>
              </w:rPr>
              <w:t>-</w:t>
            </w:r>
            <w:r w:rsidRPr="00E8609E">
              <w:rPr>
                <w:rFonts w:ascii="Calibri" w:eastAsia="Times New Roman" w:hAnsi="Calibri" w:cs="Calibri"/>
                <w:color w:val="000000"/>
              </w:rPr>
              <w:t>39</w:t>
            </w:r>
          </w:p>
        </w:tc>
        <w:tc>
          <w:tcPr>
            <w:tcW w:w="1300" w:type="dxa"/>
            <w:noWrap/>
            <w:hideMark/>
          </w:tcPr>
          <w:p w14:paraId="705D6E01"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Northeast</w:t>
            </w:r>
          </w:p>
        </w:tc>
        <w:tc>
          <w:tcPr>
            <w:tcW w:w="2547" w:type="dxa"/>
            <w:noWrap/>
            <w:hideMark/>
          </w:tcPr>
          <w:p w14:paraId="4B51FE85"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7 (0.07,0.08)</w:t>
            </w:r>
          </w:p>
        </w:tc>
        <w:tc>
          <w:tcPr>
            <w:tcW w:w="3373" w:type="dxa"/>
            <w:noWrap/>
            <w:hideMark/>
          </w:tcPr>
          <w:p w14:paraId="239E0C36"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14 (0.14,0.14)</w:t>
            </w:r>
          </w:p>
        </w:tc>
      </w:tr>
      <w:tr w:rsidR="00E8609E" w:rsidRPr="00E8609E" w14:paraId="6BA95449"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22127120" w14:textId="23EDF748"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30</w:t>
            </w:r>
            <w:r>
              <w:rPr>
                <w:rFonts w:ascii="Calibri" w:eastAsia="Times New Roman" w:hAnsi="Calibri" w:cs="Calibri"/>
                <w:color w:val="000000"/>
              </w:rPr>
              <w:t>-</w:t>
            </w:r>
            <w:r w:rsidRPr="00E8609E">
              <w:rPr>
                <w:rFonts w:ascii="Calibri" w:eastAsia="Times New Roman" w:hAnsi="Calibri" w:cs="Calibri"/>
                <w:color w:val="000000"/>
              </w:rPr>
              <w:t>39</w:t>
            </w:r>
          </w:p>
        </w:tc>
        <w:tc>
          <w:tcPr>
            <w:tcW w:w="1300" w:type="dxa"/>
            <w:noWrap/>
            <w:hideMark/>
          </w:tcPr>
          <w:p w14:paraId="388A9D1D"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South</w:t>
            </w:r>
          </w:p>
        </w:tc>
        <w:tc>
          <w:tcPr>
            <w:tcW w:w="2547" w:type="dxa"/>
            <w:noWrap/>
            <w:hideMark/>
          </w:tcPr>
          <w:p w14:paraId="38BA2143"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8 (0.07,0.08)</w:t>
            </w:r>
          </w:p>
        </w:tc>
        <w:tc>
          <w:tcPr>
            <w:tcW w:w="3373" w:type="dxa"/>
            <w:noWrap/>
            <w:hideMark/>
          </w:tcPr>
          <w:p w14:paraId="579AE0A7"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15 (0.15,0.15)</w:t>
            </w:r>
          </w:p>
        </w:tc>
      </w:tr>
      <w:tr w:rsidR="00E8609E" w:rsidRPr="00E8609E" w14:paraId="583D24A8"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5A136AC1" w14:textId="00B55816"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30</w:t>
            </w:r>
            <w:r>
              <w:rPr>
                <w:rFonts w:ascii="Calibri" w:eastAsia="Times New Roman" w:hAnsi="Calibri" w:cs="Calibri"/>
                <w:color w:val="000000"/>
              </w:rPr>
              <w:t>-</w:t>
            </w:r>
            <w:r w:rsidRPr="00E8609E">
              <w:rPr>
                <w:rFonts w:ascii="Calibri" w:eastAsia="Times New Roman" w:hAnsi="Calibri" w:cs="Calibri"/>
                <w:color w:val="000000"/>
              </w:rPr>
              <w:t>39</w:t>
            </w:r>
          </w:p>
        </w:tc>
        <w:tc>
          <w:tcPr>
            <w:tcW w:w="1300" w:type="dxa"/>
            <w:noWrap/>
            <w:hideMark/>
          </w:tcPr>
          <w:p w14:paraId="35F36015"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West</w:t>
            </w:r>
          </w:p>
        </w:tc>
        <w:tc>
          <w:tcPr>
            <w:tcW w:w="2547" w:type="dxa"/>
            <w:noWrap/>
            <w:hideMark/>
          </w:tcPr>
          <w:p w14:paraId="54B9C3AB"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11 (0.11,0.11)</w:t>
            </w:r>
          </w:p>
        </w:tc>
        <w:tc>
          <w:tcPr>
            <w:tcW w:w="3373" w:type="dxa"/>
            <w:noWrap/>
            <w:hideMark/>
          </w:tcPr>
          <w:p w14:paraId="7594603E"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15 (0.15,0.15)</w:t>
            </w:r>
          </w:p>
        </w:tc>
      </w:tr>
      <w:tr w:rsidR="00E8609E" w:rsidRPr="00E8609E" w14:paraId="556DEFC7"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3CB41DB8" w14:textId="5C634FEF"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40</w:t>
            </w:r>
            <w:r>
              <w:rPr>
                <w:rFonts w:ascii="Calibri" w:eastAsia="Times New Roman" w:hAnsi="Calibri" w:cs="Calibri"/>
                <w:color w:val="000000"/>
              </w:rPr>
              <w:t>-</w:t>
            </w:r>
            <w:r w:rsidRPr="00E8609E">
              <w:rPr>
                <w:rFonts w:ascii="Calibri" w:eastAsia="Times New Roman" w:hAnsi="Calibri" w:cs="Calibri"/>
                <w:color w:val="000000"/>
              </w:rPr>
              <w:t>49</w:t>
            </w:r>
          </w:p>
        </w:tc>
        <w:tc>
          <w:tcPr>
            <w:tcW w:w="1300" w:type="dxa"/>
            <w:noWrap/>
            <w:hideMark/>
          </w:tcPr>
          <w:p w14:paraId="64E4E9C4"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Midwest</w:t>
            </w:r>
          </w:p>
        </w:tc>
        <w:tc>
          <w:tcPr>
            <w:tcW w:w="2547" w:type="dxa"/>
            <w:noWrap/>
            <w:hideMark/>
          </w:tcPr>
          <w:p w14:paraId="3CE900CF"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4 (0.04,0.05)</w:t>
            </w:r>
          </w:p>
        </w:tc>
        <w:tc>
          <w:tcPr>
            <w:tcW w:w="3373" w:type="dxa"/>
            <w:noWrap/>
            <w:hideMark/>
          </w:tcPr>
          <w:p w14:paraId="51D0E1A9"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17 (0.16,0.17)</w:t>
            </w:r>
          </w:p>
        </w:tc>
      </w:tr>
      <w:tr w:rsidR="00E8609E" w:rsidRPr="00E8609E" w14:paraId="78BF9F84"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759487E5" w14:textId="3900F710"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40</w:t>
            </w:r>
            <w:r>
              <w:rPr>
                <w:rFonts w:ascii="Calibri" w:eastAsia="Times New Roman" w:hAnsi="Calibri" w:cs="Calibri"/>
                <w:color w:val="000000"/>
              </w:rPr>
              <w:t>-</w:t>
            </w:r>
            <w:r w:rsidRPr="00E8609E">
              <w:rPr>
                <w:rFonts w:ascii="Calibri" w:eastAsia="Times New Roman" w:hAnsi="Calibri" w:cs="Calibri"/>
                <w:color w:val="000000"/>
              </w:rPr>
              <w:t>49</w:t>
            </w:r>
          </w:p>
        </w:tc>
        <w:tc>
          <w:tcPr>
            <w:tcW w:w="1300" w:type="dxa"/>
            <w:noWrap/>
            <w:hideMark/>
          </w:tcPr>
          <w:p w14:paraId="5E2E5DE4"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Northeast</w:t>
            </w:r>
          </w:p>
        </w:tc>
        <w:tc>
          <w:tcPr>
            <w:tcW w:w="2547" w:type="dxa"/>
            <w:noWrap/>
            <w:hideMark/>
          </w:tcPr>
          <w:p w14:paraId="33D4DDDA"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4 (0.04,0.05)</w:t>
            </w:r>
          </w:p>
        </w:tc>
        <w:tc>
          <w:tcPr>
            <w:tcW w:w="3373" w:type="dxa"/>
            <w:noWrap/>
            <w:hideMark/>
          </w:tcPr>
          <w:p w14:paraId="084FCEDD"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18 (0.17,0.19)</w:t>
            </w:r>
          </w:p>
        </w:tc>
      </w:tr>
      <w:tr w:rsidR="00E8609E" w:rsidRPr="00E8609E" w14:paraId="5396B8E6"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6A5783BC" w14:textId="1EF3DB24"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40</w:t>
            </w:r>
            <w:r>
              <w:rPr>
                <w:rFonts w:ascii="Calibri" w:eastAsia="Times New Roman" w:hAnsi="Calibri" w:cs="Calibri"/>
                <w:color w:val="000000"/>
              </w:rPr>
              <w:t>-</w:t>
            </w:r>
            <w:r w:rsidRPr="00E8609E">
              <w:rPr>
                <w:rFonts w:ascii="Calibri" w:eastAsia="Times New Roman" w:hAnsi="Calibri" w:cs="Calibri"/>
                <w:color w:val="000000"/>
              </w:rPr>
              <w:t>49</w:t>
            </w:r>
          </w:p>
        </w:tc>
        <w:tc>
          <w:tcPr>
            <w:tcW w:w="1300" w:type="dxa"/>
            <w:noWrap/>
            <w:hideMark/>
          </w:tcPr>
          <w:p w14:paraId="3A65BC02"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South</w:t>
            </w:r>
          </w:p>
        </w:tc>
        <w:tc>
          <w:tcPr>
            <w:tcW w:w="2547" w:type="dxa"/>
            <w:noWrap/>
            <w:hideMark/>
          </w:tcPr>
          <w:p w14:paraId="6BEA641A"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4 (0.04,0.04)</w:t>
            </w:r>
          </w:p>
        </w:tc>
        <w:tc>
          <w:tcPr>
            <w:tcW w:w="3373" w:type="dxa"/>
            <w:noWrap/>
            <w:hideMark/>
          </w:tcPr>
          <w:p w14:paraId="1A0F2F4F"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18 (0.18,0.18)</w:t>
            </w:r>
          </w:p>
        </w:tc>
      </w:tr>
      <w:tr w:rsidR="00E8609E" w:rsidRPr="00E8609E" w14:paraId="409B370C"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5840292B" w14:textId="689DC7FF"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40</w:t>
            </w:r>
            <w:r>
              <w:rPr>
                <w:rFonts w:ascii="Calibri" w:eastAsia="Times New Roman" w:hAnsi="Calibri" w:cs="Calibri"/>
                <w:color w:val="000000"/>
              </w:rPr>
              <w:t>-</w:t>
            </w:r>
            <w:r w:rsidRPr="00E8609E">
              <w:rPr>
                <w:rFonts w:ascii="Calibri" w:eastAsia="Times New Roman" w:hAnsi="Calibri" w:cs="Calibri"/>
                <w:color w:val="000000"/>
              </w:rPr>
              <w:t>49</w:t>
            </w:r>
          </w:p>
        </w:tc>
        <w:tc>
          <w:tcPr>
            <w:tcW w:w="1300" w:type="dxa"/>
            <w:noWrap/>
            <w:hideMark/>
          </w:tcPr>
          <w:p w14:paraId="307839C1"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West</w:t>
            </w:r>
          </w:p>
        </w:tc>
        <w:tc>
          <w:tcPr>
            <w:tcW w:w="2547" w:type="dxa"/>
            <w:noWrap/>
            <w:hideMark/>
          </w:tcPr>
          <w:p w14:paraId="0F4C6082"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5 (0.05,0.06)</w:t>
            </w:r>
          </w:p>
        </w:tc>
        <w:tc>
          <w:tcPr>
            <w:tcW w:w="3373" w:type="dxa"/>
            <w:noWrap/>
            <w:hideMark/>
          </w:tcPr>
          <w:p w14:paraId="001F01F8"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17 (0.17,0.17)</w:t>
            </w:r>
          </w:p>
        </w:tc>
      </w:tr>
      <w:tr w:rsidR="00E8609E" w:rsidRPr="00E8609E" w14:paraId="3BC9245E"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1D9BAACB" w14:textId="6EC45CE6"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50</w:t>
            </w:r>
            <w:r>
              <w:rPr>
                <w:rFonts w:ascii="Calibri" w:eastAsia="Times New Roman" w:hAnsi="Calibri" w:cs="Calibri"/>
                <w:color w:val="000000"/>
              </w:rPr>
              <w:t>-</w:t>
            </w:r>
            <w:r w:rsidRPr="00E8609E">
              <w:rPr>
                <w:rFonts w:ascii="Calibri" w:eastAsia="Times New Roman" w:hAnsi="Calibri" w:cs="Calibri"/>
                <w:color w:val="000000"/>
              </w:rPr>
              <w:t>59</w:t>
            </w:r>
          </w:p>
        </w:tc>
        <w:tc>
          <w:tcPr>
            <w:tcW w:w="1300" w:type="dxa"/>
            <w:noWrap/>
            <w:hideMark/>
          </w:tcPr>
          <w:p w14:paraId="77F3F107"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Midwest</w:t>
            </w:r>
          </w:p>
        </w:tc>
        <w:tc>
          <w:tcPr>
            <w:tcW w:w="2547" w:type="dxa"/>
            <w:noWrap/>
            <w:hideMark/>
          </w:tcPr>
          <w:p w14:paraId="64729E17"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2 (0.02,0.02)</w:t>
            </w:r>
          </w:p>
        </w:tc>
        <w:tc>
          <w:tcPr>
            <w:tcW w:w="3373" w:type="dxa"/>
            <w:noWrap/>
            <w:hideMark/>
          </w:tcPr>
          <w:p w14:paraId="1C27BEA3"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2 (0.19,0.2)</w:t>
            </w:r>
          </w:p>
        </w:tc>
      </w:tr>
      <w:tr w:rsidR="00E8609E" w:rsidRPr="00E8609E" w14:paraId="67EAA8C4"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2E8509FC" w14:textId="1CF02EB0"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50</w:t>
            </w:r>
            <w:r>
              <w:rPr>
                <w:rFonts w:ascii="Calibri" w:eastAsia="Times New Roman" w:hAnsi="Calibri" w:cs="Calibri"/>
                <w:color w:val="000000"/>
              </w:rPr>
              <w:t>-</w:t>
            </w:r>
            <w:r w:rsidRPr="00E8609E">
              <w:rPr>
                <w:rFonts w:ascii="Calibri" w:eastAsia="Times New Roman" w:hAnsi="Calibri" w:cs="Calibri"/>
                <w:color w:val="000000"/>
              </w:rPr>
              <w:t>59</w:t>
            </w:r>
          </w:p>
        </w:tc>
        <w:tc>
          <w:tcPr>
            <w:tcW w:w="1300" w:type="dxa"/>
            <w:noWrap/>
            <w:hideMark/>
          </w:tcPr>
          <w:p w14:paraId="40DCC83C"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Northeast</w:t>
            </w:r>
          </w:p>
        </w:tc>
        <w:tc>
          <w:tcPr>
            <w:tcW w:w="2547" w:type="dxa"/>
            <w:noWrap/>
            <w:hideMark/>
          </w:tcPr>
          <w:p w14:paraId="70FA8EC5"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2 (0.02,0.02)</w:t>
            </w:r>
          </w:p>
        </w:tc>
        <w:tc>
          <w:tcPr>
            <w:tcW w:w="3373" w:type="dxa"/>
            <w:noWrap/>
            <w:hideMark/>
          </w:tcPr>
          <w:p w14:paraId="574407C3"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2 (0.2,0.21)</w:t>
            </w:r>
          </w:p>
        </w:tc>
      </w:tr>
      <w:tr w:rsidR="00E8609E" w:rsidRPr="00E8609E" w14:paraId="12BE653F"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30595ABE" w14:textId="1BF6DD79"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50</w:t>
            </w:r>
            <w:r>
              <w:rPr>
                <w:rFonts w:ascii="Calibri" w:eastAsia="Times New Roman" w:hAnsi="Calibri" w:cs="Calibri"/>
                <w:color w:val="000000"/>
              </w:rPr>
              <w:t>-</w:t>
            </w:r>
            <w:r w:rsidRPr="00E8609E">
              <w:rPr>
                <w:rFonts w:ascii="Calibri" w:eastAsia="Times New Roman" w:hAnsi="Calibri" w:cs="Calibri"/>
                <w:color w:val="000000"/>
              </w:rPr>
              <w:t>59</w:t>
            </w:r>
          </w:p>
        </w:tc>
        <w:tc>
          <w:tcPr>
            <w:tcW w:w="1300" w:type="dxa"/>
            <w:noWrap/>
            <w:hideMark/>
          </w:tcPr>
          <w:p w14:paraId="6EFB084E"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South</w:t>
            </w:r>
          </w:p>
        </w:tc>
        <w:tc>
          <w:tcPr>
            <w:tcW w:w="2547" w:type="dxa"/>
            <w:noWrap/>
            <w:hideMark/>
          </w:tcPr>
          <w:p w14:paraId="2F7A9E02"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2 (0.02,0.03)</w:t>
            </w:r>
          </w:p>
        </w:tc>
        <w:tc>
          <w:tcPr>
            <w:tcW w:w="3373" w:type="dxa"/>
            <w:noWrap/>
            <w:hideMark/>
          </w:tcPr>
          <w:p w14:paraId="0E0C8E5E"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19 (0.19,0.2)</w:t>
            </w:r>
          </w:p>
        </w:tc>
      </w:tr>
      <w:tr w:rsidR="00E8609E" w:rsidRPr="00E8609E" w14:paraId="5A89961D"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2D3EE519" w14:textId="26600548"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50</w:t>
            </w:r>
            <w:r>
              <w:rPr>
                <w:rFonts w:ascii="Calibri" w:eastAsia="Times New Roman" w:hAnsi="Calibri" w:cs="Calibri"/>
                <w:color w:val="000000"/>
              </w:rPr>
              <w:t>-</w:t>
            </w:r>
            <w:r w:rsidRPr="00E8609E">
              <w:rPr>
                <w:rFonts w:ascii="Calibri" w:eastAsia="Times New Roman" w:hAnsi="Calibri" w:cs="Calibri"/>
                <w:color w:val="000000"/>
              </w:rPr>
              <w:t>59</w:t>
            </w:r>
          </w:p>
        </w:tc>
        <w:tc>
          <w:tcPr>
            <w:tcW w:w="1300" w:type="dxa"/>
            <w:noWrap/>
            <w:hideMark/>
          </w:tcPr>
          <w:p w14:paraId="60E7C74C"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West</w:t>
            </w:r>
          </w:p>
        </w:tc>
        <w:tc>
          <w:tcPr>
            <w:tcW w:w="2547" w:type="dxa"/>
            <w:noWrap/>
            <w:hideMark/>
          </w:tcPr>
          <w:p w14:paraId="36D598EF"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3 (0.03,0.03)</w:t>
            </w:r>
          </w:p>
        </w:tc>
        <w:tc>
          <w:tcPr>
            <w:tcW w:w="3373" w:type="dxa"/>
            <w:noWrap/>
            <w:hideMark/>
          </w:tcPr>
          <w:p w14:paraId="3B58D900"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19 (0.18,0.19)</w:t>
            </w:r>
          </w:p>
        </w:tc>
      </w:tr>
      <w:tr w:rsidR="00E8609E" w:rsidRPr="00E8609E" w14:paraId="52CEE0D0"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6B50AA74" w14:textId="1B831600"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60</w:t>
            </w:r>
            <w:r>
              <w:rPr>
                <w:rFonts w:ascii="Calibri" w:eastAsia="Times New Roman" w:hAnsi="Calibri" w:cs="Calibri"/>
                <w:color w:val="000000"/>
              </w:rPr>
              <w:t>-</w:t>
            </w:r>
            <w:r w:rsidRPr="00E8609E">
              <w:rPr>
                <w:rFonts w:ascii="Calibri" w:eastAsia="Times New Roman" w:hAnsi="Calibri" w:cs="Calibri"/>
                <w:color w:val="000000"/>
              </w:rPr>
              <w:t>69</w:t>
            </w:r>
          </w:p>
        </w:tc>
        <w:tc>
          <w:tcPr>
            <w:tcW w:w="1300" w:type="dxa"/>
            <w:noWrap/>
            <w:hideMark/>
          </w:tcPr>
          <w:p w14:paraId="10A80EC4"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Midwest</w:t>
            </w:r>
          </w:p>
        </w:tc>
        <w:tc>
          <w:tcPr>
            <w:tcW w:w="2547" w:type="dxa"/>
            <w:noWrap/>
            <w:hideMark/>
          </w:tcPr>
          <w:p w14:paraId="1A4B3AF7"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1 (0.01,0.01)</w:t>
            </w:r>
          </w:p>
        </w:tc>
        <w:tc>
          <w:tcPr>
            <w:tcW w:w="3373" w:type="dxa"/>
            <w:noWrap/>
            <w:hideMark/>
          </w:tcPr>
          <w:p w14:paraId="5321CD54"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7 (0.07,0.08)</w:t>
            </w:r>
          </w:p>
        </w:tc>
      </w:tr>
      <w:tr w:rsidR="00E8609E" w:rsidRPr="00E8609E" w14:paraId="739906EA"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65936879" w14:textId="44CB025F"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60</w:t>
            </w:r>
            <w:r>
              <w:rPr>
                <w:rFonts w:ascii="Calibri" w:eastAsia="Times New Roman" w:hAnsi="Calibri" w:cs="Calibri"/>
                <w:color w:val="000000"/>
              </w:rPr>
              <w:t>-</w:t>
            </w:r>
            <w:r w:rsidRPr="00E8609E">
              <w:rPr>
                <w:rFonts w:ascii="Calibri" w:eastAsia="Times New Roman" w:hAnsi="Calibri" w:cs="Calibri"/>
                <w:color w:val="000000"/>
              </w:rPr>
              <w:t>69</w:t>
            </w:r>
          </w:p>
        </w:tc>
        <w:tc>
          <w:tcPr>
            <w:tcW w:w="1300" w:type="dxa"/>
            <w:noWrap/>
            <w:hideMark/>
          </w:tcPr>
          <w:p w14:paraId="631BCCC9"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Northeast</w:t>
            </w:r>
          </w:p>
        </w:tc>
        <w:tc>
          <w:tcPr>
            <w:tcW w:w="2547" w:type="dxa"/>
            <w:noWrap/>
            <w:hideMark/>
          </w:tcPr>
          <w:p w14:paraId="3C8C2B43"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1 (0.01,0.01)</w:t>
            </w:r>
          </w:p>
        </w:tc>
        <w:tc>
          <w:tcPr>
            <w:tcW w:w="3373" w:type="dxa"/>
            <w:noWrap/>
            <w:hideMark/>
          </w:tcPr>
          <w:p w14:paraId="686486EC"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8 (0.07,0.08)</w:t>
            </w:r>
          </w:p>
        </w:tc>
      </w:tr>
      <w:tr w:rsidR="00E8609E" w:rsidRPr="00E8609E" w14:paraId="64790FA9"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50AB3086" w14:textId="65A59278"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60</w:t>
            </w:r>
            <w:r>
              <w:rPr>
                <w:rFonts w:ascii="Calibri" w:eastAsia="Times New Roman" w:hAnsi="Calibri" w:cs="Calibri"/>
                <w:color w:val="000000"/>
              </w:rPr>
              <w:t>-</w:t>
            </w:r>
            <w:r w:rsidRPr="00E8609E">
              <w:rPr>
                <w:rFonts w:ascii="Calibri" w:eastAsia="Times New Roman" w:hAnsi="Calibri" w:cs="Calibri"/>
                <w:color w:val="000000"/>
              </w:rPr>
              <w:t>69</w:t>
            </w:r>
          </w:p>
        </w:tc>
        <w:tc>
          <w:tcPr>
            <w:tcW w:w="1300" w:type="dxa"/>
            <w:noWrap/>
            <w:hideMark/>
          </w:tcPr>
          <w:p w14:paraId="527165B6"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South</w:t>
            </w:r>
          </w:p>
        </w:tc>
        <w:tc>
          <w:tcPr>
            <w:tcW w:w="2547" w:type="dxa"/>
            <w:noWrap/>
            <w:hideMark/>
          </w:tcPr>
          <w:p w14:paraId="6357D992"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1 (0.01,0.01)</w:t>
            </w:r>
          </w:p>
        </w:tc>
        <w:tc>
          <w:tcPr>
            <w:tcW w:w="3373" w:type="dxa"/>
            <w:noWrap/>
            <w:hideMark/>
          </w:tcPr>
          <w:p w14:paraId="3C42A9CE"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7 (0.07,0.07)</w:t>
            </w:r>
          </w:p>
        </w:tc>
      </w:tr>
      <w:tr w:rsidR="00E8609E" w:rsidRPr="00E8609E" w14:paraId="092A9AAA" w14:textId="77777777" w:rsidTr="00E8609E">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135ABFB5" w14:textId="5162DC88" w:rsidR="00E8609E" w:rsidRPr="00E8609E" w:rsidRDefault="00E8609E" w:rsidP="00E8609E">
            <w:pPr>
              <w:jc w:val="center"/>
              <w:rPr>
                <w:rFonts w:ascii="Calibri" w:eastAsia="Times New Roman" w:hAnsi="Calibri" w:cs="Calibri"/>
                <w:color w:val="000000"/>
              </w:rPr>
            </w:pPr>
            <w:r w:rsidRPr="00E8609E">
              <w:rPr>
                <w:rFonts w:ascii="Calibri" w:eastAsia="Times New Roman" w:hAnsi="Calibri" w:cs="Calibri"/>
                <w:color w:val="000000"/>
              </w:rPr>
              <w:t>60</w:t>
            </w:r>
            <w:r>
              <w:rPr>
                <w:rFonts w:ascii="Calibri" w:eastAsia="Times New Roman" w:hAnsi="Calibri" w:cs="Calibri"/>
                <w:color w:val="000000"/>
              </w:rPr>
              <w:t>-</w:t>
            </w:r>
            <w:r w:rsidRPr="00E8609E">
              <w:rPr>
                <w:rFonts w:ascii="Calibri" w:eastAsia="Times New Roman" w:hAnsi="Calibri" w:cs="Calibri"/>
                <w:color w:val="000000"/>
              </w:rPr>
              <w:t>69</w:t>
            </w:r>
          </w:p>
        </w:tc>
        <w:tc>
          <w:tcPr>
            <w:tcW w:w="1300" w:type="dxa"/>
            <w:noWrap/>
            <w:hideMark/>
          </w:tcPr>
          <w:p w14:paraId="1B793928"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West</w:t>
            </w:r>
          </w:p>
        </w:tc>
        <w:tc>
          <w:tcPr>
            <w:tcW w:w="2547" w:type="dxa"/>
            <w:noWrap/>
            <w:hideMark/>
          </w:tcPr>
          <w:p w14:paraId="14926211"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1 (0.01,0.02)</w:t>
            </w:r>
          </w:p>
        </w:tc>
        <w:tc>
          <w:tcPr>
            <w:tcW w:w="3373" w:type="dxa"/>
            <w:noWrap/>
            <w:hideMark/>
          </w:tcPr>
          <w:p w14:paraId="4EC8D1EF" w14:textId="77777777" w:rsidR="00E8609E" w:rsidRPr="00E8609E" w:rsidRDefault="00E8609E" w:rsidP="00E860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8609E">
              <w:rPr>
                <w:rFonts w:ascii="Calibri" w:eastAsia="Times New Roman" w:hAnsi="Calibri" w:cs="Calibri"/>
                <w:color w:val="000000"/>
              </w:rPr>
              <w:t>0.07 (0.06,0.07)</w:t>
            </w:r>
          </w:p>
        </w:tc>
      </w:tr>
    </w:tbl>
    <w:p w14:paraId="487ACB67" w14:textId="77777777" w:rsidR="00E8609E" w:rsidRPr="00E8609E" w:rsidRDefault="00E8609E"/>
    <w:p w14:paraId="63925251" w14:textId="77777777" w:rsidR="00D22608" w:rsidRDefault="00D22608">
      <w:pPr>
        <w:rPr>
          <w:b/>
          <w:bCs/>
        </w:rPr>
      </w:pPr>
    </w:p>
    <w:p w14:paraId="49AD4951" w14:textId="77777777" w:rsidR="00D22608" w:rsidRDefault="00D22608">
      <w:pPr>
        <w:rPr>
          <w:b/>
          <w:bCs/>
        </w:rPr>
      </w:pPr>
    </w:p>
    <w:p w14:paraId="50B18A47" w14:textId="77777777" w:rsidR="00D22608" w:rsidRDefault="00D22608">
      <w:pPr>
        <w:rPr>
          <w:b/>
          <w:bCs/>
        </w:rPr>
      </w:pPr>
    </w:p>
    <w:p w14:paraId="7908589C" w14:textId="77777777" w:rsidR="00D22608" w:rsidRDefault="00D22608">
      <w:pPr>
        <w:rPr>
          <w:b/>
          <w:bCs/>
        </w:rPr>
      </w:pPr>
    </w:p>
    <w:p w14:paraId="38416D9D" w14:textId="77777777" w:rsidR="00D22608" w:rsidRDefault="00D22608">
      <w:pPr>
        <w:rPr>
          <w:b/>
          <w:bCs/>
        </w:rPr>
      </w:pPr>
    </w:p>
    <w:p w14:paraId="6B52DFEC" w14:textId="17521780" w:rsidR="00907F42" w:rsidRDefault="002E7C84">
      <w:pPr>
        <w:rPr>
          <w:b/>
          <w:bCs/>
        </w:rPr>
      </w:pPr>
      <w:r w:rsidRPr="004E1F9D">
        <w:rPr>
          <w:b/>
          <w:bCs/>
        </w:rPr>
        <w:lastRenderedPageBreak/>
        <w:t xml:space="preserve">Supplementary Table </w:t>
      </w:r>
      <w:r w:rsidR="00932134">
        <w:rPr>
          <w:b/>
          <w:bCs/>
        </w:rPr>
        <w:t>6</w:t>
      </w:r>
      <w:r w:rsidRPr="004E1F9D">
        <w:rPr>
          <w:b/>
          <w:bCs/>
        </w:rPr>
        <w:t>: Region Difference Comparisons by Quarter</w:t>
      </w:r>
    </w:p>
    <w:p w14:paraId="526BB7B2" w14:textId="36BA6EC3" w:rsidR="002E7C84" w:rsidRPr="002E7C84" w:rsidRDefault="002E7C84">
      <w:r>
        <w:t>Quarter 1 = January – March, Quarter 2 = April – June, Quarter 3 = July – September, Quarter 4 = October - December</w:t>
      </w:r>
    </w:p>
    <w:tbl>
      <w:tblPr>
        <w:tblStyle w:val="GridTable2"/>
        <w:tblW w:w="10080" w:type="dxa"/>
        <w:tblLook w:val="06A0" w:firstRow="1" w:lastRow="0" w:firstColumn="1" w:lastColumn="0" w:noHBand="1" w:noVBand="1"/>
      </w:tblPr>
      <w:tblGrid>
        <w:gridCol w:w="3780"/>
        <w:gridCol w:w="1890"/>
        <w:gridCol w:w="4410"/>
      </w:tblGrid>
      <w:tr w:rsidR="004E1F9D" w:rsidRPr="002E7C84" w14:paraId="46E4DD4B" w14:textId="77777777" w:rsidTr="001B1166">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D3B0E79"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Comparison</w:t>
            </w:r>
          </w:p>
        </w:tc>
        <w:tc>
          <w:tcPr>
            <w:tcW w:w="1890" w:type="dxa"/>
            <w:noWrap/>
            <w:hideMark/>
          </w:tcPr>
          <w:p w14:paraId="3DA72F18" w14:textId="77777777" w:rsidR="002E7C84" w:rsidRPr="002E7C84" w:rsidRDefault="002E7C84" w:rsidP="002E7C8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Quarter</w:t>
            </w:r>
          </w:p>
        </w:tc>
        <w:tc>
          <w:tcPr>
            <w:tcW w:w="4410" w:type="dxa"/>
            <w:noWrap/>
            <w:hideMark/>
          </w:tcPr>
          <w:p w14:paraId="51C67E37" w14:textId="2E6ED236" w:rsidR="002E7C84" w:rsidRPr="002E7C84" w:rsidRDefault="004E1F9D" w:rsidP="002E7C8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bsolute Difference in Visits per 1000 People (95% CI</w:t>
            </w:r>
            <w:r w:rsidR="002E7C84" w:rsidRPr="002E7C84">
              <w:rPr>
                <w:rFonts w:ascii="Calibri" w:eastAsia="Times New Roman" w:hAnsi="Calibri" w:cs="Calibri"/>
                <w:color w:val="000000"/>
              </w:rPr>
              <w:t>)</w:t>
            </w:r>
          </w:p>
        </w:tc>
      </w:tr>
      <w:tr w:rsidR="00D93081" w:rsidRPr="002E7C84" w14:paraId="3B470190"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50A73DD"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Northeast-Midwest</w:t>
            </w:r>
          </w:p>
        </w:tc>
        <w:tc>
          <w:tcPr>
            <w:tcW w:w="1890" w:type="dxa"/>
            <w:noWrap/>
            <w:hideMark/>
          </w:tcPr>
          <w:p w14:paraId="0D0BDB87"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1AF16F49"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14 (-0.51-0.79)</w:t>
            </w:r>
          </w:p>
        </w:tc>
      </w:tr>
      <w:tr w:rsidR="004E1F9D" w:rsidRPr="002E7C84" w14:paraId="009B2CEA"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2E13B413"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Northeast-Midwest</w:t>
            </w:r>
          </w:p>
        </w:tc>
        <w:tc>
          <w:tcPr>
            <w:tcW w:w="1890" w:type="dxa"/>
            <w:noWrap/>
            <w:hideMark/>
          </w:tcPr>
          <w:p w14:paraId="44F010AC"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48BC732C"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93 (0.61-1.26)</w:t>
            </w:r>
          </w:p>
        </w:tc>
      </w:tr>
      <w:tr w:rsidR="00D93081" w:rsidRPr="002E7C84" w14:paraId="429CA081"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C16BCE3"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Northeast-Midwest</w:t>
            </w:r>
          </w:p>
        </w:tc>
        <w:tc>
          <w:tcPr>
            <w:tcW w:w="1890" w:type="dxa"/>
            <w:noWrap/>
            <w:hideMark/>
          </w:tcPr>
          <w:p w14:paraId="6F592CED"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4B1D6AF2"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41 (0.23-0.59)</w:t>
            </w:r>
          </w:p>
        </w:tc>
      </w:tr>
      <w:tr w:rsidR="004E1F9D" w:rsidRPr="002E7C84" w14:paraId="3961CBF4"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DC63F7F"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Northeast-Midwest</w:t>
            </w:r>
          </w:p>
        </w:tc>
        <w:tc>
          <w:tcPr>
            <w:tcW w:w="1890" w:type="dxa"/>
            <w:noWrap/>
            <w:hideMark/>
          </w:tcPr>
          <w:p w14:paraId="097E9B52"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59194465"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51 (0.25-0.78)</w:t>
            </w:r>
          </w:p>
        </w:tc>
      </w:tr>
      <w:tr w:rsidR="00D93081" w:rsidRPr="002E7C84" w14:paraId="5612EEA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77DA33BE"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Midwest</w:t>
            </w:r>
          </w:p>
        </w:tc>
        <w:tc>
          <w:tcPr>
            <w:tcW w:w="1890" w:type="dxa"/>
            <w:noWrap/>
            <w:hideMark/>
          </w:tcPr>
          <w:p w14:paraId="08FFF3A4"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5E32988B"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97 (1.41-2.54)</w:t>
            </w:r>
          </w:p>
        </w:tc>
      </w:tr>
      <w:tr w:rsidR="004E1F9D" w:rsidRPr="002E7C84" w14:paraId="65EC56DE"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2F5A548F"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Midwest</w:t>
            </w:r>
          </w:p>
        </w:tc>
        <w:tc>
          <w:tcPr>
            <w:tcW w:w="1890" w:type="dxa"/>
            <w:noWrap/>
            <w:hideMark/>
          </w:tcPr>
          <w:p w14:paraId="376ACE43"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1777B1CA"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2 (1.8-2.6)</w:t>
            </w:r>
          </w:p>
        </w:tc>
      </w:tr>
      <w:tr w:rsidR="00D93081" w:rsidRPr="002E7C84" w14:paraId="1073D426"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36CD5D3D"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Midwest</w:t>
            </w:r>
          </w:p>
        </w:tc>
        <w:tc>
          <w:tcPr>
            <w:tcW w:w="1890" w:type="dxa"/>
            <w:noWrap/>
            <w:hideMark/>
          </w:tcPr>
          <w:p w14:paraId="7F7EB7C9"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3B5D96ED"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1 (1.92-2.29)</w:t>
            </w:r>
          </w:p>
        </w:tc>
      </w:tr>
      <w:tr w:rsidR="004E1F9D" w:rsidRPr="002E7C84" w14:paraId="7110EF42"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469E654F"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Midwest</w:t>
            </w:r>
          </w:p>
        </w:tc>
        <w:tc>
          <w:tcPr>
            <w:tcW w:w="1890" w:type="dxa"/>
            <w:noWrap/>
            <w:hideMark/>
          </w:tcPr>
          <w:p w14:paraId="45A167AF"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5C137233"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38 (2.97-3.8)</w:t>
            </w:r>
          </w:p>
        </w:tc>
      </w:tr>
      <w:tr w:rsidR="00D93081" w:rsidRPr="002E7C84" w14:paraId="292D3B64"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31B7A3EC"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Northeast</w:t>
            </w:r>
          </w:p>
        </w:tc>
        <w:tc>
          <w:tcPr>
            <w:tcW w:w="1890" w:type="dxa"/>
            <w:noWrap/>
            <w:hideMark/>
          </w:tcPr>
          <w:p w14:paraId="6D18729E"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5DF20817"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11 (1.58-2.65)</w:t>
            </w:r>
          </w:p>
        </w:tc>
      </w:tr>
      <w:tr w:rsidR="004E1F9D" w:rsidRPr="002E7C84" w14:paraId="39CCCCF1"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474C276C"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Northeast</w:t>
            </w:r>
          </w:p>
        </w:tc>
        <w:tc>
          <w:tcPr>
            <w:tcW w:w="1890" w:type="dxa"/>
            <w:noWrap/>
            <w:hideMark/>
          </w:tcPr>
          <w:p w14:paraId="4F9127A2"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0EAA640C"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27 (0.93-1.61)</w:t>
            </w:r>
          </w:p>
        </w:tc>
      </w:tr>
      <w:tr w:rsidR="00D93081" w:rsidRPr="002E7C84" w14:paraId="4DBAFFF6"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0DF1651"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Northeast</w:t>
            </w:r>
          </w:p>
        </w:tc>
        <w:tc>
          <w:tcPr>
            <w:tcW w:w="1890" w:type="dxa"/>
            <w:noWrap/>
            <w:hideMark/>
          </w:tcPr>
          <w:p w14:paraId="0967CFF6"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6EA1BC20"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51 (2.25-2.78)</w:t>
            </w:r>
          </w:p>
        </w:tc>
      </w:tr>
      <w:tr w:rsidR="004E1F9D" w:rsidRPr="002E7C84" w14:paraId="2066F3A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19FA6AD8"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Northeast</w:t>
            </w:r>
          </w:p>
        </w:tc>
        <w:tc>
          <w:tcPr>
            <w:tcW w:w="1890" w:type="dxa"/>
            <w:noWrap/>
            <w:hideMark/>
          </w:tcPr>
          <w:p w14:paraId="36E19837"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07995538"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9 (3.55-4.25)</w:t>
            </w:r>
          </w:p>
        </w:tc>
      </w:tr>
      <w:tr w:rsidR="00D93081" w:rsidRPr="002E7C84" w14:paraId="6C67E3AE"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289E0AE3"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Midwest</w:t>
            </w:r>
          </w:p>
        </w:tc>
        <w:tc>
          <w:tcPr>
            <w:tcW w:w="1890" w:type="dxa"/>
            <w:noWrap/>
            <w:hideMark/>
          </w:tcPr>
          <w:p w14:paraId="5214694D"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741889B5"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5.02 (3.98-6.07)</w:t>
            </w:r>
          </w:p>
        </w:tc>
      </w:tr>
      <w:tr w:rsidR="004E1F9D" w:rsidRPr="002E7C84" w14:paraId="7CFCEA55"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68967EDF"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Midwest</w:t>
            </w:r>
          </w:p>
        </w:tc>
        <w:tc>
          <w:tcPr>
            <w:tcW w:w="1890" w:type="dxa"/>
            <w:noWrap/>
            <w:hideMark/>
          </w:tcPr>
          <w:p w14:paraId="708E2A2B"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18F4A8D0"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93 (2.49-3.37)</w:t>
            </w:r>
          </w:p>
        </w:tc>
      </w:tr>
      <w:tr w:rsidR="00D93081" w:rsidRPr="002E7C84" w14:paraId="65A6F819"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DB6B69E"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Midwest</w:t>
            </w:r>
          </w:p>
        </w:tc>
        <w:tc>
          <w:tcPr>
            <w:tcW w:w="1890" w:type="dxa"/>
            <w:noWrap/>
            <w:hideMark/>
          </w:tcPr>
          <w:p w14:paraId="358888EA"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51F957B7"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34 (1.09-1.59)</w:t>
            </w:r>
          </w:p>
        </w:tc>
      </w:tr>
      <w:tr w:rsidR="004E1F9D" w:rsidRPr="002E7C84" w14:paraId="247A00D2"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188B125"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Midwest</w:t>
            </w:r>
          </w:p>
        </w:tc>
        <w:tc>
          <w:tcPr>
            <w:tcW w:w="1890" w:type="dxa"/>
            <w:noWrap/>
            <w:hideMark/>
          </w:tcPr>
          <w:p w14:paraId="0400BF06"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2BACEFD8"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53 (2.27-2.79)</w:t>
            </w:r>
          </w:p>
        </w:tc>
      </w:tr>
      <w:tr w:rsidR="00D93081" w:rsidRPr="002E7C84" w14:paraId="5BF16B6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777E3979"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Northeast</w:t>
            </w:r>
          </w:p>
        </w:tc>
        <w:tc>
          <w:tcPr>
            <w:tcW w:w="1890" w:type="dxa"/>
            <w:noWrap/>
            <w:hideMark/>
          </w:tcPr>
          <w:p w14:paraId="406FD835"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1DC64FD5"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88 (4.13-5.64)</w:t>
            </w:r>
          </w:p>
        </w:tc>
      </w:tr>
      <w:tr w:rsidR="004E1F9D" w:rsidRPr="002E7C84" w14:paraId="4D662065"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7B24421"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Northeast</w:t>
            </w:r>
          </w:p>
        </w:tc>
        <w:tc>
          <w:tcPr>
            <w:tcW w:w="1890" w:type="dxa"/>
            <w:noWrap/>
            <w:hideMark/>
          </w:tcPr>
          <w:p w14:paraId="6CEC8D89"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49FEC205"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87 (3.36-4.37)</w:t>
            </w:r>
          </w:p>
        </w:tc>
      </w:tr>
      <w:tr w:rsidR="00D93081" w:rsidRPr="002E7C84" w14:paraId="5261F795"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61F58FB7"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Northeast</w:t>
            </w:r>
          </w:p>
        </w:tc>
        <w:tc>
          <w:tcPr>
            <w:tcW w:w="1890" w:type="dxa"/>
            <w:noWrap/>
            <w:hideMark/>
          </w:tcPr>
          <w:p w14:paraId="24975532"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5CAC205A"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93 (0.76-1.1)</w:t>
            </w:r>
          </w:p>
        </w:tc>
      </w:tr>
      <w:tr w:rsidR="004E1F9D" w:rsidRPr="002E7C84" w14:paraId="16EB7AB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1363F5A2"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Northeast</w:t>
            </w:r>
          </w:p>
        </w:tc>
        <w:tc>
          <w:tcPr>
            <w:tcW w:w="1890" w:type="dxa"/>
            <w:noWrap/>
            <w:hideMark/>
          </w:tcPr>
          <w:p w14:paraId="7CD30DE8"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47C9771D"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02 (1.7-2.33)</w:t>
            </w:r>
          </w:p>
        </w:tc>
      </w:tr>
      <w:tr w:rsidR="00D93081" w:rsidRPr="002E7C84" w14:paraId="075FF9C2"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62CF7686"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South</w:t>
            </w:r>
          </w:p>
        </w:tc>
        <w:tc>
          <w:tcPr>
            <w:tcW w:w="1890" w:type="dxa"/>
            <w:noWrap/>
            <w:hideMark/>
          </w:tcPr>
          <w:p w14:paraId="4C02EDC9"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27692292"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7 (5.98-8.01)</w:t>
            </w:r>
          </w:p>
        </w:tc>
      </w:tr>
      <w:tr w:rsidR="004E1F9D" w:rsidRPr="002E7C84" w14:paraId="135B55D1"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7FD3C3B"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South</w:t>
            </w:r>
          </w:p>
        </w:tc>
        <w:tc>
          <w:tcPr>
            <w:tcW w:w="1890" w:type="dxa"/>
            <w:noWrap/>
            <w:hideMark/>
          </w:tcPr>
          <w:p w14:paraId="18FC521E"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22E70298"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5.14 (4.59-5.68)</w:t>
            </w:r>
          </w:p>
        </w:tc>
      </w:tr>
      <w:tr w:rsidR="00D93081" w:rsidRPr="002E7C84" w14:paraId="30F1CB1E"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31F7E92D"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South</w:t>
            </w:r>
          </w:p>
        </w:tc>
        <w:tc>
          <w:tcPr>
            <w:tcW w:w="1890" w:type="dxa"/>
            <w:noWrap/>
            <w:hideMark/>
          </w:tcPr>
          <w:p w14:paraId="0EB92A4F"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7098CCB2"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44 (3.06-3.83)</w:t>
            </w:r>
          </w:p>
        </w:tc>
      </w:tr>
      <w:tr w:rsidR="004E1F9D" w:rsidRPr="002E7C84" w14:paraId="02702B3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4709FA84"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South</w:t>
            </w:r>
          </w:p>
        </w:tc>
        <w:tc>
          <w:tcPr>
            <w:tcW w:w="1890" w:type="dxa"/>
            <w:noWrap/>
            <w:hideMark/>
          </w:tcPr>
          <w:p w14:paraId="64DC71C4"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780567E8"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5.91 (5.36-6.46)</w:t>
            </w:r>
          </w:p>
        </w:tc>
      </w:tr>
    </w:tbl>
    <w:p w14:paraId="3332DF26" w14:textId="77777777" w:rsidR="002E7C84" w:rsidRDefault="002E7C84"/>
    <w:p w14:paraId="269CF514" w14:textId="77777777" w:rsidR="00C107D4" w:rsidRDefault="00C107D4"/>
    <w:p w14:paraId="423AFDA1" w14:textId="77777777" w:rsidR="00C107D4" w:rsidRDefault="00C107D4"/>
    <w:p w14:paraId="569EB25E" w14:textId="6C8D00A8" w:rsidR="00907F42" w:rsidRPr="00EA2E36" w:rsidRDefault="00F908B4" w:rsidP="00907F42">
      <w:r>
        <w:rPr>
          <w:b/>
          <w:bCs/>
        </w:rPr>
        <w:lastRenderedPageBreak/>
        <w:t>S</w:t>
      </w:r>
      <w:r w:rsidR="00907F42">
        <w:rPr>
          <w:b/>
          <w:bCs/>
        </w:rPr>
        <w:t xml:space="preserve">upplementary Table </w:t>
      </w:r>
      <w:r w:rsidR="00932134">
        <w:rPr>
          <w:b/>
          <w:bCs/>
        </w:rPr>
        <w:t>7</w:t>
      </w:r>
      <w:r w:rsidR="00907F42">
        <w:rPr>
          <w:b/>
          <w:bCs/>
        </w:rPr>
        <w:t xml:space="preserve">: </w:t>
      </w:r>
      <w:r w:rsidR="00907F42">
        <w:t>State sinusoid phases with confidence intervals</w:t>
      </w:r>
    </w:p>
    <w:p w14:paraId="212DB32A" w14:textId="77777777" w:rsidR="00907F42" w:rsidRDefault="00907F42" w:rsidP="00907F42">
      <w:pPr>
        <w:rPr>
          <w:rFonts w:ascii="Calibri" w:eastAsia="Times New Roman" w:hAnsi="Calibri" w:cs="Calibri"/>
          <w:color w:val="000000"/>
        </w:rPr>
        <w:sectPr w:rsidR="00907F42" w:rsidSect="00572304">
          <w:footerReference w:type="even" r:id="rId15"/>
          <w:footerReference w:type="default" r:id="rId16"/>
          <w:pgSz w:w="12240" w:h="15840"/>
          <w:pgMar w:top="1440" w:right="1440" w:bottom="1440" w:left="1440" w:header="720" w:footer="720" w:gutter="0"/>
          <w:lnNumType w:countBy="1" w:restart="continuous"/>
          <w:cols w:space="720"/>
          <w:docGrid w:linePitch="360"/>
        </w:sectPr>
      </w:pPr>
    </w:p>
    <w:tbl>
      <w:tblPr>
        <w:tblStyle w:val="ListTable7Colorful"/>
        <w:tblW w:w="5040" w:type="dxa"/>
        <w:tblLook w:val="06A0" w:firstRow="1" w:lastRow="0" w:firstColumn="1" w:lastColumn="0" w:noHBand="1" w:noVBand="1"/>
      </w:tblPr>
      <w:tblGrid>
        <w:gridCol w:w="2656"/>
        <w:gridCol w:w="2384"/>
      </w:tblGrid>
      <w:tr w:rsidR="00907F42" w:rsidRPr="001267CB" w14:paraId="380F29BF" w14:textId="77777777" w:rsidTr="00D91B46">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2656" w:type="dxa"/>
            <w:noWrap/>
            <w:hideMark/>
          </w:tcPr>
          <w:p w14:paraId="713F252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State</w:t>
            </w:r>
          </w:p>
        </w:tc>
        <w:tc>
          <w:tcPr>
            <w:tcW w:w="2384" w:type="dxa"/>
            <w:noWrap/>
            <w:hideMark/>
          </w:tcPr>
          <w:p w14:paraId="1E8038C9" w14:textId="77777777" w:rsidR="00907F42" w:rsidRPr="001267CB" w:rsidRDefault="00907F42" w:rsidP="00B21ED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Phase</w:t>
            </w:r>
            <w:r>
              <w:rPr>
                <w:rFonts w:ascii="Calibri" w:eastAsia="Times New Roman" w:hAnsi="Calibri" w:cs="Calibri"/>
                <w:color w:val="000000"/>
              </w:rPr>
              <w:t xml:space="preserve"> </w:t>
            </w:r>
            <w:r w:rsidRPr="001267CB">
              <w:rPr>
                <w:rFonts w:ascii="Calibri" w:eastAsia="Times New Roman" w:hAnsi="Calibri" w:cs="Calibri"/>
                <w:color w:val="000000"/>
              </w:rPr>
              <w:t>(95% CI)</w:t>
            </w:r>
          </w:p>
        </w:tc>
      </w:tr>
      <w:tr w:rsidR="00907F42" w:rsidRPr="001267CB" w14:paraId="215E260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8C15D1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Alabama</w:t>
            </w:r>
          </w:p>
        </w:tc>
        <w:tc>
          <w:tcPr>
            <w:tcW w:w="2384" w:type="dxa"/>
            <w:noWrap/>
            <w:hideMark/>
          </w:tcPr>
          <w:p w14:paraId="6D1D8AA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 (1.09-1.7)</w:t>
            </w:r>
          </w:p>
        </w:tc>
      </w:tr>
      <w:tr w:rsidR="00907F42" w:rsidRPr="001267CB" w14:paraId="4D8DB0E2"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3E6AFD8"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Arizona</w:t>
            </w:r>
          </w:p>
        </w:tc>
        <w:tc>
          <w:tcPr>
            <w:tcW w:w="2384" w:type="dxa"/>
            <w:noWrap/>
            <w:hideMark/>
          </w:tcPr>
          <w:p w14:paraId="33F4B34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82 (1.49-2.15)</w:t>
            </w:r>
          </w:p>
        </w:tc>
      </w:tr>
      <w:tr w:rsidR="00907F42" w:rsidRPr="001267CB" w14:paraId="32AD05B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FC7B9F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Arkansas</w:t>
            </w:r>
          </w:p>
        </w:tc>
        <w:tc>
          <w:tcPr>
            <w:tcW w:w="2384" w:type="dxa"/>
            <w:noWrap/>
            <w:hideMark/>
          </w:tcPr>
          <w:p w14:paraId="3C375B0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37 (0.99-1.74)</w:t>
            </w:r>
          </w:p>
        </w:tc>
      </w:tr>
      <w:tr w:rsidR="00907F42" w:rsidRPr="001267CB" w14:paraId="579A6792"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2C24C2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California</w:t>
            </w:r>
          </w:p>
        </w:tc>
        <w:tc>
          <w:tcPr>
            <w:tcW w:w="2384" w:type="dxa"/>
            <w:noWrap/>
            <w:hideMark/>
          </w:tcPr>
          <w:p w14:paraId="62F12161"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5 (2.06-2.63)</w:t>
            </w:r>
          </w:p>
        </w:tc>
      </w:tr>
      <w:tr w:rsidR="00907F42" w:rsidRPr="001267CB" w14:paraId="118C1045"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9842401"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Colorado</w:t>
            </w:r>
          </w:p>
        </w:tc>
        <w:tc>
          <w:tcPr>
            <w:tcW w:w="2384" w:type="dxa"/>
            <w:noWrap/>
            <w:hideMark/>
          </w:tcPr>
          <w:p w14:paraId="3D661DA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3 (1.39-1.88)</w:t>
            </w:r>
          </w:p>
        </w:tc>
      </w:tr>
      <w:tr w:rsidR="00907F42" w:rsidRPr="001267CB" w14:paraId="1675B9A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558EBE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Connecticut</w:t>
            </w:r>
          </w:p>
        </w:tc>
        <w:tc>
          <w:tcPr>
            <w:tcW w:w="2384" w:type="dxa"/>
            <w:noWrap/>
            <w:hideMark/>
          </w:tcPr>
          <w:p w14:paraId="7F5FBA29"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61 (2.42-2.8)</w:t>
            </w:r>
          </w:p>
        </w:tc>
      </w:tr>
      <w:tr w:rsidR="00907F42" w:rsidRPr="001267CB" w14:paraId="318967E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D5FC76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Delaware</w:t>
            </w:r>
          </w:p>
        </w:tc>
        <w:tc>
          <w:tcPr>
            <w:tcW w:w="2384" w:type="dxa"/>
            <w:noWrap/>
            <w:hideMark/>
          </w:tcPr>
          <w:p w14:paraId="1E72B4A9"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1 (2.1-2.73)</w:t>
            </w:r>
          </w:p>
        </w:tc>
      </w:tr>
      <w:tr w:rsidR="00907F42" w:rsidRPr="001267CB" w14:paraId="2F3B01EC"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F62C3D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Florida</w:t>
            </w:r>
          </w:p>
        </w:tc>
        <w:tc>
          <w:tcPr>
            <w:tcW w:w="2384" w:type="dxa"/>
            <w:noWrap/>
            <w:hideMark/>
          </w:tcPr>
          <w:p w14:paraId="0B008D57"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17 (1.78-2.56)</w:t>
            </w:r>
          </w:p>
        </w:tc>
      </w:tr>
      <w:tr w:rsidR="00907F42" w:rsidRPr="001267CB" w14:paraId="2AFCF20D"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5C580D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Georgia</w:t>
            </w:r>
          </w:p>
        </w:tc>
        <w:tc>
          <w:tcPr>
            <w:tcW w:w="2384" w:type="dxa"/>
            <w:noWrap/>
            <w:hideMark/>
          </w:tcPr>
          <w:p w14:paraId="04ED9F17"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55 (1.2-1.91)</w:t>
            </w:r>
          </w:p>
        </w:tc>
      </w:tr>
      <w:tr w:rsidR="00907F42" w:rsidRPr="001267CB" w14:paraId="3C3DB8B3"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4DE9525"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daho</w:t>
            </w:r>
          </w:p>
        </w:tc>
        <w:tc>
          <w:tcPr>
            <w:tcW w:w="2384" w:type="dxa"/>
            <w:noWrap/>
            <w:hideMark/>
          </w:tcPr>
          <w:p w14:paraId="2A0C7DAA"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5 (1.17-1.73)</w:t>
            </w:r>
          </w:p>
        </w:tc>
      </w:tr>
      <w:tr w:rsidR="00907F42" w:rsidRPr="001267CB" w14:paraId="3154280C"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6E391F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llinois</w:t>
            </w:r>
          </w:p>
        </w:tc>
        <w:tc>
          <w:tcPr>
            <w:tcW w:w="2384" w:type="dxa"/>
            <w:noWrap/>
            <w:hideMark/>
          </w:tcPr>
          <w:p w14:paraId="036413B1"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22 (1.97-2.47)</w:t>
            </w:r>
          </w:p>
        </w:tc>
      </w:tr>
      <w:tr w:rsidR="00907F42" w:rsidRPr="001267CB" w14:paraId="1E5CBB28"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491176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ndiana</w:t>
            </w:r>
          </w:p>
        </w:tc>
        <w:tc>
          <w:tcPr>
            <w:tcW w:w="2384" w:type="dxa"/>
            <w:noWrap/>
            <w:hideMark/>
          </w:tcPr>
          <w:p w14:paraId="4D3C538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7 (1.74-2.21)</w:t>
            </w:r>
          </w:p>
        </w:tc>
      </w:tr>
      <w:tr w:rsidR="00907F42" w:rsidRPr="001267CB" w14:paraId="15EBBAAA"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684BCF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owa</w:t>
            </w:r>
          </w:p>
        </w:tc>
        <w:tc>
          <w:tcPr>
            <w:tcW w:w="2384" w:type="dxa"/>
            <w:noWrap/>
            <w:hideMark/>
          </w:tcPr>
          <w:p w14:paraId="0D51CB2A"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04 (1.78-2.3)</w:t>
            </w:r>
          </w:p>
        </w:tc>
      </w:tr>
      <w:tr w:rsidR="00907F42" w:rsidRPr="001267CB" w14:paraId="1ABDF7F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F64CC46"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Kansas</w:t>
            </w:r>
          </w:p>
        </w:tc>
        <w:tc>
          <w:tcPr>
            <w:tcW w:w="2384" w:type="dxa"/>
            <w:noWrap/>
            <w:hideMark/>
          </w:tcPr>
          <w:p w14:paraId="28FD5BF8"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 (1.6-2.2)</w:t>
            </w:r>
          </w:p>
        </w:tc>
      </w:tr>
      <w:tr w:rsidR="00907F42" w:rsidRPr="001267CB" w14:paraId="065A894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4DE5B0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Kentucky</w:t>
            </w:r>
          </w:p>
        </w:tc>
        <w:tc>
          <w:tcPr>
            <w:tcW w:w="2384" w:type="dxa"/>
            <w:noWrap/>
            <w:hideMark/>
          </w:tcPr>
          <w:p w14:paraId="6157F4E3"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5 (1.34-1.96)</w:t>
            </w:r>
          </w:p>
        </w:tc>
      </w:tr>
      <w:tr w:rsidR="00907F42" w:rsidRPr="001267CB" w14:paraId="6CC1D9FA"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A510FF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Louisiana</w:t>
            </w:r>
          </w:p>
        </w:tc>
        <w:tc>
          <w:tcPr>
            <w:tcW w:w="2384" w:type="dxa"/>
            <w:noWrap/>
            <w:hideMark/>
          </w:tcPr>
          <w:p w14:paraId="72DEE9F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0.81 (0.41-1.21)</w:t>
            </w:r>
          </w:p>
        </w:tc>
      </w:tr>
      <w:tr w:rsidR="00907F42" w:rsidRPr="001267CB" w14:paraId="53E239FD"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3D44FC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aine</w:t>
            </w:r>
          </w:p>
        </w:tc>
        <w:tc>
          <w:tcPr>
            <w:tcW w:w="2384" w:type="dxa"/>
            <w:noWrap/>
            <w:hideMark/>
          </w:tcPr>
          <w:p w14:paraId="63050D7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8 (2.12-2.65)</w:t>
            </w:r>
          </w:p>
        </w:tc>
      </w:tr>
      <w:tr w:rsidR="00907F42" w:rsidRPr="001267CB" w14:paraId="0D68A741"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8D77BC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aryland</w:t>
            </w:r>
          </w:p>
        </w:tc>
        <w:tc>
          <w:tcPr>
            <w:tcW w:w="2384" w:type="dxa"/>
            <w:noWrap/>
            <w:hideMark/>
          </w:tcPr>
          <w:p w14:paraId="6DB32A3F"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 (2.26-2.73)</w:t>
            </w:r>
          </w:p>
        </w:tc>
      </w:tr>
      <w:tr w:rsidR="00907F42" w:rsidRPr="001267CB" w14:paraId="7A449CE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2E51F8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assachusetts</w:t>
            </w:r>
          </w:p>
        </w:tc>
        <w:tc>
          <w:tcPr>
            <w:tcW w:w="2384" w:type="dxa"/>
            <w:noWrap/>
            <w:hideMark/>
          </w:tcPr>
          <w:p w14:paraId="2AF7AA1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7 (2.5-2.89)</w:t>
            </w:r>
          </w:p>
        </w:tc>
      </w:tr>
      <w:tr w:rsidR="00907F42" w:rsidRPr="001267CB" w14:paraId="7B8DBC4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5444061"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chigan</w:t>
            </w:r>
          </w:p>
        </w:tc>
        <w:tc>
          <w:tcPr>
            <w:tcW w:w="2384" w:type="dxa"/>
            <w:noWrap/>
            <w:hideMark/>
          </w:tcPr>
          <w:p w14:paraId="1666A9D3"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2 (2.15-2.69)</w:t>
            </w:r>
          </w:p>
        </w:tc>
      </w:tr>
      <w:tr w:rsidR="00907F42" w:rsidRPr="001267CB" w14:paraId="56CB151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77D95BE"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nnesota</w:t>
            </w:r>
          </w:p>
        </w:tc>
        <w:tc>
          <w:tcPr>
            <w:tcW w:w="2384" w:type="dxa"/>
            <w:noWrap/>
            <w:hideMark/>
          </w:tcPr>
          <w:p w14:paraId="77E63D50"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8 (2.12-2.64)</w:t>
            </w:r>
          </w:p>
        </w:tc>
      </w:tr>
      <w:tr w:rsidR="00907F42" w:rsidRPr="001267CB" w14:paraId="615F304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7F58E2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ssissippi</w:t>
            </w:r>
          </w:p>
        </w:tc>
        <w:tc>
          <w:tcPr>
            <w:tcW w:w="2384" w:type="dxa"/>
            <w:noWrap/>
            <w:hideMark/>
          </w:tcPr>
          <w:p w14:paraId="325AD30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0.86 (0.43-1.3)</w:t>
            </w:r>
          </w:p>
        </w:tc>
      </w:tr>
      <w:tr w:rsidR="00907F42" w:rsidRPr="001267CB" w14:paraId="3D51A754"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1BCBE11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ssouri</w:t>
            </w:r>
          </w:p>
        </w:tc>
        <w:tc>
          <w:tcPr>
            <w:tcW w:w="2384" w:type="dxa"/>
            <w:noWrap/>
            <w:hideMark/>
          </w:tcPr>
          <w:p w14:paraId="7788271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79 (1.56-2.01)</w:t>
            </w:r>
          </w:p>
        </w:tc>
      </w:tr>
      <w:tr w:rsidR="00907F42" w:rsidRPr="001267CB" w14:paraId="239D1A64"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08D1E0E"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ontana</w:t>
            </w:r>
          </w:p>
        </w:tc>
        <w:tc>
          <w:tcPr>
            <w:tcW w:w="2384" w:type="dxa"/>
            <w:noWrap/>
            <w:hideMark/>
          </w:tcPr>
          <w:p w14:paraId="40C6BF13"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5 (1.21-1.7)</w:t>
            </w:r>
          </w:p>
        </w:tc>
      </w:tr>
      <w:tr w:rsidR="00907F42" w:rsidRPr="001267CB" w14:paraId="4965CE2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D0A2F2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braska</w:t>
            </w:r>
          </w:p>
        </w:tc>
        <w:tc>
          <w:tcPr>
            <w:tcW w:w="2384" w:type="dxa"/>
            <w:noWrap/>
            <w:hideMark/>
          </w:tcPr>
          <w:p w14:paraId="6ABF567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5 (1.58-2.31)</w:t>
            </w:r>
          </w:p>
        </w:tc>
      </w:tr>
      <w:tr w:rsidR="00907F42" w:rsidRPr="001267CB" w14:paraId="0FAF0E11"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1A298B7"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vada</w:t>
            </w:r>
          </w:p>
        </w:tc>
        <w:tc>
          <w:tcPr>
            <w:tcW w:w="2384" w:type="dxa"/>
            <w:noWrap/>
            <w:hideMark/>
          </w:tcPr>
          <w:p w14:paraId="35C9898F"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7 (1.43-2.52)</w:t>
            </w:r>
          </w:p>
        </w:tc>
      </w:tr>
      <w:tr w:rsidR="00907F42" w:rsidRPr="001267CB" w14:paraId="21259EF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9BB50D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Hampshire</w:t>
            </w:r>
          </w:p>
        </w:tc>
        <w:tc>
          <w:tcPr>
            <w:tcW w:w="2384" w:type="dxa"/>
            <w:noWrap/>
            <w:hideMark/>
          </w:tcPr>
          <w:p w14:paraId="3219C19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4 (2.33-2.75)</w:t>
            </w:r>
          </w:p>
        </w:tc>
      </w:tr>
      <w:tr w:rsidR="00907F42" w:rsidRPr="001267CB" w14:paraId="37A22A99"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B5152E3"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Jersey</w:t>
            </w:r>
          </w:p>
        </w:tc>
        <w:tc>
          <w:tcPr>
            <w:tcW w:w="2384" w:type="dxa"/>
            <w:noWrap/>
            <w:hideMark/>
          </w:tcPr>
          <w:p w14:paraId="39E5956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66 (2.44-2.88)</w:t>
            </w:r>
          </w:p>
        </w:tc>
      </w:tr>
      <w:tr w:rsidR="00907F42" w:rsidRPr="001267CB" w14:paraId="45F61764"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3490BA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Mexico</w:t>
            </w:r>
          </w:p>
        </w:tc>
        <w:tc>
          <w:tcPr>
            <w:tcW w:w="2384" w:type="dxa"/>
            <w:noWrap/>
            <w:hideMark/>
          </w:tcPr>
          <w:p w14:paraId="04518208"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5 (1.39-1.91)</w:t>
            </w:r>
          </w:p>
        </w:tc>
      </w:tr>
      <w:tr w:rsidR="00907F42" w:rsidRPr="001267CB" w14:paraId="3A48D52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CEC30C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York</w:t>
            </w:r>
          </w:p>
        </w:tc>
        <w:tc>
          <w:tcPr>
            <w:tcW w:w="2384" w:type="dxa"/>
            <w:noWrap/>
            <w:hideMark/>
          </w:tcPr>
          <w:p w14:paraId="5C18B0F0"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3 (2.35-2.71)</w:t>
            </w:r>
          </w:p>
        </w:tc>
      </w:tr>
      <w:tr w:rsidR="00907F42" w:rsidRPr="001267CB" w14:paraId="345BBF48"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1727386E"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orth Carolina</w:t>
            </w:r>
          </w:p>
        </w:tc>
        <w:tc>
          <w:tcPr>
            <w:tcW w:w="2384" w:type="dxa"/>
            <w:noWrap/>
            <w:hideMark/>
          </w:tcPr>
          <w:p w14:paraId="56AC8AF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17 (1.91-2.44)</w:t>
            </w:r>
          </w:p>
        </w:tc>
      </w:tr>
      <w:tr w:rsidR="00907F42" w:rsidRPr="001267CB" w14:paraId="2B347B7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EC604A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orth Dakota</w:t>
            </w:r>
          </w:p>
        </w:tc>
        <w:tc>
          <w:tcPr>
            <w:tcW w:w="2384" w:type="dxa"/>
            <w:noWrap/>
            <w:hideMark/>
          </w:tcPr>
          <w:p w14:paraId="4DAE1A51"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8 (1.54-2.43)</w:t>
            </w:r>
          </w:p>
        </w:tc>
      </w:tr>
      <w:tr w:rsidR="00907F42" w:rsidRPr="001267CB" w14:paraId="23C398F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1771E04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Ohio</w:t>
            </w:r>
          </w:p>
        </w:tc>
        <w:tc>
          <w:tcPr>
            <w:tcW w:w="2384" w:type="dxa"/>
            <w:noWrap/>
            <w:hideMark/>
          </w:tcPr>
          <w:p w14:paraId="06B6897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2 (1.95-2.44)</w:t>
            </w:r>
          </w:p>
        </w:tc>
      </w:tr>
      <w:tr w:rsidR="00907F42" w:rsidRPr="001267CB" w14:paraId="5AE37F1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1D0A25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Oklahoma</w:t>
            </w:r>
          </w:p>
        </w:tc>
        <w:tc>
          <w:tcPr>
            <w:tcW w:w="2384" w:type="dxa"/>
            <w:noWrap/>
            <w:hideMark/>
          </w:tcPr>
          <w:p w14:paraId="5BF180B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4 (1.11-1.78)</w:t>
            </w:r>
          </w:p>
        </w:tc>
      </w:tr>
      <w:tr w:rsidR="00907F42" w:rsidRPr="001267CB" w14:paraId="1CA83A6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48E6473"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Oregon</w:t>
            </w:r>
          </w:p>
        </w:tc>
        <w:tc>
          <w:tcPr>
            <w:tcW w:w="2384" w:type="dxa"/>
            <w:noWrap/>
            <w:hideMark/>
          </w:tcPr>
          <w:p w14:paraId="45B06F3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5 (2.12-2.78)</w:t>
            </w:r>
          </w:p>
        </w:tc>
      </w:tr>
      <w:tr w:rsidR="00907F42" w:rsidRPr="001267CB" w14:paraId="43B83371"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CD425B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Pennsylvania</w:t>
            </w:r>
          </w:p>
        </w:tc>
        <w:tc>
          <w:tcPr>
            <w:tcW w:w="2384" w:type="dxa"/>
            <w:noWrap/>
            <w:hideMark/>
          </w:tcPr>
          <w:p w14:paraId="71B83AE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3 (2.32-2.74)</w:t>
            </w:r>
          </w:p>
        </w:tc>
      </w:tr>
      <w:tr w:rsidR="00907F42" w:rsidRPr="001267CB" w14:paraId="0E2AFCB2"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C9A3E36"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Rhode Island</w:t>
            </w:r>
          </w:p>
        </w:tc>
        <w:tc>
          <w:tcPr>
            <w:tcW w:w="2384" w:type="dxa"/>
            <w:noWrap/>
            <w:hideMark/>
          </w:tcPr>
          <w:p w14:paraId="14514E06"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64 (2.37-2.91)</w:t>
            </w:r>
          </w:p>
        </w:tc>
      </w:tr>
      <w:tr w:rsidR="00907F42" w:rsidRPr="001267CB" w14:paraId="4D95AD2A"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22CFB3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South Carolina</w:t>
            </w:r>
          </w:p>
        </w:tc>
        <w:tc>
          <w:tcPr>
            <w:tcW w:w="2384" w:type="dxa"/>
            <w:noWrap/>
            <w:hideMark/>
          </w:tcPr>
          <w:p w14:paraId="32ADB8C2" w14:textId="77777777" w:rsidR="00907F42" w:rsidRPr="001267CB" w:rsidRDefault="00907F42" w:rsidP="00B21ED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t>
            </w:r>
          </w:p>
        </w:tc>
      </w:tr>
      <w:tr w:rsidR="00907F42" w:rsidRPr="001267CB" w14:paraId="7B1F8A8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220F11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South Dakota</w:t>
            </w:r>
          </w:p>
        </w:tc>
        <w:tc>
          <w:tcPr>
            <w:tcW w:w="2384" w:type="dxa"/>
            <w:noWrap/>
            <w:hideMark/>
          </w:tcPr>
          <w:p w14:paraId="44CCAD4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8 (1.64-2.33)</w:t>
            </w:r>
          </w:p>
        </w:tc>
      </w:tr>
      <w:tr w:rsidR="00907F42" w:rsidRPr="001267CB" w14:paraId="2771F0BC"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4124DD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Tennessee</w:t>
            </w:r>
          </w:p>
        </w:tc>
        <w:tc>
          <w:tcPr>
            <w:tcW w:w="2384" w:type="dxa"/>
            <w:noWrap/>
            <w:hideMark/>
          </w:tcPr>
          <w:p w14:paraId="4D3FE646"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7 (1.4-1.95)</w:t>
            </w:r>
          </w:p>
        </w:tc>
      </w:tr>
      <w:tr w:rsidR="00907F42" w:rsidRPr="001267CB" w14:paraId="42FF8CF9"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92D25F3"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Texas</w:t>
            </w:r>
          </w:p>
        </w:tc>
        <w:tc>
          <w:tcPr>
            <w:tcW w:w="2384" w:type="dxa"/>
            <w:noWrap/>
            <w:hideMark/>
          </w:tcPr>
          <w:p w14:paraId="3415CA5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57 (1.29-1.85)</w:t>
            </w:r>
          </w:p>
        </w:tc>
      </w:tr>
      <w:tr w:rsidR="00907F42" w:rsidRPr="001267CB" w14:paraId="387A539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0CFF67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Utah</w:t>
            </w:r>
          </w:p>
        </w:tc>
        <w:tc>
          <w:tcPr>
            <w:tcW w:w="2384" w:type="dxa"/>
            <w:noWrap/>
            <w:hideMark/>
          </w:tcPr>
          <w:p w14:paraId="252FDE9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9 (1.49-1.88)</w:t>
            </w:r>
          </w:p>
        </w:tc>
      </w:tr>
      <w:tr w:rsidR="00907F42" w:rsidRPr="001267CB" w14:paraId="29F0741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7E6A04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Vermont</w:t>
            </w:r>
          </w:p>
        </w:tc>
        <w:tc>
          <w:tcPr>
            <w:tcW w:w="2384" w:type="dxa"/>
            <w:noWrap/>
            <w:hideMark/>
          </w:tcPr>
          <w:p w14:paraId="75A083E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17 (1.79-2.55)</w:t>
            </w:r>
          </w:p>
        </w:tc>
      </w:tr>
      <w:tr w:rsidR="00907F42" w:rsidRPr="001267CB" w14:paraId="144FDCC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8A30528"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Virginia</w:t>
            </w:r>
          </w:p>
        </w:tc>
        <w:tc>
          <w:tcPr>
            <w:tcW w:w="2384" w:type="dxa"/>
            <w:noWrap/>
            <w:hideMark/>
          </w:tcPr>
          <w:p w14:paraId="71097EB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6 (2.2-2.71)</w:t>
            </w:r>
          </w:p>
        </w:tc>
      </w:tr>
      <w:tr w:rsidR="00907F42" w:rsidRPr="001267CB" w14:paraId="4284873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6D54FC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ashington</w:t>
            </w:r>
          </w:p>
        </w:tc>
        <w:tc>
          <w:tcPr>
            <w:tcW w:w="2384" w:type="dxa"/>
            <w:noWrap/>
            <w:hideMark/>
          </w:tcPr>
          <w:p w14:paraId="50615EF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1 (1.97-2.65)</w:t>
            </w:r>
          </w:p>
        </w:tc>
      </w:tr>
      <w:tr w:rsidR="00907F42" w:rsidRPr="001267CB" w14:paraId="740E4CE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143206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ashington DC</w:t>
            </w:r>
          </w:p>
        </w:tc>
        <w:tc>
          <w:tcPr>
            <w:tcW w:w="2384" w:type="dxa"/>
            <w:noWrap/>
            <w:hideMark/>
          </w:tcPr>
          <w:p w14:paraId="373E820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74 (2.22-3.27)</w:t>
            </w:r>
          </w:p>
        </w:tc>
      </w:tr>
      <w:tr w:rsidR="00907F42" w:rsidRPr="001267CB" w14:paraId="594F514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3AA4E3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est Virginia</w:t>
            </w:r>
          </w:p>
        </w:tc>
        <w:tc>
          <w:tcPr>
            <w:tcW w:w="2384" w:type="dxa"/>
            <w:noWrap/>
            <w:hideMark/>
          </w:tcPr>
          <w:p w14:paraId="17880C5F"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88 (1.54-2.22)</w:t>
            </w:r>
          </w:p>
        </w:tc>
      </w:tr>
      <w:tr w:rsidR="00907F42" w:rsidRPr="001267CB" w14:paraId="6FC89DE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2EF1166"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isconsin</w:t>
            </w:r>
          </w:p>
        </w:tc>
        <w:tc>
          <w:tcPr>
            <w:tcW w:w="2384" w:type="dxa"/>
            <w:noWrap/>
            <w:hideMark/>
          </w:tcPr>
          <w:p w14:paraId="387B5DC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4 (2.19-2.69)</w:t>
            </w:r>
          </w:p>
        </w:tc>
      </w:tr>
      <w:tr w:rsidR="00907F42" w:rsidRPr="001267CB" w14:paraId="0B870EBD"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E5FDE72"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yoming</w:t>
            </w:r>
          </w:p>
        </w:tc>
        <w:tc>
          <w:tcPr>
            <w:tcW w:w="2384" w:type="dxa"/>
            <w:noWrap/>
            <w:hideMark/>
          </w:tcPr>
          <w:p w14:paraId="3EE5A8B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2 (1.07-1.78)</w:t>
            </w:r>
          </w:p>
        </w:tc>
      </w:tr>
    </w:tbl>
    <w:p w14:paraId="574D255A" w14:textId="77777777" w:rsidR="00907F42" w:rsidRDefault="00907F42" w:rsidP="00907F42">
      <w:pPr>
        <w:sectPr w:rsidR="00907F42" w:rsidSect="001225FC">
          <w:type w:val="continuous"/>
          <w:pgSz w:w="12240" w:h="15840"/>
          <w:pgMar w:top="1440" w:right="1440" w:bottom="1440" w:left="1440" w:header="720" w:footer="720" w:gutter="0"/>
          <w:cols w:num="2" w:space="720"/>
          <w:docGrid w:linePitch="360"/>
        </w:sectPr>
      </w:pPr>
    </w:p>
    <w:p w14:paraId="70E7E99B" w14:textId="77777777" w:rsidR="00904C99" w:rsidRDefault="00904C99">
      <w:pPr>
        <w:rPr>
          <w:rFonts w:ascii="Calibri" w:eastAsia="Times New Roman" w:hAnsi="Calibri" w:cs="Calibri"/>
          <w:color w:val="000000"/>
        </w:rPr>
      </w:pPr>
    </w:p>
    <w:p w14:paraId="788B0928" w14:textId="507EDEA8" w:rsidR="00907F42" w:rsidRDefault="00907F42"/>
    <w:p w14:paraId="2AF5D081" w14:textId="77777777" w:rsidR="00C823C0" w:rsidRDefault="00C823C0" w:rsidP="002D71EA">
      <w:pPr>
        <w:rPr>
          <w:b/>
          <w:bCs/>
        </w:rPr>
      </w:pPr>
    </w:p>
    <w:p w14:paraId="212BBD5A" w14:textId="77777777" w:rsidR="00C823C0" w:rsidRDefault="00C823C0" w:rsidP="002D71EA">
      <w:pPr>
        <w:rPr>
          <w:b/>
          <w:bCs/>
        </w:rPr>
      </w:pPr>
    </w:p>
    <w:p w14:paraId="30B3D1DB" w14:textId="77777777" w:rsidR="00C823C0" w:rsidRDefault="00C823C0" w:rsidP="002D71EA">
      <w:pPr>
        <w:rPr>
          <w:b/>
          <w:bCs/>
        </w:rPr>
      </w:pPr>
    </w:p>
    <w:p w14:paraId="2BD9DD89" w14:textId="77777777" w:rsidR="00C823C0" w:rsidRDefault="00C823C0" w:rsidP="002D71EA">
      <w:pPr>
        <w:rPr>
          <w:b/>
          <w:bCs/>
        </w:rPr>
      </w:pPr>
    </w:p>
    <w:p w14:paraId="1147125A" w14:textId="77777777" w:rsidR="00C823C0" w:rsidRDefault="00C823C0" w:rsidP="002D71EA">
      <w:pPr>
        <w:rPr>
          <w:b/>
          <w:bCs/>
        </w:rPr>
      </w:pPr>
    </w:p>
    <w:p w14:paraId="4D49C19B" w14:textId="77777777" w:rsidR="00C823C0" w:rsidRDefault="00C823C0" w:rsidP="002D71EA">
      <w:pPr>
        <w:rPr>
          <w:b/>
          <w:bCs/>
        </w:rPr>
      </w:pPr>
    </w:p>
    <w:p w14:paraId="7323D521" w14:textId="77777777" w:rsidR="00C823C0" w:rsidRDefault="00C823C0" w:rsidP="002D71EA">
      <w:pPr>
        <w:rPr>
          <w:b/>
          <w:bCs/>
        </w:rPr>
      </w:pPr>
    </w:p>
    <w:p w14:paraId="60139A1E" w14:textId="77777777" w:rsidR="00C823C0" w:rsidRDefault="00C823C0" w:rsidP="002D71EA">
      <w:pPr>
        <w:rPr>
          <w:b/>
          <w:bCs/>
        </w:rPr>
      </w:pPr>
    </w:p>
    <w:p w14:paraId="524B5E71" w14:textId="77777777" w:rsidR="00C823C0" w:rsidRDefault="00C823C0" w:rsidP="002D71EA">
      <w:pPr>
        <w:rPr>
          <w:b/>
          <w:bCs/>
        </w:rPr>
      </w:pPr>
    </w:p>
    <w:p w14:paraId="46C75588" w14:textId="77777777" w:rsidR="00C823C0" w:rsidRDefault="00C823C0" w:rsidP="002D71EA">
      <w:pPr>
        <w:rPr>
          <w:b/>
          <w:bCs/>
        </w:rPr>
      </w:pPr>
    </w:p>
    <w:p w14:paraId="0BC0337A" w14:textId="77777777" w:rsidR="00C823C0" w:rsidRDefault="00C823C0" w:rsidP="002D71EA">
      <w:pPr>
        <w:rPr>
          <w:b/>
          <w:bCs/>
        </w:rPr>
      </w:pPr>
    </w:p>
    <w:p w14:paraId="3BA51920" w14:textId="77777777" w:rsidR="00C823C0" w:rsidRDefault="00C823C0" w:rsidP="002D71EA">
      <w:pPr>
        <w:rPr>
          <w:b/>
          <w:bCs/>
        </w:rPr>
      </w:pPr>
    </w:p>
    <w:p w14:paraId="6ECD70E2" w14:textId="77777777" w:rsidR="00C823C0" w:rsidRDefault="00C823C0" w:rsidP="002D71EA">
      <w:pPr>
        <w:rPr>
          <w:b/>
          <w:bCs/>
        </w:rPr>
      </w:pPr>
    </w:p>
    <w:p w14:paraId="35AD0881" w14:textId="3ED2F706" w:rsidR="00C823C0" w:rsidRDefault="00C823C0" w:rsidP="002D71EA">
      <w:pPr>
        <w:rPr>
          <w:b/>
          <w:bCs/>
        </w:rPr>
      </w:pPr>
    </w:p>
    <w:p w14:paraId="2E3F61CD" w14:textId="77777777" w:rsidR="00C823C0" w:rsidRDefault="00C823C0" w:rsidP="002D71EA">
      <w:pPr>
        <w:rPr>
          <w:b/>
          <w:bCs/>
        </w:rPr>
      </w:pPr>
    </w:p>
    <w:p w14:paraId="6724CDD5" w14:textId="422499CD" w:rsidR="00C823C0" w:rsidRDefault="00C823C0" w:rsidP="00C823C0">
      <w:pPr>
        <w:jc w:val="center"/>
        <w:rPr>
          <w:b/>
          <w:bCs/>
        </w:rPr>
      </w:pPr>
      <w:r>
        <w:rPr>
          <w:b/>
          <w:bCs/>
          <w:noProof/>
        </w:rPr>
        <w:drawing>
          <wp:inline distT="0" distB="0" distL="0" distR="0" wp14:anchorId="112D267E" wp14:editId="7F3A5477">
            <wp:extent cx="4099389" cy="4099389"/>
            <wp:effectExtent l="0" t="0" r="3175" b="3175"/>
            <wp:docPr id="401348365"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348365" name="Picture 401348365"/>
                    <pic:cNvPicPr/>
                  </pic:nvPicPr>
                  <pic:blipFill>
                    <a:blip r:embed="rId17">
                      <a:extLst>
                        <a:ext uri="{28A0092B-C50C-407E-A947-70E740481C1C}">
                          <a14:useLocalDpi xmlns:a14="http://schemas.microsoft.com/office/drawing/2010/main" val="0"/>
                        </a:ext>
                      </a:extLst>
                    </a:blip>
                    <a:stretch>
                      <a:fillRect/>
                    </a:stretch>
                  </pic:blipFill>
                  <pic:spPr>
                    <a:xfrm>
                      <a:off x="0" y="0"/>
                      <a:ext cx="4114811" cy="4114811"/>
                    </a:xfrm>
                    <a:prstGeom prst="rect">
                      <a:avLst/>
                    </a:prstGeom>
                  </pic:spPr>
                </pic:pic>
              </a:graphicData>
            </a:graphic>
          </wp:inline>
        </w:drawing>
      </w:r>
    </w:p>
    <w:p w14:paraId="3D63F305" w14:textId="77777777" w:rsidR="00C823C0" w:rsidRDefault="00C823C0" w:rsidP="002D71EA">
      <w:pPr>
        <w:rPr>
          <w:b/>
          <w:bCs/>
        </w:rPr>
      </w:pPr>
    </w:p>
    <w:p w14:paraId="3E4E82F9" w14:textId="77777777" w:rsidR="00C823C0" w:rsidRDefault="00C823C0" w:rsidP="002D71EA">
      <w:pPr>
        <w:rPr>
          <w:b/>
          <w:bCs/>
        </w:rPr>
      </w:pPr>
    </w:p>
    <w:p w14:paraId="05A37E82" w14:textId="694E67B1" w:rsidR="002D71EA" w:rsidRPr="00C823C0" w:rsidRDefault="00C823C0" w:rsidP="002D71EA">
      <w:r>
        <w:rPr>
          <w:b/>
          <w:bCs/>
        </w:rPr>
        <w:t xml:space="preserve">Supplemental Animation: </w:t>
      </w:r>
      <w:r w:rsidRPr="00E51954">
        <w:rPr>
          <w:b/>
          <w:bCs/>
        </w:rPr>
        <w:t>Visits per 1000 people over time</w:t>
      </w:r>
      <w:r>
        <w:t>.</w:t>
      </w:r>
    </w:p>
    <w:p w14:paraId="6C38E56A" w14:textId="15164DA0" w:rsidR="002D71EA" w:rsidRPr="00F605F2" w:rsidRDefault="002D71EA" w:rsidP="002D71EA">
      <w:r>
        <w:t>The animation shows the number of visits per 1000 people in each state in the U.S. across each month and year of the observation period. States are shaded according to the number of visits, with more visits resulting in darker red color</w:t>
      </w:r>
      <w:commentRangeStart w:id="0"/>
      <w:commentRangeStart w:id="1"/>
      <w:r>
        <w:t>.</w:t>
      </w:r>
      <w:commentRangeEnd w:id="0"/>
      <w:r w:rsidR="005F55B8">
        <w:rPr>
          <w:rStyle w:val="CommentReference"/>
        </w:rPr>
        <w:commentReference w:id="0"/>
      </w:r>
      <w:commentRangeEnd w:id="1"/>
      <w:r w:rsidR="00BE1875">
        <w:rPr>
          <w:rStyle w:val="CommentReference"/>
        </w:rPr>
        <w:commentReference w:id="1"/>
      </w:r>
      <w:r>
        <w:t xml:space="preserve"> </w:t>
      </w:r>
      <w:hyperlink r:id="rId22" w:history="1">
        <w:r w:rsidR="00E96C13" w:rsidRPr="00AD6D1F">
          <w:rPr>
            <w:rStyle w:val="Hyperlink"/>
          </w:rPr>
          <w:t>https://github.com/mkline1/StrepPharyngitis_Public/blob/main/figures/finalgif.gif</w:t>
        </w:r>
      </w:hyperlink>
      <w:r w:rsidR="00E96C13">
        <w:t xml:space="preserve"> </w:t>
      </w:r>
    </w:p>
    <w:p w14:paraId="0281240C" w14:textId="77777777" w:rsidR="00FC70E1" w:rsidRDefault="00FC70E1"/>
    <w:p w14:paraId="7D74325B" w14:textId="77777777" w:rsidR="00FC70E1" w:rsidRDefault="00FC70E1"/>
    <w:p w14:paraId="36902763" w14:textId="77777777" w:rsidR="00FC70E1" w:rsidRDefault="00FC70E1"/>
    <w:p w14:paraId="770D6483" w14:textId="4F837BA2" w:rsidR="00904C99" w:rsidRPr="003825B1" w:rsidRDefault="003825B1" w:rsidP="00D45852">
      <w:pPr>
        <w:jc w:val="center"/>
      </w:pPr>
      <w:r>
        <w:rPr>
          <w:noProof/>
        </w:rPr>
        <w:lastRenderedPageBreak/>
        <w:drawing>
          <wp:inline distT="0" distB="0" distL="0" distR="0" wp14:anchorId="4289F7B1" wp14:editId="258FEA16">
            <wp:extent cx="5943600" cy="2971800"/>
            <wp:effectExtent l="0" t="0" r="0" b="0"/>
            <wp:docPr id="8392042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204248" name="Picture 839204248"/>
                    <pic:cNvPicPr/>
                  </pic:nvPicPr>
                  <pic:blipFill>
                    <a:blip r:embed="rId23">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B82AEE8" w14:textId="180764CD" w:rsidR="00577814" w:rsidRDefault="00896BB8">
      <w:r>
        <w:rPr>
          <w:b/>
          <w:bCs/>
        </w:rPr>
        <w:t>Supplementary Figure 1</w:t>
      </w:r>
      <w:r w:rsidR="00904C99">
        <w:t xml:space="preserve">: Average membership in each state over the course of the study period. </w:t>
      </w:r>
      <w:r w:rsidR="00577814">
        <w:t xml:space="preserve">The dashed red line indicates the predetermined quality threshold of an average of 5,000 </w:t>
      </w:r>
      <w:r w:rsidR="00601C73">
        <w:t>members</w:t>
      </w:r>
      <w:r w:rsidR="00577814">
        <w:t xml:space="preserve"> per year. </w:t>
      </w:r>
    </w:p>
    <w:p w14:paraId="01A1E8AB" w14:textId="77777777" w:rsidR="00D004F5" w:rsidRDefault="00D004F5"/>
    <w:p w14:paraId="1F507815" w14:textId="41F58D3B" w:rsidR="00D004F5" w:rsidRDefault="00D004F5" w:rsidP="00D004F5">
      <w:pPr>
        <w:rPr>
          <w:b/>
          <w:bCs/>
        </w:rPr>
      </w:pPr>
    </w:p>
    <w:p w14:paraId="49AFA513" w14:textId="7469BA30" w:rsidR="00187383" w:rsidRDefault="00187383" w:rsidP="00D004F5">
      <w:pPr>
        <w:rPr>
          <w:b/>
          <w:bCs/>
        </w:rPr>
      </w:pPr>
    </w:p>
    <w:p w14:paraId="65FA0D97" w14:textId="77777777" w:rsidR="00187383" w:rsidRDefault="00187383" w:rsidP="00D004F5">
      <w:pPr>
        <w:rPr>
          <w:b/>
          <w:bCs/>
        </w:rPr>
      </w:pPr>
    </w:p>
    <w:p w14:paraId="280266A9" w14:textId="77777777" w:rsidR="00CE0F04" w:rsidRDefault="00CE0F04" w:rsidP="00D004F5">
      <w:pPr>
        <w:rPr>
          <w:b/>
          <w:bCs/>
        </w:rPr>
      </w:pPr>
    </w:p>
    <w:p w14:paraId="679F2ED6" w14:textId="77777777" w:rsidR="00CE0F04" w:rsidRDefault="00CE0F04" w:rsidP="00D004F5">
      <w:pPr>
        <w:rPr>
          <w:b/>
          <w:bCs/>
        </w:rPr>
      </w:pPr>
    </w:p>
    <w:p w14:paraId="593917F0" w14:textId="77777777" w:rsidR="00CE0F04" w:rsidRDefault="00CE0F04" w:rsidP="00D004F5">
      <w:pPr>
        <w:rPr>
          <w:b/>
          <w:bCs/>
        </w:rPr>
      </w:pPr>
    </w:p>
    <w:p w14:paraId="176A1C8C" w14:textId="77777777" w:rsidR="00CE0F04" w:rsidRDefault="00CE0F04" w:rsidP="00D004F5">
      <w:pPr>
        <w:rPr>
          <w:b/>
          <w:bCs/>
        </w:rPr>
      </w:pPr>
    </w:p>
    <w:p w14:paraId="16704BCB" w14:textId="43A95D85" w:rsidR="00CE0F04" w:rsidRDefault="00CE0F04" w:rsidP="00D004F5">
      <w:pPr>
        <w:rPr>
          <w:b/>
          <w:bCs/>
        </w:rPr>
      </w:pPr>
    </w:p>
    <w:p w14:paraId="1499ADD6" w14:textId="77777777" w:rsidR="00E96C13" w:rsidRDefault="00E96C13" w:rsidP="00D004F5">
      <w:pPr>
        <w:rPr>
          <w:b/>
          <w:bCs/>
        </w:rPr>
      </w:pPr>
    </w:p>
    <w:p w14:paraId="36C894FC" w14:textId="77777777" w:rsidR="00E96C13" w:rsidRDefault="00E96C13" w:rsidP="00D004F5">
      <w:pPr>
        <w:rPr>
          <w:b/>
          <w:bCs/>
        </w:rPr>
      </w:pPr>
    </w:p>
    <w:p w14:paraId="59E34C56" w14:textId="77777777" w:rsidR="00E96C13" w:rsidRDefault="00E96C13" w:rsidP="00D004F5">
      <w:pPr>
        <w:rPr>
          <w:b/>
          <w:bCs/>
        </w:rPr>
      </w:pPr>
    </w:p>
    <w:p w14:paraId="5E77305D" w14:textId="77777777" w:rsidR="00E96C13" w:rsidRDefault="00E96C13" w:rsidP="00D004F5">
      <w:pPr>
        <w:rPr>
          <w:b/>
          <w:bCs/>
        </w:rPr>
      </w:pPr>
    </w:p>
    <w:p w14:paraId="6C3E0CCE" w14:textId="77777777" w:rsidR="00E96C13" w:rsidRDefault="00E96C13" w:rsidP="00D004F5">
      <w:pPr>
        <w:rPr>
          <w:b/>
          <w:bCs/>
        </w:rPr>
      </w:pPr>
    </w:p>
    <w:p w14:paraId="05050F14" w14:textId="77777777" w:rsidR="00E96C13" w:rsidRDefault="00E96C13" w:rsidP="00D004F5">
      <w:pPr>
        <w:rPr>
          <w:b/>
          <w:bCs/>
        </w:rPr>
      </w:pPr>
    </w:p>
    <w:p w14:paraId="23EA0976" w14:textId="77777777" w:rsidR="00E96C13" w:rsidRDefault="00E96C13" w:rsidP="00D004F5">
      <w:pPr>
        <w:rPr>
          <w:b/>
          <w:bCs/>
        </w:rPr>
      </w:pPr>
    </w:p>
    <w:p w14:paraId="363DB2D0" w14:textId="77777777" w:rsidR="00E96C13" w:rsidRDefault="00E96C13" w:rsidP="00D004F5">
      <w:pPr>
        <w:rPr>
          <w:b/>
          <w:bCs/>
        </w:rPr>
      </w:pPr>
    </w:p>
    <w:p w14:paraId="731A7AF1" w14:textId="77777777" w:rsidR="00E96C13" w:rsidRDefault="00E96C13" w:rsidP="00D004F5">
      <w:pPr>
        <w:rPr>
          <w:b/>
          <w:bCs/>
        </w:rPr>
      </w:pPr>
    </w:p>
    <w:p w14:paraId="365965D0" w14:textId="77777777" w:rsidR="00E96C13" w:rsidRDefault="00E96C13" w:rsidP="00D004F5">
      <w:pPr>
        <w:rPr>
          <w:b/>
          <w:bCs/>
        </w:rPr>
      </w:pPr>
    </w:p>
    <w:p w14:paraId="0CC057AA" w14:textId="77777777" w:rsidR="00E96C13" w:rsidRDefault="00E96C13" w:rsidP="00D004F5">
      <w:pPr>
        <w:rPr>
          <w:b/>
          <w:bCs/>
        </w:rPr>
      </w:pPr>
    </w:p>
    <w:p w14:paraId="11B01724" w14:textId="77777777" w:rsidR="00E96C13" w:rsidRDefault="00E96C13" w:rsidP="00D004F5">
      <w:pPr>
        <w:rPr>
          <w:b/>
          <w:bCs/>
        </w:rPr>
      </w:pPr>
    </w:p>
    <w:p w14:paraId="37558A9B" w14:textId="77777777" w:rsidR="00E96C13" w:rsidRDefault="00E96C13" w:rsidP="00D004F5">
      <w:pPr>
        <w:rPr>
          <w:b/>
          <w:bCs/>
        </w:rPr>
      </w:pPr>
    </w:p>
    <w:p w14:paraId="5D4BAE5A" w14:textId="77777777" w:rsidR="00E96C13" w:rsidRDefault="00E96C13" w:rsidP="00D004F5">
      <w:pPr>
        <w:rPr>
          <w:b/>
          <w:bCs/>
        </w:rPr>
      </w:pPr>
    </w:p>
    <w:p w14:paraId="6A50A2E3" w14:textId="77777777" w:rsidR="00E96C13" w:rsidRDefault="00E96C13" w:rsidP="00D004F5">
      <w:pPr>
        <w:rPr>
          <w:b/>
          <w:bCs/>
        </w:rPr>
      </w:pPr>
    </w:p>
    <w:p w14:paraId="34C78109" w14:textId="77777777" w:rsidR="00E96C13" w:rsidRDefault="00E96C13" w:rsidP="00D004F5">
      <w:pPr>
        <w:rPr>
          <w:b/>
          <w:bCs/>
        </w:rPr>
      </w:pPr>
    </w:p>
    <w:p w14:paraId="42749E86" w14:textId="43A6835B" w:rsidR="00E96C13" w:rsidRDefault="00E96C13" w:rsidP="00D004F5">
      <w:pPr>
        <w:rPr>
          <w:b/>
          <w:bCs/>
        </w:rPr>
      </w:pPr>
      <w:r w:rsidRPr="00E96C13">
        <w:rPr>
          <w:b/>
          <w:bCs/>
          <w:noProof/>
        </w:rPr>
        <w:lastRenderedPageBreak/>
        <mc:AlternateContent>
          <mc:Choice Requires="wpg">
            <w:drawing>
              <wp:inline distT="0" distB="0" distL="0" distR="0" wp14:anchorId="0B52904B" wp14:editId="69A146C9">
                <wp:extent cx="6400800" cy="5640290"/>
                <wp:effectExtent l="0" t="0" r="0" b="0"/>
                <wp:docPr id="9" name="Group 8">
                  <a:extLst xmlns:a="http://schemas.openxmlformats.org/drawingml/2006/main">
                    <a:ext uri="{FF2B5EF4-FFF2-40B4-BE49-F238E27FC236}">
                      <a16:creationId xmlns:a16="http://schemas.microsoft.com/office/drawing/2014/main" id="{F1DCEFE0-AABA-78CF-92DB-3BA24D321588}"/>
                    </a:ext>
                  </a:extLst>
                </wp:docPr>
                <wp:cNvGraphicFramePr/>
                <a:graphic xmlns:a="http://schemas.openxmlformats.org/drawingml/2006/main">
                  <a:graphicData uri="http://schemas.microsoft.com/office/word/2010/wordprocessingGroup">
                    <wpg:wgp>
                      <wpg:cNvGrpSpPr/>
                      <wpg:grpSpPr>
                        <a:xfrm>
                          <a:off x="0" y="0"/>
                          <a:ext cx="6400800" cy="5640290"/>
                          <a:chOff x="0" y="0"/>
                          <a:chExt cx="6400800" cy="5640290"/>
                        </a:xfrm>
                      </wpg:grpSpPr>
                      <pic:pic xmlns:pic="http://schemas.openxmlformats.org/drawingml/2006/picture">
                        <pic:nvPicPr>
                          <pic:cNvPr id="1898136000" name="Picture 1898136000">
                            <a:extLst>
                              <a:ext uri="{FF2B5EF4-FFF2-40B4-BE49-F238E27FC236}">
                                <a16:creationId xmlns:a16="http://schemas.microsoft.com/office/drawing/2014/main" id="{D5CD1AC0-C043-08EE-BC78-66D0ACDB4A58}"/>
                              </a:ext>
                            </a:extLst>
                          </pic:cNvPr>
                          <pic:cNvPicPr>
                            <a:picLocks noChangeAspect="1"/>
                          </pic:cNvPicPr>
                        </pic:nvPicPr>
                        <pic:blipFill>
                          <a:blip r:embed="rId24"/>
                          <a:stretch>
                            <a:fillRect/>
                          </a:stretch>
                        </pic:blipFill>
                        <pic:spPr>
                          <a:xfrm>
                            <a:off x="0" y="153890"/>
                            <a:ext cx="6400800" cy="5486400"/>
                          </a:xfrm>
                          <a:prstGeom prst="rect">
                            <a:avLst/>
                          </a:prstGeom>
                        </pic:spPr>
                      </pic:pic>
                      <wps:wsp>
                        <wps:cNvPr id="1678042773" name="TextBox 5">
                          <a:extLst>
                            <a:ext uri="{FF2B5EF4-FFF2-40B4-BE49-F238E27FC236}">
                              <a16:creationId xmlns:a16="http://schemas.microsoft.com/office/drawing/2014/main" id="{005D7EBD-B9CA-8073-3997-CB5A5C6C39A8}"/>
                            </a:ext>
                          </a:extLst>
                        </wps:cNvPr>
                        <wps:cNvSpPr txBox="1"/>
                        <wps:spPr>
                          <a:xfrm>
                            <a:off x="130404" y="1"/>
                            <a:ext cx="339365" cy="307777"/>
                          </a:xfrm>
                          <a:prstGeom prst="rect">
                            <a:avLst/>
                          </a:prstGeom>
                          <a:noFill/>
                        </wps:spPr>
                        <wps:txbx>
                          <w:txbxContent>
                            <w:p w14:paraId="59F5B820" w14:textId="77777777" w:rsidR="00E96C13" w:rsidRDefault="00E96C13" w:rsidP="00E96C13">
                              <w:pPr>
                                <w:rPr>
                                  <w:rFonts w:hAnsi="Calibri"/>
                                  <w:color w:val="000000" w:themeColor="text1"/>
                                  <w:kern w:val="24"/>
                                  <w:sz w:val="28"/>
                                  <w:szCs w:val="28"/>
                                </w:rPr>
                              </w:pPr>
                              <w:r>
                                <w:rPr>
                                  <w:rFonts w:hAnsi="Calibri"/>
                                  <w:color w:val="000000" w:themeColor="text1"/>
                                  <w:kern w:val="24"/>
                                  <w:sz w:val="28"/>
                                  <w:szCs w:val="28"/>
                                </w:rPr>
                                <w:t>A</w:t>
                              </w:r>
                            </w:p>
                          </w:txbxContent>
                        </wps:txbx>
                        <wps:bodyPr wrap="square" rtlCol="0">
                          <a:spAutoFit/>
                        </wps:bodyPr>
                      </wps:wsp>
                      <wps:wsp>
                        <wps:cNvPr id="1690095038" name="TextBox 6">
                          <a:extLst>
                            <a:ext uri="{FF2B5EF4-FFF2-40B4-BE49-F238E27FC236}">
                              <a16:creationId xmlns:a16="http://schemas.microsoft.com/office/drawing/2014/main" id="{4122FB5D-EBAC-BA29-0192-2E15694E30CC}"/>
                            </a:ext>
                          </a:extLst>
                        </wps:cNvPr>
                        <wps:cNvSpPr txBox="1"/>
                        <wps:spPr>
                          <a:xfrm>
                            <a:off x="3265602" y="0"/>
                            <a:ext cx="339365" cy="307777"/>
                          </a:xfrm>
                          <a:prstGeom prst="rect">
                            <a:avLst/>
                          </a:prstGeom>
                          <a:noFill/>
                        </wps:spPr>
                        <wps:txbx>
                          <w:txbxContent>
                            <w:p w14:paraId="42A58CC0" w14:textId="77777777" w:rsidR="00E96C13" w:rsidRDefault="00E96C13" w:rsidP="00E96C13">
                              <w:pPr>
                                <w:rPr>
                                  <w:rFonts w:hAnsi="Calibri"/>
                                  <w:color w:val="000000" w:themeColor="text1"/>
                                  <w:kern w:val="24"/>
                                  <w:sz w:val="28"/>
                                  <w:szCs w:val="28"/>
                                </w:rPr>
                              </w:pPr>
                              <w:r>
                                <w:rPr>
                                  <w:rFonts w:hAnsi="Calibri"/>
                                  <w:color w:val="000000" w:themeColor="text1"/>
                                  <w:kern w:val="24"/>
                                  <w:sz w:val="28"/>
                                  <w:szCs w:val="28"/>
                                </w:rPr>
                                <w:t>B</w:t>
                              </w:r>
                            </w:p>
                          </w:txbxContent>
                        </wps:txbx>
                        <wps:bodyPr wrap="square" rtlCol="0">
                          <a:spAutoFit/>
                        </wps:bodyPr>
                      </wps:wsp>
                      <wps:wsp>
                        <wps:cNvPr id="1796157805" name="TextBox 7">
                          <a:extLst>
                            <a:ext uri="{FF2B5EF4-FFF2-40B4-BE49-F238E27FC236}">
                              <a16:creationId xmlns:a16="http://schemas.microsoft.com/office/drawing/2014/main" id="{9E2747CD-52DD-A7FC-C63F-689B6B8D362F}"/>
                            </a:ext>
                          </a:extLst>
                        </wps:cNvPr>
                        <wps:cNvSpPr txBox="1"/>
                        <wps:spPr>
                          <a:xfrm>
                            <a:off x="1233129" y="2834939"/>
                            <a:ext cx="339365" cy="307777"/>
                          </a:xfrm>
                          <a:prstGeom prst="rect">
                            <a:avLst/>
                          </a:prstGeom>
                          <a:noFill/>
                        </wps:spPr>
                        <wps:txbx>
                          <w:txbxContent>
                            <w:p w14:paraId="64157585" w14:textId="77777777" w:rsidR="00E96C13" w:rsidRDefault="00E96C13" w:rsidP="00E96C13">
                              <w:pPr>
                                <w:rPr>
                                  <w:rFonts w:hAnsi="Calibri"/>
                                  <w:color w:val="000000" w:themeColor="text1"/>
                                  <w:kern w:val="24"/>
                                  <w:sz w:val="28"/>
                                  <w:szCs w:val="28"/>
                                </w:rPr>
                              </w:pPr>
                              <w:r>
                                <w:rPr>
                                  <w:rFonts w:hAnsi="Calibri"/>
                                  <w:color w:val="000000" w:themeColor="text1"/>
                                  <w:kern w:val="24"/>
                                  <w:sz w:val="28"/>
                                  <w:szCs w:val="28"/>
                                </w:rPr>
                                <w:t>C</w:t>
                              </w:r>
                            </w:p>
                          </w:txbxContent>
                        </wps:txbx>
                        <wps:bodyPr wrap="square" rtlCol="0">
                          <a:spAutoFit/>
                        </wps:bodyPr>
                      </wps:wsp>
                    </wpg:wgp>
                  </a:graphicData>
                </a:graphic>
              </wp:inline>
            </w:drawing>
          </mc:Choice>
          <mc:Fallback>
            <w:pict>
              <v:group w14:anchorId="0B52904B" id="Group 8" o:spid="_x0000_s1026" style="width:7in;height:444.1pt;mso-position-horizontal-relative:char;mso-position-vertical-relative:line" coordsize="64008,56402"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98136000" o:spid="_x0000_s1027" type="#_x0000_t75" style="position:absolute;top:1538;width:64008;height:548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">
                  <v:imagedata r:id="rId25" o:title=""/>
                </v:shape>
                <v:shapetype id="_x0000_t202" coordsize="21600,21600" o:spt="202" path="m,l,21600r21600,l21600,xe">
                  <v:stroke joinstyle="miter"/>
                  <v:path gradientshapeok="t" o:connecttype="rect"/>
                </v:shapetype>
                <v:shape id="TextBox 5" o:spid="_x0000_s1028" type="#_x0000_t202" style="position:absolute;left:1304;width:3393;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" filled="f" stroked="f">
                  <v:textbox style="mso-fit-shape-to-text:t">
                    <w:txbxContent>
                      <w:p w14:paraId="59F5B820" w14:textId="77777777" w:rsidR="00E96C13" w:rsidRDefault="00E96C13" w:rsidP="00E96C13">
                        <w:pPr>
                          <w:rPr>
                            <w:rFonts w:hAnsi="Calibri"/>
                            <w:color w:val="000000" w:themeColor="text1"/>
                            <w:kern w:val="24"/>
                            <w:sz w:val="28"/>
                            <w:szCs w:val="28"/>
                          </w:rPr>
                        </w:pPr>
                        <w:r>
                          <w:rPr>
                            <w:rFonts w:hAnsi="Calibri"/>
                            <w:color w:val="000000" w:themeColor="text1"/>
                            <w:kern w:val="24"/>
                            <w:sz w:val="28"/>
                            <w:szCs w:val="28"/>
                          </w:rPr>
                          <w:t>A</w:t>
                        </w:r>
                      </w:p>
                    </w:txbxContent>
                  </v:textbox>
                </v:shape>
                <v:shape id="TextBox 6" o:spid="_x0000_s1029" type="#_x0000_t202" style="position:absolute;left:32656;width:3393;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" filled="f" stroked="f">
                  <v:textbox style="mso-fit-shape-to-text:t">
                    <w:txbxContent>
                      <w:p w14:paraId="42A58CC0" w14:textId="77777777" w:rsidR="00E96C13" w:rsidRDefault="00E96C13" w:rsidP="00E96C13">
                        <w:pPr>
                          <w:rPr>
                            <w:rFonts w:hAnsi="Calibri"/>
                            <w:color w:val="000000" w:themeColor="text1"/>
                            <w:kern w:val="24"/>
                            <w:sz w:val="28"/>
                            <w:szCs w:val="28"/>
                          </w:rPr>
                        </w:pPr>
                        <w:r>
                          <w:rPr>
                            <w:rFonts w:hAnsi="Calibri"/>
                            <w:color w:val="000000" w:themeColor="text1"/>
                            <w:kern w:val="24"/>
                            <w:sz w:val="28"/>
                            <w:szCs w:val="28"/>
                          </w:rPr>
                          <w:t>B</w:t>
                        </w:r>
                      </w:p>
                    </w:txbxContent>
                  </v:textbox>
                </v:shape>
                <v:shape id="TextBox 7" o:spid="_x0000_s1030" type="#_x0000_t202" style="position:absolute;left:12331;top:28349;width:3393;height:30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" filled="f" stroked="f">
                  <v:textbox style="mso-fit-shape-to-text:t">
                    <w:txbxContent>
                      <w:p w14:paraId="64157585" w14:textId="77777777" w:rsidR="00E96C13" w:rsidRDefault="00E96C13" w:rsidP="00E96C13">
                        <w:pPr>
                          <w:rPr>
                            <w:rFonts w:hAnsi="Calibri"/>
                            <w:color w:val="000000" w:themeColor="text1"/>
                            <w:kern w:val="24"/>
                            <w:sz w:val="28"/>
                            <w:szCs w:val="28"/>
                          </w:rPr>
                        </w:pPr>
                        <w:r>
                          <w:rPr>
                            <w:rFonts w:hAnsi="Calibri"/>
                            <w:color w:val="000000" w:themeColor="text1"/>
                            <w:kern w:val="24"/>
                            <w:sz w:val="28"/>
                            <w:szCs w:val="28"/>
                          </w:rPr>
                          <w:t>C</w:t>
                        </w:r>
                      </w:p>
                    </w:txbxContent>
                  </v:textbox>
                </v:shape>
                <w10:anchorlock/>
              </v:group>
            </w:pict>
          </mc:Fallback>
        </mc:AlternateContent>
      </w:r>
    </w:p>
    <w:p w14:paraId="42FC3983" w14:textId="77777777" w:rsidR="00E96C13" w:rsidRDefault="00E96C13" w:rsidP="00D004F5">
      <w:pPr>
        <w:rPr>
          <w:b/>
          <w:bCs/>
        </w:rPr>
      </w:pPr>
    </w:p>
    <w:p w14:paraId="7E0B35F6" w14:textId="43197F4E" w:rsidR="00CE0F04" w:rsidRPr="00CE0F04" w:rsidRDefault="00CE0F04" w:rsidP="00D004F5">
      <w:r>
        <w:rPr>
          <w:b/>
          <w:bCs/>
        </w:rPr>
        <w:t xml:space="preserve">Supplementary Figure </w:t>
      </w:r>
      <w:r w:rsidR="004C7243">
        <w:rPr>
          <w:b/>
          <w:bCs/>
        </w:rPr>
        <w:t>2</w:t>
      </w:r>
      <w:r>
        <w:rPr>
          <w:b/>
          <w:bCs/>
        </w:rPr>
        <w:t xml:space="preserve">: </w:t>
      </w:r>
      <w:r>
        <w:t xml:space="preserve">Age distributions of the member and visit populations. Panel A: The proportion of members in each region that fall into each age group in an average year in the observation period. Panel B: The proportion of GAS pharyngitis visits in each region that fall into each age category. Panel C: </w:t>
      </w:r>
      <w:r w:rsidR="00587E53">
        <w:t>The average number of visits</w:t>
      </w:r>
      <w:r w:rsidR="0089235E">
        <w:t xml:space="preserve"> per 1000 members</w:t>
      </w:r>
      <w:r w:rsidR="00587E53">
        <w:t xml:space="preserve"> in each age group in each </w:t>
      </w:r>
      <w:r w:rsidR="0089235E">
        <w:t xml:space="preserve">month over the course of an average year. Shading represents 95% confidence </w:t>
      </w:r>
      <w:r w:rsidR="00977AE9">
        <w:t>intervals;</w:t>
      </w:r>
      <w:r w:rsidR="0089235E">
        <w:t xml:space="preserve"> points are individual year observations.</w:t>
      </w:r>
    </w:p>
    <w:p w14:paraId="1CB1D8C8" w14:textId="77777777" w:rsidR="00CE0F04" w:rsidRDefault="00CE0F04" w:rsidP="00D004F5">
      <w:pPr>
        <w:rPr>
          <w:b/>
          <w:bCs/>
        </w:rPr>
      </w:pPr>
    </w:p>
    <w:p w14:paraId="4D96629B" w14:textId="77777777" w:rsidR="00CE0F04" w:rsidRDefault="00CE0F04" w:rsidP="00D004F5">
      <w:pPr>
        <w:rPr>
          <w:b/>
          <w:bCs/>
        </w:rPr>
      </w:pPr>
    </w:p>
    <w:p w14:paraId="4ABE3431" w14:textId="77777777" w:rsidR="00CE0F04" w:rsidRDefault="00CE0F04" w:rsidP="00D004F5">
      <w:pPr>
        <w:rPr>
          <w:b/>
          <w:bCs/>
        </w:rPr>
      </w:pPr>
    </w:p>
    <w:p w14:paraId="5637605F" w14:textId="77777777" w:rsidR="00CE0F04" w:rsidRDefault="00CE0F04" w:rsidP="00D004F5">
      <w:pPr>
        <w:rPr>
          <w:b/>
          <w:bCs/>
        </w:rPr>
      </w:pPr>
    </w:p>
    <w:p w14:paraId="6155D81D" w14:textId="77777777" w:rsidR="00E96C13" w:rsidRDefault="00E96C13" w:rsidP="00187383">
      <w:pPr>
        <w:rPr>
          <w:b/>
          <w:bCs/>
        </w:rPr>
      </w:pPr>
    </w:p>
    <w:p w14:paraId="275D3444" w14:textId="77777777" w:rsidR="00E96C13" w:rsidRDefault="00E96C13" w:rsidP="00187383">
      <w:pPr>
        <w:rPr>
          <w:b/>
          <w:bCs/>
        </w:rPr>
      </w:pPr>
    </w:p>
    <w:p w14:paraId="5CF39131" w14:textId="68B66979" w:rsidR="00E96C13" w:rsidRDefault="00354E8D" w:rsidP="00187383">
      <w:pPr>
        <w:rPr>
          <w:b/>
          <w:bCs/>
        </w:rPr>
      </w:pPr>
      <w:r w:rsidRPr="00354E8D">
        <w:rPr>
          <w:b/>
          <w:bCs/>
          <w:noProof/>
        </w:rPr>
        <w:lastRenderedPageBreak/>
        <mc:AlternateContent>
          <mc:Choice Requires="wpg">
            <w:drawing>
              <wp:inline distT="0" distB="0" distL="0" distR="0" wp14:anchorId="2FF2B91C" wp14:editId="1E7F03EF">
                <wp:extent cx="6400800" cy="5640290"/>
                <wp:effectExtent l="0" t="0" r="0" b="0"/>
                <wp:docPr id="12" name="Group 11">
                  <a:extLst xmlns:a="http://schemas.openxmlformats.org/drawingml/2006/main">
                    <a:ext uri="{FF2B5EF4-FFF2-40B4-BE49-F238E27FC236}">
                      <a16:creationId xmlns:a16="http://schemas.microsoft.com/office/drawing/2014/main" id="{03404EDD-E6C5-BA7A-D315-CA00ABE64D78}"/>
                    </a:ext>
                  </a:extLst>
                </wp:docPr>
                <wp:cNvGraphicFramePr/>
                <a:graphic xmlns:a="http://schemas.openxmlformats.org/drawingml/2006/main">
                  <a:graphicData uri="http://schemas.microsoft.com/office/word/2010/wordprocessingGroup">
                    <wpg:wgp>
                      <wpg:cNvGrpSpPr/>
                      <wpg:grpSpPr>
                        <a:xfrm>
                          <a:off x="0" y="0"/>
                          <a:ext cx="6400800" cy="5640290"/>
                          <a:chOff x="0" y="0"/>
                          <a:chExt cx="6400800" cy="5640290"/>
                        </a:xfrm>
                      </wpg:grpSpPr>
                      <pic:pic xmlns:pic="http://schemas.openxmlformats.org/drawingml/2006/picture">
                        <pic:nvPicPr>
                          <pic:cNvPr id="1803250533" name="Picture 1803250533">
                            <a:extLst>
                              <a:ext uri="{FF2B5EF4-FFF2-40B4-BE49-F238E27FC236}">
                                <a16:creationId xmlns:a16="http://schemas.microsoft.com/office/drawing/2014/main" id="{09079200-A9E2-F442-ED3F-6C9A48C0B8A5}"/>
                              </a:ext>
                            </a:extLst>
                          </pic:cNvPr>
                          <pic:cNvPicPr>
                            <a:picLocks noChangeAspect="1"/>
                          </pic:cNvPicPr>
                        </pic:nvPicPr>
                        <pic:blipFill>
                          <a:blip r:embed="rId26"/>
                          <a:stretch>
                            <a:fillRect/>
                          </a:stretch>
                        </pic:blipFill>
                        <pic:spPr>
                          <a:xfrm>
                            <a:off x="0" y="153890"/>
                            <a:ext cx="6400800" cy="5486400"/>
                          </a:xfrm>
                          <a:prstGeom prst="rect">
                            <a:avLst/>
                          </a:prstGeom>
                        </pic:spPr>
                      </pic:pic>
                      <wps:wsp>
                        <wps:cNvPr id="811840787" name="TextBox 8">
                          <a:extLst>
                            <a:ext uri="{FF2B5EF4-FFF2-40B4-BE49-F238E27FC236}">
                              <a16:creationId xmlns:a16="http://schemas.microsoft.com/office/drawing/2014/main" id="{10140916-46AD-4F73-55A7-F067EDDE71FF}"/>
                            </a:ext>
                          </a:extLst>
                        </wps:cNvPr>
                        <wps:cNvSpPr txBox="1"/>
                        <wps:spPr>
                          <a:xfrm>
                            <a:off x="130404" y="1"/>
                            <a:ext cx="339365" cy="307777"/>
                          </a:xfrm>
                          <a:prstGeom prst="rect">
                            <a:avLst/>
                          </a:prstGeom>
                          <a:noFill/>
                        </wps:spPr>
                        <wps:txbx>
                          <w:txbxContent>
                            <w:p w14:paraId="78BC4DB4" w14:textId="77777777" w:rsidR="00354E8D" w:rsidRDefault="00354E8D" w:rsidP="00354E8D">
                              <w:pPr>
                                <w:rPr>
                                  <w:rFonts w:hAnsi="Calibri"/>
                                  <w:color w:val="000000" w:themeColor="text1"/>
                                  <w:kern w:val="24"/>
                                  <w:sz w:val="28"/>
                                  <w:szCs w:val="28"/>
                                </w:rPr>
                              </w:pPr>
                              <w:r>
                                <w:rPr>
                                  <w:rFonts w:hAnsi="Calibri"/>
                                  <w:color w:val="000000" w:themeColor="text1"/>
                                  <w:kern w:val="24"/>
                                  <w:sz w:val="28"/>
                                  <w:szCs w:val="28"/>
                                </w:rPr>
                                <w:t>A</w:t>
                              </w:r>
                            </w:p>
                          </w:txbxContent>
                        </wps:txbx>
                        <wps:bodyPr wrap="square" rtlCol="0">
                          <a:spAutoFit/>
                        </wps:bodyPr>
                      </wps:wsp>
                      <wps:wsp>
                        <wps:cNvPr id="810573838" name="TextBox 9">
                          <a:extLst>
                            <a:ext uri="{FF2B5EF4-FFF2-40B4-BE49-F238E27FC236}">
                              <a16:creationId xmlns:a16="http://schemas.microsoft.com/office/drawing/2014/main" id="{65C96323-3D35-0D88-FF0A-4F8BD1432236}"/>
                            </a:ext>
                          </a:extLst>
                        </wps:cNvPr>
                        <wps:cNvSpPr txBox="1"/>
                        <wps:spPr>
                          <a:xfrm>
                            <a:off x="3265602" y="0"/>
                            <a:ext cx="339365" cy="307777"/>
                          </a:xfrm>
                          <a:prstGeom prst="rect">
                            <a:avLst/>
                          </a:prstGeom>
                          <a:noFill/>
                        </wps:spPr>
                        <wps:txbx>
                          <w:txbxContent>
                            <w:p w14:paraId="2967D8F4" w14:textId="77777777" w:rsidR="00354E8D" w:rsidRDefault="00354E8D" w:rsidP="00354E8D">
                              <w:pPr>
                                <w:rPr>
                                  <w:rFonts w:hAnsi="Calibri"/>
                                  <w:color w:val="000000" w:themeColor="text1"/>
                                  <w:kern w:val="24"/>
                                  <w:sz w:val="28"/>
                                  <w:szCs w:val="28"/>
                                </w:rPr>
                              </w:pPr>
                              <w:r>
                                <w:rPr>
                                  <w:rFonts w:hAnsi="Calibri"/>
                                  <w:color w:val="000000" w:themeColor="text1"/>
                                  <w:kern w:val="24"/>
                                  <w:sz w:val="28"/>
                                  <w:szCs w:val="28"/>
                                </w:rPr>
                                <w:t>B</w:t>
                              </w:r>
                            </w:p>
                          </w:txbxContent>
                        </wps:txbx>
                        <wps:bodyPr wrap="square" rtlCol="0">
                          <a:spAutoFit/>
                        </wps:bodyPr>
                      </wps:wsp>
                      <wps:wsp>
                        <wps:cNvPr id="1755301063" name="TextBox 10">
                          <a:extLst>
                            <a:ext uri="{FF2B5EF4-FFF2-40B4-BE49-F238E27FC236}">
                              <a16:creationId xmlns:a16="http://schemas.microsoft.com/office/drawing/2014/main" id="{179446D3-71D4-F9A6-753A-382039AE34BC}"/>
                            </a:ext>
                          </a:extLst>
                        </wps:cNvPr>
                        <wps:cNvSpPr txBox="1"/>
                        <wps:spPr>
                          <a:xfrm>
                            <a:off x="1233129" y="2788047"/>
                            <a:ext cx="339365" cy="307777"/>
                          </a:xfrm>
                          <a:prstGeom prst="rect">
                            <a:avLst/>
                          </a:prstGeom>
                          <a:noFill/>
                        </wps:spPr>
                        <wps:txbx>
                          <w:txbxContent>
                            <w:p w14:paraId="238DBFDD" w14:textId="77777777" w:rsidR="00354E8D" w:rsidRDefault="00354E8D" w:rsidP="00354E8D">
                              <w:pPr>
                                <w:rPr>
                                  <w:rFonts w:hAnsi="Calibri"/>
                                  <w:color w:val="000000" w:themeColor="text1"/>
                                  <w:kern w:val="24"/>
                                  <w:sz w:val="28"/>
                                  <w:szCs w:val="28"/>
                                </w:rPr>
                              </w:pPr>
                              <w:r>
                                <w:rPr>
                                  <w:rFonts w:hAnsi="Calibri"/>
                                  <w:color w:val="000000" w:themeColor="text1"/>
                                  <w:kern w:val="24"/>
                                  <w:sz w:val="28"/>
                                  <w:szCs w:val="28"/>
                                </w:rPr>
                                <w:t>C</w:t>
                              </w:r>
                            </w:p>
                          </w:txbxContent>
                        </wps:txbx>
                        <wps:bodyPr wrap="square" rtlCol="0">
                          <a:spAutoFit/>
                        </wps:bodyPr>
                      </wps:wsp>
                    </wpg:wgp>
                  </a:graphicData>
                </a:graphic>
              </wp:inline>
            </w:drawing>
          </mc:Choice>
          <mc:Fallback>
            <w:pict>
              <v:group w14:anchorId="2FF2B91C" id="Group 11" o:spid="_x0000_s1031" style="width:7in;height:444.1pt;mso-position-horizontal-relative:char;mso-position-vertical-relative:line" coordsize="64008,56402"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">
                <v:shape id="Picture 1803250533" o:spid="_x0000_s1032" type="#_x0000_t75" style="position:absolute;top:1538;width:64008;height:548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">
                  <v:imagedata r:id="rId27" o:title=""/>
                </v:shape>
                <v:shape id="TextBox 8" o:spid="_x0000_s1033" type="#_x0000_t202" style="position:absolute;left:1304;width:3393;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" filled="f" stroked="f">
                  <v:textbox style="mso-fit-shape-to-text:t">
                    <w:txbxContent>
                      <w:p w14:paraId="78BC4DB4" w14:textId="77777777" w:rsidR="00354E8D" w:rsidRDefault="00354E8D" w:rsidP="00354E8D">
                        <w:pPr>
                          <w:rPr>
                            <w:rFonts w:hAnsi="Calibri"/>
                            <w:color w:val="000000" w:themeColor="text1"/>
                            <w:kern w:val="24"/>
                            <w:sz w:val="28"/>
                            <w:szCs w:val="28"/>
                          </w:rPr>
                        </w:pPr>
                        <w:r>
                          <w:rPr>
                            <w:rFonts w:hAnsi="Calibri"/>
                            <w:color w:val="000000" w:themeColor="text1"/>
                            <w:kern w:val="24"/>
                            <w:sz w:val="28"/>
                            <w:szCs w:val="28"/>
                          </w:rPr>
                          <w:t>A</w:t>
                        </w:r>
                      </w:p>
                    </w:txbxContent>
                  </v:textbox>
                </v:shape>
                <v:shape id="TextBox 9" o:spid="_x0000_s1034" type="#_x0000_t202" style="position:absolute;left:32656;width:3393;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" filled="f" stroked="f">
                  <v:textbox style="mso-fit-shape-to-text:t">
                    <w:txbxContent>
                      <w:p w14:paraId="2967D8F4" w14:textId="77777777" w:rsidR="00354E8D" w:rsidRDefault="00354E8D" w:rsidP="00354E8D">
                        <w:pPr>
                          <w:rPr>
                            <w:rFonts w:hAnsi="Calibri"/>
                            <w:color w:val="000000" w:themeColor="text1"/>
                            <w:kern w:val="24"/>
                            <w:sz w:val="28"/>
                            <w:szCs w:val="28"/>
                          </w:rPr>
                        </w:pPr>
                        <w:r>
                          <w:rPr>
                            <w:rFonts w:hAnsi="Calibri"/>
                            <w:color w:val="000000" w:themeColor="text1"/>
                            <w:kern w:val="24"/>
                            <w:sz w:val="28"/>
                            <w:szCs w:val="28"/>
                          </w:rPr>
                          <w:t>B</w:t>
                        </w:r>
                      </w:p>
                    </w:txbxContent>
                  </v:textbox>
                </v:shape>
                <v:shape id="TextBox 10" o:spid="_x0000_s1035" type="#_x0000_t202" style="position:absolute;left:12331;top:27880;width:3393;height:30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" filled="f" stroked="f">
                  <v:textbox style="mso-fit-shape-to-text:t">
                    <w:txbxContent>
                      <w:p w14:paraId="238DBFDD" w14:textId="77777777" w:rsidR="00354E8D" w:rsidRDefault="00354E8D" w:rsidP="00354E8D">
                        <w:pPr>
                          <w:rPr>
                            <w:rFonts w:hAnsi="Calibri"/>
                            <w:color w:val="000000" w:themeColor="text1"/>
                            <w:kern w:val="24"/>
                            <w:sz w:val="28"/>
                            <w:szCs w:val="28"/>
                          </w:rPr>
                        </w:pPr>
                        <w:r>
                          <w:rPr>
                            <w:rFonts w:hAnsi="Calibri"/>
                            <w:color w:val="000000" w:themeColor="text1"/>
                            <w:kern w:val="24"/>
                            <w:sz w:val="28"/>
                            <w:szCs w:val="28"/>
                          </w:rPr>
                          <w:t>C</w:t>
                        </w:r>
                      </w:p>
                    </w:txbxContent>
                  </v:textbox>
                </v:shape>
                <w10:anchorlock/>
              </v:group>
            </w:pict>
          </mc:Fallback>
        </mc:AlternateContent>
      </w:r>
    </w:p>
    <w:p w14:paraId="629A0D40" w14:textId="6222B63F" w:rsidR="00354E8D" w:rsidRDefault="00354E8D" w:rsidP="00187383">
      <w:pPr>
        <w:rPr>
          <w:b/>
          <w:bCs/>
        </w:rPr>
      </w:pPr>
    </w:p>
    <w:p w14:paraId="7D170071" w14:textId="20375DFE" w:rsidR="00AC322C" w:rsidRPr="00C0146F" w:rsidRDefault="00D97BC6" w:rsidP="00187383">
      <w:r>
        <w:rPr>
          <w:b/>
          <w:bCs/>
        </w:rPr>
        <w:t xml:space="preserve">Supplementary </w:t>
      </w:r>
      <w:r w:rsidR="00D004F5">
        <w:rPr>
          <w:b/>
          <w:bCs/>
        </w:rPr>
        <w:t xml:space="preserve">Figure </w:t>
      </w:r>
      <w:r w:rsidR="004C7243">
        <w:rPr>
          <w:b/>
          <w:bCs/>
        </w:rPr>
        <w:t>3</w:t>
      </w:r>
      <w:r w:rsidR="00187383">
        <w:rPr>
          <w:b/>
          <w:bCs/>
        </w:rPr>
        <w:t xml:space="preserve">: </w:t>
      </w:r>
      <w:r w:rsidR="00D004F5">
        <w:t xml:space="preserve">Visits per 1000 people </w:t>
      </w:r>
      <w:r w:rsidR="00C93D45">
        <w:t xml:space="preserve">per year </w:t>
      </w:r>
      <w:r w:rsidR="00D004F5">
        <w:t>in each region</w:t>
      </w:r>
      <w:r w:rsidR="00187383">
        <w:t xml:space="preserve">. Panel A: Visits per 1000 people in each region over the 9-year observation period. Panel B: </w:t>
      </w:r>
      <w:r w:rsidR="00AC322C">
        <w:t xml:space="preserve">Average visits per 1000 </w:t>
      </w:r>
      <w:r w:rsidR="00601C73">
        <w:t>people</w:t>
      </w:r>
      <w:r w:rsidR="00AC322C">
        <w:t xml:space="preserve"> per year in each region with brackets showing 95% confidence intervals representing year-to-year variability. </w:t>
      </w:r>
      <w:r w:rsidR="00187383">
        <w:t>Panel C:</w:t>
      </w:r>
      <w:r w:rsidR="00AC322C">
        <w:t xml:space="preserve"> Comparisons between each region pair. The y-axis shows the difference in average visits per 1000 </w:t>
      </w:r>
      <w:r w:rsidR="00601C73">
        <w:t>people</w:t>
      </w:r>
      <w:r w:rsidR="00AC322C">
        <w:t xml:space="preserve"> per year. The x-axis shows the negative log p-value from Welch’s two-sample t-test comparing the 9 observations from each region. The dashed line indicates the significance threshold of 0.05 corrected for multiple hypothesis testing with the Bonferroni correction, where points to the right of the line are statistically significant and points to the left are not. </w:t>
      </w:r>
    </w:p>
    <w:p w14:paraId="7ADC3867" w14:textId="77777777" w:rsidR="005815D4" w:rsidRDefault="005815D4">
      <w:pPr>
        <w:rPr>
          <w:b/>
          <w:bCs/>
        </w:rPr>
      </w:pPr>
    </w:p>
    <w:p w14:paraId="1E09F703" w14:textId="78C6D933" w:rsidR="005815D4" w:rsidRDefault="005815D4">
      <w:pPr>
        <w:rPr>
          <w:b/>
          <w:bCs/>
        </w:rPr>
      </w:pPr>
    </w:p>
    <w:p w14:paraId="70C7992A" w14:textId="20886147" w:rsidR="00FE4612" w:rsidRPr="00C0146F" w:rsidRDefault="00354E8D" w:rsidP="00C93D45">
      <w:r w:rsidRPr="00354E8D">
        <w:rPr>
          <w:b/>
          <w:bCs/>
          <w:noProof/>
        </w:rPr>
        <w:lastRenderedPageBreak/>
        <mc:AlternateContent>
          <mc:Choice Requires="wpg">
            <w:drawing>
              <wp:inline distT="0" distB="0" distL="0" distR="0" wp14:anchorId="2B08B10B" wp14:editId="40D7C2BF">
                <wp:extent cx="5943600" cy="3102250"/>
                <wp:effectExtent l="0" t="0" r="0" b="0"/>
                <wp:docPr id="13" name="Group 12">
                  <a:extLst xmlns:a="http://schemas.openxmlformats.org/drawingml/2006/main">
                    <a:ext uri="{FF2B5EF4-FFF2-40B4-BE49-F238E27FC236}">
                      <a16:creationId xmlns:a16="http://schemas.microsoft.com/office/drawing/2014/main" id="{F6AAE5AE-BA60-E06D-0F3D-C47E4AD6E24F}"/>
                    </a:ext>
                  </a:extLst>
                </wp:docPr>
                <wp:cNvGraphicFramePr/>
                <a:graphic xmlns:a="http://schemas.openxmlformats.org/drawingml/2006/main">
                  <a:graphicData uri="http://schemas.microsoft.com/office/word/2010/wordprocessingGroup">
                    <wpg:wgp>
                      <wpg:cNvGrpSpPr/>
                      <wpg:grpSpPr>
                        <a:xfrm>
                          <a:off x="0" y="0"/>
                          <a:ext cx="5943600" cy="3102250"/>
                          <a:chOff x="0" y="0"/>
                          <a:chExt cx="5943600" cy="3102250"/>
                        </a:xfrm>
                      </wpg:grpSpPr>
                      <pic:pic xmlns:pic="http://schemas.openxmlformats.org/drawingml/2006/picture">
                        <pic:nvPicPr>
                          <pic:cNvPr id="1783237163" name="Picture 1783237163">
                            <a:extLst>
                              <a:ext uri="{FF2B5EF4-FFF2-40B4-BE49-F238E27FC236}">
                                <a16:creationId xmlns:a16="http://schemas.microsoft.com/office/drawing/2014/main" id="{C6B00DF1-50F4-5343-2217-D830122F5E33}"/>
                              </a:ext>
                            </a:extLst>
                          </pic:cNvPr>
                          <pic:cNvPicPr>
                            <a:picLocks noChangeAspect="1"/>
                          </pic:cNvPicPr>
                        </pic:nvPicPr>
                        <pic:blipFill>
                          <a:blip r:embed="rId28"/>
                          <a:stretch>
                            <a:fillRect/>
                          </a:stretch>
                        </pic:blipFill>
                        <pic:spPr>
                          <a:xfrm>
                            <a:off x="0" y="130450"/>
                            <a:ext cx="5943600" cy="2971800"/>
                          </a:xfrm>
                          <a:prstGeom prst="rect">
                            <a:avLst/>
                          </a:prstGeom>
                        </pic:spPr>
                      </pic:pic>
                      <wps:wsp>
                        <wps:cNvPr id="1426296646" name="TextBox 10">
                          <a:extLst>
                            <a:ext uri="{FF2B5EF4-FFF2-40B4-BE49-F238E27FC236}">
                              <a16:creationId xmlns:a16="http://schemas.microsoft.com/office/drawing/2014/main" id="{F26AE54D-7FC8-8BCB-D3EE-0860F52ECD18}"/>
                            </a:ext>
                          </a:extLst>
                        </wps:cNvPr>
                        <wps:cNvSpPr txBox="1"/>
                        <wps:spPr>
                          <a:xfrm>
                            <a:off x="153852" y="1"/>
                            <a:ext cx="339365" cy="307777"/>
                          </a:xfrm>
                          <a:prstGeom prst="rect">
                            <a:avLst/>
                          </a:prstGeom>
                          <a:noFill/>
                        </wps:spPr>
                        <wps:txbx>
                          <w:txbxContent>
                            <w:p w14:paraId="4CC44427" w14:textId="77777777" w:rsidR="00354E8D" w:rsidRDefault="00354E8D" w:rsidP="00354E8D">
                              <w:pPr>
                                <w:rPr>
                                  <w:rFonts w:hAnsi="Calibri"/>
                                  <w:color w:val="000000" w:themeColor="text1"/>
                                  <w:kern w:val="24"/>
                                  <w:sz w:val="28"/>
                                  <w:szCs w:val="28"/>
                                </w:rPr>
                              </w:pPr>
                              <w:r>
                                <w:rPr>
                                  <w:rFonts w:hAnsi="Calibri"/>
                                  <w:color w:val="000000" w:themeColor="text1"/>
                                  <w:kern w:val="24"/>
                                  <w:sz w:val="28"/>
                                  <w:szCs w:val="28"/>
                                </w:rPr>
                                <w:t>A</w:t>
                              </w:r>
                            </w:p>
                          </w:txbxContent>
                        </wps:txbx>
                        <wps:bodyPr wrap="square" rtlCol="0">
                          <a:spAutoFit/>
                        </wps:bodyPr>
                      </wps:wsp>
                      <wps:wsp>
                        <wps:cNvPr id="1367220190" name="TextBox 11">
                          <a:extLst>
                            <a:ext uri="{FF2B5EF4-FFF2-40B4-BE49-F238E27FC236}">
                              <a16:creationId xmlns:a16="http://schemas.microsoft.com/office/drawing/2014/main" id="{418BE5E2-A17B-1171-069A-FF84E0E0C775}"/>
                            </a:ext>
                          </a:extLst>
                        </wps:cNvPr>
                        <wps:cNvSpPr txBox="1"/>
                        <wps:spPr>
                          <a:xfrm>
                            <a:off x="2632435" y="0"/>
                            <a:ext cx="339365" cy="307777"/>
                          </a:xfrm>
                          <a:prstGeom prst="rect">
                            <a:avLst/>
                          </a:prstGeom>
                          <a:noFill/>
                        </wps:spPr>
                        <wps:txbx>
                          <w:txbxContent>
                            <w:p w14:paraId="20776C74" w14:textId="77777777" w:rsidR="00354E8D" w:rsidRDefault="00354E8D" w:rsidP="00354E8D">
                              <w:pPr>
                                <w:rPr>
                                  <w:rFonts w:hAnsi="Calibri"/>
                                  <w:color w:val="000000" w:themeColor="text1"/>
                                  <w:kern w:val="24"/>
                                  <w:sz w:val="28"/>
                                  <w:szCs w:val="28"/>
                                </w:rPr>
                              </w:pPr>
                              <w:r>
                                <w:rPr>
                                  <w:rFonts w:hAnsi="Calibri"/>
                                  <w:color w:val="000000" w:themeColor="text1"/>
                                  <w:kern w:val="24"/>
                                  <w:sz w:val="28"/>
                                  <w:szCs w:val="28"/>
                                </w:rPr>
                                <w:t>B</w:t>
                              </w:r>
                            </w:p>
                          </w:txbxContent>
                        </wps:txbx>
                        <wps:bodyPr wrap="square" rtlCol="0">
                          <a:spAutoFit/>
                        </wps:bodyPr>
                      </wps:wsp>
                    </wpg:wgp>
                  </a:graphicData>
                </a:graphic>
              </wp:inline>
            </w:drawing>
          </mc:Choice>
          <mc:Fallback>
            <w:pict>
              <v:group w14:anchorId="2B08B10B" id="Group 12" o:spid="_x0000_s1036" style="width:468pt;height:244.25pt;mso-position-horizontal-relative:char;mso-position-vertical-relative:line" coordsize="59436,31022"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">
                <v:shape id="Picture 1783237163" o:spid="_x0000_s1037" type="#_x0000_t75" style="position:absolute;top:1304;width:59436;height:297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">
                  <v:imagedata r:id="rId29" o:title=""/>
                </v:shape>
                <v:shape id="TextBox 10" o:spid="_x0000_s1038" type="#_x0000_t202" style="position:absolute;left:1538;width:3394;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" filled="f" stroked="f">
                  <v:textbox style="mso-fit-shape-to-text:t">
                    <w:txbxContent>
                      <w:p w14:paraId="4CC44427" w14:textId="77777777" w:rsidR="00354E8D" w:rsidRDefault="00354E8D" w:rsidP="00354E8D">
                        <w:pPr>
                          <w:rPr>
                            <w:rFonts w:hAnsi="Calibri"/>
                            <w:color w:val="000000" w:themeColor="text1"/>
                            <w:kern w:val="24"/>
                            <w:sz w:val="28"/>
                            <w:szCs w:val="28"/>
                          </w:rPr>
                        </w:pPr>
                        <w:r>
                          <w:rPr>
                            <w:rFonts w:hAnsi="Calibri"/>
                            <w:color w:val="000000" w:themeColor="text1"/>
                            <w:kern w:val="24"/>
                            <w:sz w:val="28"/>
                            <w:szCs w:val="28"/>
                          </w:rPr>
                          <w:t>A</w:t>
                        </w:r>
                      </w:p>
                    </w:txbxContent>
                  </v:textbox>
                </v:shape>
                <v:shape id="TextBox 11" o:spid="_x0000_s1039" type="#_x0000_t202" style="position:absolute;left:26324;width:3394;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" filled="f" stroked="f">
                  <v:textbox style="mso-fit-shape-to-text:t">
                    <w:txbxContent>
                      <w:p w14:paraId="20776C74" w14:textId="77777777" w:rsidR="00354E8D" w:rsidRDefault="00354E8D" w:rsidP="00354E8D">
                        <w:pPr>
                          <w:rPr>
                            <w:rFonts w:hAnsi="Calibri"/>
                            <w:color w:val="000000" w:themeColor="text1"/>
                            <w:kern w:val="24"/>
                            <w:sz w:val="28"/>
                            <w:szCs w:val="28"/>
                          </w:rPr>
                        </w:pPr>
                        <w:r>
                          <w:rPr>
                            <w:rFonts w:hAnsi="Calibri"/>
                            <w:color w:val="000000" w:themeColor="text1"/>
                            <w:kern w:val="24"/>
                            <w:sz w:val="28"/>
                            <w:szCs w:val="28"/>
                          </w:rPr>
                          <w:t>B</w:t>
                        </w:r>
                      </w:p>
                    </w:txbxContent>
                  </v:textbox>
                </v:shape>
                <w10:anchorlock/>
              </v:group>
            </w:pict>
          </mc:Fallback>
        </mc:AlternateContent>
      </w:r>
      <w:r w:rsidR="005815D4">
        <w:rPr>
          <w:b/>
          <w:bCs/>
        </w:rPr>
        <w:t xml:space="preserve">Supplementary Figure </w:t>
      </w:r>
      <w:r w:rsidR="004C7243">
        <w:rPr>
          <w:b/>
          <w:bCs/>
        </w:rPr>
        <w:t>4:</w:t>
      </w:r>
      <w:r w:rsidR="005815D4">
        <w:rPr>
          <w:b/>
          <w:bCs/>
        </w:rPr>
        <w:t xml:space="preserve"> </w:t>
      </w:r>
      <w:r w:rsidR="005815D4">
        <w:t xml:space="preserve">Visits per 1000 </w:t>
      </w:r>
      <w:r w:rsidR="00601C73">
        <w:t>people</w:t>
      </w:r>
      <w:r w:rsidR="00C93D45">
        <w:t xml:space="preserve"> per year</w:t>
      </w:r>
      <w:r w:rsidR="005815D4">
        <w:t xml:space="preserve"> in each subregion</w:t>
      </w:r>
      <w:r w:rsidR="00C93D45">
        <w:t>. Panel A: Visits per 1000 people</w:t>
      </w:r>
      <w:r w:rsidR="005815D4">
        <w:t xml:space="preserve"> over the 9-year observation period.</w:t>
      </w:r>
      <w:r w:rsidR="00C93D45">
        <w:t xml:space="preserve"> </w:t>
      </w:r>
      <w:r w:rsidR="00C93D45" w:rsidRPr="00C16A24">
        <w:t>Panel B</w:t>
      </w:r>
      <w:r w:rsidR="00C93D45">
        <w:rPr>
          <w:b/>
          <w:bCs/>
        </w:rPr>
        <w:t>:</w:t>
      </w:r>
      <w:r w:rsidR="00E24BA1">
        <w:rPr>
          <w:b/>
          <w:bCs/>
        </w:rPr>
        <w:t xml:space="preserve"> </w:t>
      </w:r>
      <w:r w:rsidR="004F3FD1">
        <w:t xml:space="preserve">Average visits per 1000 </w:t>
      </w:r>
      <w:r w:rsidR="00601C73">
        <w:t>people</w:t>
      </w:r>
      <w:r w:rsidR="004F3FD1">
        <w:t xml:space="preserve"> per year in each subregion with brackets showing 95% confidence intervals representing year-to-year variability.</w:t>
      </w:r>
      <w:r w:rsidR="00C93D45">
        <w:t xml:space="preserve"> </w:t>
      </w:r>
    </w:p>
    <w:p w14:paraId="14AD9E73" w14:textId="344BDB97" w:rsidR="00FE4612" w:rsidRDefault="00FE4612"/>
    <w:p w14:paraId="3F99C302" w14:textId="77777777" w:rsidR="004F6C3C" w:rsidRDefault="004F6C3C"/>
    <w:p w14:paraId="51DD10C4" w14:textId="77777777" w:rsidR="004F6C3C" w:rsidRDefault="004F6C3C"/>
    <w:p w14:paraId="27DE0C73" w14:textId="77777777" w:rsidR="004F6C3C" w:rsidRDefault="004F6C3C"/>
    <w:p w14:paraId="172DC815" w14:textId="77777777" w:rsidR="004F6C3C" w:rsidRDefault="004F6C3C"/>
    <w:p w14:paraId="00AB859B" w14:textId="77777777" w:rsidR="004F6C3C" w:rsidRDefault="004F6C3C"/>
    <w:p w14:paraId="308FE7B1" w14:textId="77777777" w:rsidR="004F6C3C" w:rsidRDefault="004F6C3C"/>
    <w:p w14:paraId="0727A144" w14:textId="77777777" w:rsidR="004F6C3C" w:rsidRDefault="004F6C3C"/>
    <w:p w14:paraId="549EF142" w14:textId="77777777" w:rsidR="004F6C3C" w:rsidRDefault="004F6C3C"/>
    <w:p w14:paraId="6912B2A8" w14:textId="77777777" w:rsidR="004F6C3C" w:rsidRDefault="004F6C3C"/>
    <w:p w14:paraId="3CCE3513" w14:textId="77777777" w:rsidR="004F6C3C" w:rsidRDefault="004F6C3C"/>
    <w:p w14:paraId="49269F25" w14:textId="77777777" w:rsidR="004F6C3C" w:rsidRDefault="004F6C3C"/>
    <w:p w14:paraId="4065D939" w14:textId="4F225A80" w:rsidR="004F6C3C" w:rsidRDefault="004F6C3C" w:rsidP="00D45852">
      <w:pPr>
        <w:jc w:val="center"/>
      </w:pPr>
    </w:p>
    <w:p w14:paraId="47F3F5A2" w14:textId="23C451A9" w:rsidR="004F6C3C" w:rsidRDefault="00325A88">
      <w:r w:rsidRPr="00325A88">
        <w:rPr>
          <w:noProof/>
        </w:rPr>
        <w:lastRenderedPageBreak/>
        <mc:AlternateContent>
          <mc:Choice Requires="wpg">
            <w:drawing>
              <wp:inline distT="0" distB="0" distL="0" distR="0" wp14:anchorId="3D7D7D9D" wp14:editId="3A3BFB97">
                <wp:extent cx="4800600" cy="6858234"/>
                <wp:effectExtent l="0" t="0" r="0" b="0"/>
                <wp:docPr id="8" name="Group 7">
                  <a:extLst xmlns:a="http://schemas.openxmlformats.org/drawingml/2006/main">
                    <a:ext uri="{FF2B5EF4-FFF2-40B4-BE49-F238E27FC236}">
                      <a16:creationId xmlns:a16="http://schemas.microsoft.com/office/drawing/2014/main" id="{31B6D9B4-231B-C794-3C2D-512CFF444538}"/>
                    </a:ext>
                  </a:extLst>
                </wp:docPr>
                <wp:cNvGraphicFramePr/>
                <a:graphic xmlns:a="http://schemas.openxmlformats.org/drawingml/2006/main">
                  <a:graphicData uri="http://schemas.microsoft.com/office/word/2010/wordprocessingGroup">
                    <wpg:wgp>
                      <wpg:cNvGrpSpPr/>
                      <wpg:grpSpPr>
                        <a:xfrm>
                          <a:off x="0" y="0"/>
                          <a:ext cx="4800600" cy="6858234"/>
                          <a:chOff x="0" y="0"/>
                          <a:chExt cx="4800600" cy="6858234"/>
                        </a:xfrm>
                      </wpg:grpSpPr>
                      <pic:pic xmlns:pic="http://schemas.openxmlformats.org/drawingml/2006/picture">
                        <pic:nvPicPr>
                          <pic:cNvPr id="69872382" name="Picture 69872382">
                            <a:extLst>
                              <a:ext uri="{FF2B5EF4-FFF2-40B4-BE49-F238E27FC236}">
                                <a16:creationId xmlns:a16="http://schemas.microsoft.com/office/drawing/2014/main" id="{6C79C39D-93D0-A3DD-EE5D-2E6D44F3B2FA}"/>
                              </a:ext>
                            </a:extLst>
                          </pic:cNvPr>
                          <pic:cNvPicPr>
                            <a:picLocks noChangeAspect="1"/>
                          </pic:cNvPicPr>
                        </pic:nvPicPr>
                        <pic:blipFill>
                          <a:blip r:embed="rId30"/>
                          <a:stretch>
                            <a:fillRect/>
                          </a:stretch>
                        </pic:blipFill>
                        <pic:spPr>
                          <a:xfrm>
                            <a:off x="0" y="234"/>
                            <a:ext cx="4800600" cy="6858000"/>
                          </a:xfrm>
                          <a:prstGeom prst="rect">
                            <a:avLst/>
                          </a:prstGeom>
                        </pic:spPr>
                      </pic:pic>
                      <wps:wsp>
                        <wps:cNvPr id="1351425656" name="TextBox 4">
                          <a:extLst>
                            <a:ext uri="{FF2B5EF4-FFF2-40B4-BE49-F238E27FC236}">
                              <a16:creationId xmlns:a16="http://schemas.microsoft.com/office/drawing/2014/main" id="{AFCBA884-CCE9-26E3-16EE-2A29314D4B1D}"/>
                            </a:ext>
                          </a:extLst>
                        </wps:cNvPr>
                        <wps:cNvSpPr txBox="1"/>
                        <wps:spPr>
                          <a:xfrm>
                            <a:off x="158194" y="0"/>
                            <a:ext cx="339365" cy="307777"/>
                          </a:xfrm>
                          <a:prstGeom prst="rect">
                            <a:avLst/>
                          </a:prstGeom>
                          <a:noFill/>
                        </wps:spPr>
                        <wps:txbx>
                          <w:txbxContent>
                            <w:p w14:paraId="2CDE1EB0" w14:textId="77777777" w:rsidR="00325A88" w:rsidRDefault="00325A88" w:rsidP="00325A88">
                              <w:pPr>
                                <w:rPr>
                                  <w:rFonts w:hAnsi="Calibri"/>
                                  <w:color w:val="000000" w:themeColor="text1"/>
                                  <w:kern w:val="24"/>
                                  <w:sz w:val="28"/>
                                  <w:szCs w:val="28"/>
                                </w:rPr>
                              </w:pPr>
                              <w:r>
                                <w:rPr>
                                  <w:rFonts w:hAnsi="Calibri"/>
                                  <w:color w:val="000000" w:themeColor="text1"/>
                                  <w:kern w:val="24"/>
                                  <w:sz w:val="28"/>
                                  <w:szCs w:val="28"/>
                                </w:rPr>
                                <w:t>A</w:t>
                              </w:r>
                            </w:p>
                          </w:txbxContent>
                        </wps:txbx>
                        <wps:bodyPr wrap="square" rtlCol="0">
                          <a:spAutoFit/>
                        </wps:bodyPr>
                      </wps:wsp>
                      <wps:wsp>
                        <wps:cNvPr id="694920214" name="TextBox 6">
                          <a:extLst>
                            <a:ext uri="{FF2B5EF4-FFF2-40B4-BE49-F238E27FC236}">
                              <a16:creationId xmlns:a16="http://schemas.microsoft.com/office/drawing/2014/main" id="{731B02A0-A00E-D274-F444-370421707739}"/>
                            </a:ext>
                          </a:extLst>
                        </wps:cNvPr>
                        <wps:cNvSpPr txBox="1"/>
                        <wps:spPr>
                          <a:xfrm>
                            <a:off x="158194" y="3433864"/>
                            <a:ext cx="339365" cy="307777"/>
                          </a:xfrm>
                          <a:prstGeom prst="rect">
                            <a:avLst/>
                          </a:prstGeom>
                          <a:noFill/>
                        </wps:spPr>
                        <wps:txbx>
                          <w:txbxContent>
                            <w:p w14:paraId="627D51B2" w14:textId="77777777" w:rsidR="00325A88" w:rsidRDefault="00325A88" w:rsidP="00325A88">
                              <w:pPr>
                                <w:rPr>
                                  <w:rFonts w:hAnsi="Calibri"/>
                                  <w:color w:val="000000" w:themeColor="text1"/>
                                  <w:kern w:val="24"/>
                                  <w:sz w:val="28"/>
                                  <w:szCs w:val="28"/>
                                </w:rPr>
                              </w:pPr>
                              <w:r>
                                <w:rPr>
                                  <w:rFonts w:hAnsi="Calibri"/>
                                  <w:color w:val="000000" w:themeColor="text1"/>
                                  <w:kern w:val="24"/>
                                  <w:sz w:val="28"/>
                                  <w:szCs w:val="28"/>
                                </w:rPr>
                                <w:t>B</w:t>
                              </w:r>
                            </w:p>
                          </w:txbxContent>
                        </wps:txbx>
                        <wps:bodyPr wrap="square" rtlCol="0">
                          <a:spAutoFit/>
                        </wps:bodyPr>
                      </wps:wsp>
                    </wpg:wgp>
                  </a:graphicData>
                </a:graphic>
              </wp:inline>
            </w:drawing>
          </mc:Choice>
          <mc:Fallback>
            <w:pict>
              <v:group w14:anchorId="3D7D7D9D" id="Group 7" o:spid="_x0000_s1040" style="width:378pt;height:540pt;mso-position-horizontal-relative:char;mso-position-vertical-relative:line" coordsize="48006,68582"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">
                <v:shape id="Picture 69872382" o:spid="_x0000_s1041" type="#_x0000_t75" style="position:absolute;top:2;width:48006;height:685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">
                  <v:imagedata r:id="rId31" o:title=""/>
                </v:shape>
                <v:shape id="TextBox 4" o:spid="_x0000_s1042" type="#_x0000_t202" style="position:absolute;left:1581;width:3394;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" filled="f" stroked="f">
                  <v:textbox style="mso-fit-shape-to-text:t">
                    <w:txbxContent>
                      <w:p w14:paraId="2CDE1EB0" w14:textId="77777777" w:rsidR="00325A88" w:rsidRDefault="00325A88" w:rsidP="00325A88">
                        <w:pPr>
                          <w:rPr>
                            <w:rFonts w:hAnsi="Calibri"/>
                            <w:color w:val="000000" w:themeColor="text1"/>
                            <w:kern w:val="24"/>
                            <w:sz w:val="28"/>
                            <w:szCs w:val="28"/>
                          </w:rPr>
                        </w:pPr>
                        <w:r>
                          <w:rPr>
                            <w:rFonts w:hAnsi="Calibri"/>
                            <w:color w:val="000000" w:themeColor="text1"/>
                            <w:kern w:val="24"/>
                            <w:sz w:val="28"/>
                            <w:szCs w:val="28"/>
                          </w:rPr>
                          <w:t>A</w:t>
                        </w:r>
                      </w:p>
                    </w:txbxContent>
                  </v:textbox>
                </v:shape>
                <v:shape id="TextBox 6" o:spid="_x0000_s1043" type="#_x0000_t202" style="position:absolute;left:1581;top:34338;width:3394;height:30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" filled="f" stroked="f">
                  <v:textbox style="mso-fit-shape-to-text:t">
                    <w:txbxContent>
                      <w:p w14:paraId="627D51B2" w14:textId="77777777" w:rsidR="00325A88" w:rsidRDefault="00325A88" w:rsidP="00325A88">
                        <w:pPr>
                          <w:rPr>
                            <w:rFonts w:hAnsi="Calibri"/>
                            <w:color w:val="000000" w:themeColor="text1"/>
                            <w:kern w:val="24"/>
                            <w:sz w:val="28"/>
                            <w:szCs w:val="28"/>
                          </w:rPr>
                        </w:pPr>
                        <w:r>
                          <w:rPr>
                            <w:rFonts w:hAnsi="Calibri"/>
                            <w:color w:val="000000" w:themeColor="text1"/>
                            <w:kern w:val="24"/>
                            <w:sz w:val="28"/>
                            <w:szCs w:val="28"/>
                          </w:rPr>
                          <w:t>B</w:t>
                        </w:r>
                      </w:p>
                    </w:txbxContent>
                  </v:textbox>
                </v:shape>
                <w10:anchorlock/>
              </v:group>
            </w:pict>
          </mc:Fallback>
        </mc:AlternateContent>
      </w:r>
    </w:p>
    <w:p w14:paraId="306F38B6" w14:textId="69DD83DC" w:rsidR="00150F30" w:rsidRPr="005B6F9E" w:rsidRDefault="004F6C3C" w:rsidP="00150F30">
      <w:r>
        <w:rPr>
          <w:b/>
          <w:bCs/>
        </w:rPr>
        <w:t xml:space="preserve">Supplementary Figure </w:t>
      </w:r>
      <w:r w:rsidR="004C7243">
        <w:rPr>
          <w:b/>
          <w:bCs/>
        </w:rPr>
        <w:t>5</w:t>
      </w:r>
      <w:r>
        <w:rPr>
          <w:b/>
          <w:bCs/>
        </w:rPr>
        <w:t xml:space="preserve">: </w:t>
      </w:r>
      <w:r w:rsidRPr="001B1166">
        <w:t>Quarterly average visits per 1,000 people. Quarter 1 is January-March, Quarter 2 is April-June, Quarter 3 is July-September, Quarter 4 is October-December. Error bars are 95% confidence intervals assuming normally distributed errors.</w:t>
      </w:r>
      <w:r>
        <w:t xml:space="preserve"> Panel A: By region. Panel B: By subregion.</w:t>
      </w:r>
    </w:p>
    <w:p w14:paraId="35DF5EDB" w14:textId="77777777" w:rsidR="00150F30" w:rsidRDefault="00150F30" w:rsidP="00150F30">
      <w:pPr>
        <w:rPr>
          <w:b/>
          <w:bCs/>
        </w:rPr>
      </w:pPr>
    </w:p>
    <w:p w14:paraId="5546CF00" w14:textId="10CF47ED" w:rsidR="00150F30" w:rsidRDefault="00D45852" w:rsidP="00150F30">
      <w:r>
        <w:rPr>
          <w:noProof/>
        </w:rPr>
        <w:lastRenderedPageBreak/>
        <w:drawing>
          <wp:inline distT="0" distB="0" distL="0" distR="0" wp14:anchorId="7B070185" wp14:editId="0C4FBDA3">
            <wp:extent cx="5943600" cy="4245610"/>
            <wp:effectExtent l="0" t="0" r="0" b="0"/>
            <wp:docPr id="81391662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916621" name="Picture 813916621"/>
                    <pic:cNvPicPr/>
                  </pic:nvPicPr>
                  <pic:blipFill>
                    <a:blip r:embed="rId32">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18800BDE" w14:textId="2A968302" w:rsidR="00150F30" w:rsidRDefault="00150F30" w:rsidP="00150F30">
      <w:r>
        <w:rPr>
          <w:b/>
          <w:bCs/>
        </w:rPr>
        <w:t xml:space="preserve">Supplementary Figure </w:t>
      </w:r>
      <w:r w:rsidR="004C7243">
        <w:rPr>
          <w:b/>
          <w:bCs/>
        </w:rPr>
        <w:t>6</w:t>
      </w:r>
      <w:r>
        <w:rPr>
          <w:b/>
          <w:bCs/>
        </w:rPr>
        <w:t xml:space="preserve">: </w:t>
      </w:r>
      <w:r w:rsidRPr="007619EB">
        <w:rPr>
          <w:b/>
          <w:bCs/>
        </w:rPr>
        <w:t xml:space="preserve">Average </w:t>
      </w:r>
      <w:r w:rsidR="005F55B8">
        <w:rPr>
          <w:b/>
          <w:bCs/>
        </w:rPr>
        <w:t xml:space="preserve">subregional GAS pharyngitis </w:t>
      </w:r>
      <w:proofErr w:type="gramStart"/>
      <w:r w:rsidRPr="007619EB">
        <w:rPr>
          <w:b/>
          <w:bCs/>
        </w:rPr>
        <w:t>visit</w:t>
      </w:r>
      <w:proofErr w:type="gramEnd"/>
      <w:r w:rsidRPr="007619EB">
        <w:rPr>
          <w:b/>
          <w:bCs/>
        </w:rPr>
        <w:t xml:space="preserve"> patterns over the course of the year</w:t>
      </w:r>
      <w:r>
        <w:t xml:space="preserve">. The average number of visits per 1000 people in the database over the 9-year observation period for all age groups is plotted for each census subregion. Shading represents the 95% confidence intervals depicting year-to-year variation. </w:t>
      </w:r>
    </w:p>
    <w:p w14:paraId="606CF230" w14:textId="77777777" w:rsidR="000D5D02" w:rsidRDefault="000D5D02" w:rsidP="00150F30"/>
    <w:p w14:paraId="1FD05877" w14:textId="77777777" w:rsidR="000D5D02" w:rsidRDefault="000D5D02" w:rsidP="00150F30"/>
    <w:p w14:paraId="72C9BF18" w14:textId="11DF3C05" w:rsidR="000D5D02" w:rsidRDefault="00325A88" w:rsidP="000F39BF">
      <w:r w:rsidRPr="00325A88">
        <w:rPr>
          <w:b/>
          <w:bCs/>
          <w:noProof/>
        </w:rPr>
        <w:lastRenderedPageBreak/>
        <mc:AlternateContent>
          <mc:Choice Requires="wpg">
            <w:drawing>
              <wp:inline distT="0" distB="0" distL="0" distR="0" wp14:anchorId="2703C585" wp14:editId="344AA597">
                <wp:extent cx="5297033" cy="8229834"/>
                <wp:effectExtent l="0" t="0" r="0" b="0"/>
                <wp:docPr id="6" name="Group 5">
                  <a:extLst xmlns:a="http://schemas.openxmlformats.org/drawingml/2006/main">
                    <a:ext uri="{FF2B5EF4-FFF2-40B4-BE49-F238E27FC236}">
                      <a16:creationId xmlns:a16="http://schemas.microsoft.com/office/drawing/2014/main" id="{493BAEBB-328B-AB58-6F2F-ACBFFCF66248}"/>
                    </a:ext>
                  </a:extLst>
                </wp:docPr>
                <wp:cNvGraphicFramePr/>
                <a:graphic xmlns:a="http://schemas.openxmlformats.org/drawingml/2006/main">
                  <a:graphicData uri="http://schemas.microsoft.com/office/word/2010/wordprocessingGroup">
                    <wpg:wgp>
                      <wpg:cNvGrpSpPr/>
                      <wpg:grpSpPr>
                        <a:xfrm>
                          <a:off x="0" y="0"/>
                          <a:ext cx="5297033" cy="8229834"/>
                          <a:chOff x="0" y="0"/>
                          <a:chExt cx="5297033" cy="8229834"/>
                        </a:xfrm>
                      </wpg:grpSpPr>
                      <pic:pic xmlns:pic="http://schemas.openxmlformats.org/drawingml/2006/picture">
                        <pic:nvPicPr>
                          <pic:cNvPr id="1995233712" name="Picture 1995233712">
                            <a:extLst>
                              <a:ext uri="{FF2B5EF4-FFF2-40B4-BE49-F238E27FC236}">
                                <a16:creationId xmlns:a16="http://schemas.microsoft.com/office/drawing/2014/main" id="{118EC805-4E81-600D-0961-53E6D9CEF22D}"/>
                              </a:ext>
                            </a:extLst>
                          </pic:cNvPr>
                          <pic:cNvPicPr>
                            <a:picLocks noChangeAspect="1"/>
                          </pic:cNvPicPr>
                        </pic:nvPicPr>
                        <pic:blipFill>
                          <a:blip r:embed="rId33"/>
                          <a:stretch>
                            <a:fillRect/>
                          </a:stretch>
                        </pic:blipFill>
                        <pic:spPr>
                          <a:xfrm>
                            <a:off x="60015" y="234"/>
                            <a:ext cx="5237018" cy="8229600"/>
                          </a:xfrm>
                          <a:prstGeom prst="rect">
                            <a:avLst/>
                          </a:prstGeom>
                        </pic:spPr>
                      </pic:pic>
                      <wps:wsp>
                        <wps:cNvPr id="641021625" name="TextBox 3">
                          <a:extLst>
                            <a:ext uri="{FF2B5EF4-FFF2-40B4-BE49-F238E27FC236}">
                              <a16:creationId xmlns:a16="http://schemas.microsoft.com/office/drawing/2014/main" id="{C9E06F25-E6CF-F083-C059-E10846B739C0}"/>
                            </a:ext>
                          </a:extLst>
                        </wps:cNvPr>
                        <wps:cNvSpPr txBox="1"/>
                        <wps:spPr>
                          <a:xfrm>
                            <a:off x="0" y="0"/>
                            <a:ext cx="339365" cy="307777"/>
                          </a:xfrm>
                          <a:prstGeom prst="rect">
                            <a:avLst/>
                          </a:prstGeom>
                          <a:noFill/>
                        </wps:spPr>
                        <wps:txbx>
                          <w:txbxContent>
                            <w:p w14:paraId="03E464A9" w14:textId="77777777" w:rsidR="00325A88" w:rsidRDefault="00325A88" w:rsidP="00325A88">
                              <w:pPr>
                                <w:rPr>
                                  <w:rFonts w:hAnsi="Calibri"/>
                                  <w:color w:val="000000" w:themeColor="text1"/>
                                  <w:kern w:val="24"/>
                                  <w:sz w:val="28"/>
                                  <w:szCs w:val="28"/>
                                </w:rPr>
                              </w:pPr>
                              <w:r>
                                <w:rPr>
                                  <w:rFonts w:hAnsi="Calibri"/>
                                  <w:color w:val="000000" w:themeColor="text1"/>
                                  <w:kern w:val="24"/>
                                  <w:sz w:val="28"/>
                                  <w:szCs w:val="28"/>
                                </w:rPr>
                                <w:t>A</w:t>
                              </w:r>
                            </w:p>
                          </w:txbxContent>
                        </wps:txbx>
                        <wps:bodyPr wrap="square" rtlCol="0">
                          <a:spAutoFit/>
                        </wps:bodyPr>
                      </wps:wsp>
                      <wps:wsp>
                        <wps:cNvPr id="1568765539" name="TextBox 4">
                          <a:extLst>
                            <a:ext uri="{FF2B5EF4-FFF2-40B4-BE49-F238E27FC236}">
                              <a16:creationId xmlns:a16="http://schemas.microsoft.com/office/drawing/2014/main" id="{9CFAAEFF-A484-C487-E110-F51A0ADCDAAD}"/>
                            </a:ext>
                          </a:extLst>
                        </wps:cNvPr>
                        <wps:cNvSpPr txBox="1"/>
                        <wps:spPr>
                          <a:xfrm>
                            <a:off x="0" y="3961028"/>
                            <a:ext cx="339365" cy="307777"/>
                          </a:xfrm>
                          <a:prstGeom prst="rect">
                            <a:avLst/>
                          </a:prstGeom>
                          <a:noFill/>
                        </wps:spPr>
                        <wps:txbx>
                          <w:txbxContent>
                            <w:p w14:paraId="6BF64CC8" w14:textId="77777777" w:rsidR="00325A88" w:rsidRDefault="00325A88" w:rsidP="00325A88">
                              <w:pPr>
                                <w:rPr>
                                  <w:rFonts w:hAnsi="Calibri"/>
                                  <w:color w:val="000000" w:themeColor="text1"/>
                                  <w:kern w:val="24"/>
                                  <w:sz w:val="28"/>
                                  <w:szCs w:val="28"/>
                                </w:rPr>
                              </w:pPr>
                              <w:r>
                                <w:rPr>
                                  <w:rFonts w:hAnsi="Calibri"/>
                                  <w:color w:val="000000" w:themeColor="text1"/>
                                  <w:kern w:val="24"/>
                                  <w:sz w:val="28"/>
                                  <w:szCs w:val="28"/>
                                </w:rPr>
                                <w:t>B</w:t>
                              </w:r>
                            </w:p>
                          </w:txbxContent>
                        </wps:txbx>
                        <wps:bodyPr wrap="square" rtlCol="0">
                          <a:spAutoFit/>
                        </wps:bodyPr>
                      </wps:wsp>
                    </wpg:wgp>
                  </a:graphicData>
                </a:graphic>
              </wp:inline>
            </w:drawing>
          </mc:Choice>
          <mc:Fallback>
            <w:pict>
              <v:group w14:anchorId="2703C585" id="Group 5" o:spid="_x0000_s1044" style="width:417.1pt;height:9in;mso-position-horizontal-relative:char;mso-position-vertical-relative:line" coordsize="52970,82298"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">
                <v:shape id="Picture 1995233712" o:spid="_x0000_s1045" type="#_x0000_t75" style="position:absolute;left:600;top:2;width:52370;height:8229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">
                  <v:imagedata r:id="rId34" o:title=""/>
                </v:shape>
                <v:shape id="TextBox 3" o:spid="_x0000_s1046" type="#_x0000_t202" style="position:absolute;width:3393;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" filled="f" stroked="f">
                  <v:textbox style="mso-fit-shape-to-text:t">
                    <w:txbxContent>
                      <w:p w14:paraId="03E464A9" w14:textId="77777777" w:rsidR="00325A88" w:rsidRDefault="00325A88" w:rsidP="00325A88">
                        <w:pPr>
                          <w:rPr>
                            <w:rFonts w:hAnsi="Calibri"/>
                            <w:color w:val="000000" w:themeColor="text1"/>
                            <w:kern w:val="24"/>
                            <w:sz w:val="28"/>
                            <w:szCs w:val="28"/>
                          </w:rPr>
                        </w:pPr>
                        <w:r>
                          <w:rPr>
                            <w:rFonts w:hAnsi="Calibri"/>
                            <w:color w:val="000000" w:themeColor="text1"/>
                            <w:kern w:val="24"/>
                            <w:sz w:val="28"/>
                            <w:szCs w:val="28"/>
                          </w:rPr>
                          <w:t>A</w:t>
                        </w:r>
                      </w:p>
                    </w:txbxContent>
                  </v:textbox>
                </v:shape>
                <v:shape id="TextBox 4" o:spid="_x0000_s1047" type="#_x0000_t202" style="position:absolute;top:39610;width:3393;height:30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" filled="f" stroked="f">
                  <v:textbox style="mso-fit-shape-to-text:t">
                    <w:txbxContent>
                      <w:p w14:paraId="6BF64CC8" w14:textId="77777777" w:rsidR="00325A88" w:rsidRDefault="00325A88" w:rsidP="00325A88">
                        <w:pPr>
                          <w:rPr>
                            <w:rFonts w:hAnsi="Calibri"/>
                            <w:color w:val="000000" w:themeColor="text1"/>
                            <w:kern w:val="24"/>
                            <w:sz w:val="28"/>
                            <w:szCs w:val="28"/>
                          </w:rPr>
                        </w:pPr>
                        <w:r>
                          <w:rPr>
                            <w:rFonts w:hAnsi="Calibri"/>
                            <w:color w:val="000000" w:themeColor="text1"/>
                            <w:kern w:val="24"/>
                            <w:sz w:val="28"/>
                            <w:szCs w:val="28"/>
                          </w:rPr>
                          <w:t>B</w:t>
                        </w:r>
                      </w:p>
                    </w:txbxContent>
                  </v:textbox>
                </v:shape>
                <w10:anchorlock/>
              </v:group>
            </w:pict>
          </mc:Fallback>
        </mc:AlternateContent>
      </w:r>
      <w:r w:rsidR="005B6F9E">
        <w:rPr>
          <w:b/>
          <w:bCs/>
        </w:rPr>
        <w:lastRenderedPageBreak/>
        <w:t xml:space="preserve">Supplementary Figure </w:t>
      </w:r>
      <w:r w:rsidR="004C7243">
        <w:rPr>
          <w:b/>
          <w:bCs/>
        </w:rPr>
        <w:t>7</w:t>
      </w:r>
      <w:r w:rsidR="005B6F9E">
        <w:rPr>
          <w:b/>
          <w:bCs/>
        </w:rPr>
        <w:t xml:space="preserve">: </w:t>
      </w:r>
      <w:r w:rsidR="005B6F9E" w:rsidRPr="00C839A0">
        <w:rPr>
          <w:b/>
          <w:bCs/>
        </w:rPr>
        <w:t>Monthly statistical comparison</w:t>
      </w:r>
      <w:r w:rsidR="00C839A0" w:rsidRPr="00C839A0">
        <w:rPr>
          <w:b/>
          <w:bCs/>
        </w:rPr>
        <w:t xml:space="preserve"> of Regional GAS Pharyngitis Visits</w:t>
      </w:r>
      <w:r w:rsidR="005B6F9E" w:rsidRPr="00C839A0">
        <w:rPr>
          <w:b/>
          <w:bCs/>
        </w:rPr>
        <w:t>.</w:t>
      </w:r>
      <w:r w:rsidR="005B6F9E">
        <w:t xml:space="preserve"> Regions </w:t>
      </w:r>
      <w:r w:rsidR="000F39BF">
        <w:t xml:space="preserve">(Panel A) and </w:t>
      </w:r>
      <w:r w:rsidR="005B6F9E">
        <w:t xml:space="preserve">subregions </w:t>
      </w:r>
      <w:r w:rsidR="000F39BF">
        <w:t xml:space="preserve">(Panel B) </w:t>
      </w:r>
      <w:r w:rsidR="005B6F9E">
        <w:t xml:space="preserve">were compared via Welch’s two sample t-test and significance was determined based on a significance level of 0.05 corrected using the Bonferroni correction for multiple hypothesis testing. </w:t>
      </w:r>
    </w:p>
    <w:p w14:paraId="1075CB71" w14:textId="77777777" w:rsidR="00834982" w:rsidRDefault="00834982" w:rsidP="00150F30"/>
    <w:p w14:paraId="33074CD2" w14:textId="77777777" w:rsidR="00834982" w:rsidRDefault="00834982" w:rsidP="00150F30"/>
    <w:p w14:paraId="709535A8" w14:textId="77777777" w:rsidR="0095257B" w:rsidRDefault="0095257B" w:rsidP="00150F30"/>
    <w:p w14:paraId="37466F72" w14:textId="77777777" w:rsidR="0095257B" w:rsidRDefault="0095257B" w:rsidP="00150F30"/>
    <w:p w14:paraId="1D8B2AF8" w14:textId="77777777" w:rsidR="0095257B" w:rsidRDefault="0095257B" w:rsidP="00150F30"/>
    <w:p w14:paraId="2B8A3C3C" w14:textId="77777777" w:rsidR="0095257B" w:rsidRDefault="0095257B" w:rsidP="00150F30"/>
    <w:p w14:paraId="30D68145" w14:textId="77777777" w:rsidR="0095257B" w:rsidRDefault="0095257B" w:rsidP="00150F30"/>
    <w:p w14:paraId="552E33F0" w14:textId="77777777" w:rsidR="0095257B" w:rsidRDefault="0095257B" w:rsidP="00150F30"/>
    <w:p w14:paraId="48D32724" w14:textId="77777777" w:rsidR="0095257B" w:rsidRDefault="0095257B" w:rsidP="00150F30"/>
    <w:p w14:paraId="4FF2758B" w14:textId="77777777" w:rsidR="0095257B" w:rsidRDefault="0095257B" w:rsidP="00150F30"/>
    <w:p w14:paraId="082AB96F" w14:textId="77777777" w:rsidR="0095257B" w:rsidRDefault="0095257B" w:rsidP="00150F30"/>
    <w:p w14:paraId="4A526EFD" w14:textId="77777777" w:rsidR="0095257B" w:rsidRDefault="0095257B" w:rsidP="00150F30"/>
    <w:p w14:paraId="4F803524" w14:textId="77777777" w:rsidR="0095257B" w:rsidRDefault="0095257B" w:rsidP="00150F30"/>
    <w:p w14:paraId="478F40D9" w14:textId="77777777" w:rsidR="0095257B" w:rsidRDefault="0095257B" w:rsidP="00150F30"/>
    <w:p w14:paraId="68EFF6E9" w14:textId="77777777" w:rsidR="0095257B" w:rsidRDefault="0095257B" w:rsidP="00150F30"/>
    <w:p w14:paraId="2F2F4051" w14:textId="77777777" w:rsidR="0095257B" w:rsidRDefault="0095257B" w:rsidP="00150F30"/>
    <w:p w14:paraId="5426CD00" w14:textId="77777777" w:rsidR="0095257B" w:rsidRDefault="0095257B" w:rsidP="00150F30"/>
    <w:p w14:paraId="01651937" w14:textId="77777777" w:rsidR="0095257B" w:rsidRDefault="0095257B" w:rsidP="00150F30"/>
    <w:p w14:paraId="6D75A948" w14:textId="77777777" w:rsidR="0095257B" w:rsidRDefault="0095257B" w:rsidP="00150F30"/>
    <w:p w14:paraId="5FA9CC16" w14:textId="77777777" w:rsidR="0095257B" w:rsidRDefault="0095257B" w:rsidP="00150F30"/>
    <w:p w14:paraId="04A2D575" w14:textId="77777777" w:rsidR="0095257B" w:rsidRDefault="0095257B" w:rsidP="00150F30"/>
    <w:p w14:paraId="35AB9625" w14:textId="77777777" w:rsidR="0095257B" w:rsidRDefault="0095257B" w:rsidP="00150F30"/>
    <w:p w14:paraId="65412996" w14:textId="77777777" w:rsidR="0095257B" w:rsidRDefault="0095257B" w:rsidP="00150F30"/>
    <w:p w14:paraId="6CF9C851" w14:textId="77777777" w:rsidR="0095257B" w:rsidRDefault="0095257B" w:rsidP="00150F30"/>
    <w:p w14:paraId="33B0165F" w14:textId="40D04A69" w:rsidR="00834982" w:rsidRDefault="00834982" w:rsidP="00150F30"/>
    <w:p w14:paraId="77C31D3A" w14:textId="23B86FD7" w:rsidR="00834982" w:rsidRDefault="001A5B42" w:rsidP="00150F30">
      <w:r w:rsidRPr="001A5B42">
        <w:rPr>
          <w:noProof/>
        </w:rPr>
        <w:lastRenderedPageBreak/>
        <mc:AlternateContent>
          <mc:Choice Requires="wpg">
            <w:drawing>
              <wp:inline distT="0" distB="0" distL="0" distR="0" wp14:anchorId="75A741E0" wp14:editId="7C9AFBAE">
                <wp:extent cx="5943600" cy="3102250"/>
                <wp:effectExtent l="0" t="0" r="0" b="0"/>
                <wp:docPr id="1970718513" name="Group 5"/>
                <wp:cNvGraphicFramePr/>
                <a:graphic xmlns:a="http://schemas.openxmlformats.org/drawingml/2006/main">
                  <a:graphicData uri="http://schemas.microsoft.com/office/word/2010/wordprocessingGroup">
                    <wpg:wgp>
                      <wpg:cNvGrpSpPr/>
                      <wpg:grpSpPr>
                        <a:xfrm>
                          <a:off x="0" y="0"/>
                          <a:ext cx="5943600" cy="3102250"/>
                          <a:chOff x="0" y="0"/>
                          <a:chExt cx="5943600" cy="3102250"/>
                        </a:xfrm>
                      </wpg:grpSpPr>
                      <pic:pic xmlns:pic="http://schemas.openxmlformats.org/drawingml/2006/picture">
                        <pic:nvPicPr>
                          <pic:cNvPr id="1006555827" name="Picture 1006555827"/>
                          <pic:cNvPicPr>
                            <a:picLocks noChangeAspect="1"/>
                          </pic:cNvPicPr>
                        </pic:nvPicPr>
                        <pic:blipFill>
                          <a:blip r:embed="rId35"/>
                          <a:stretch>
                            <a:fillRect/>
                          </a:stretch>
                        </pic:blipFill>
                        <pic:spPr>
                          <a:xfrm>
                            <a:off x="0" y="130450"/>
                            <a:ext cx="5943600" cy="2971800"/>
                          </a:xfrm>
                          <a:prstGeom prst="rect">
                            <a:avLst/>
                          </a:prstGeom>
                        </pic:spPr>
                      </pic:pic>
                      <wps:wsp>
                        <wps:cNvPr id="1080392217" name="TextBox 3"/>
                        <wps:cNvSpPr txBox="1"/>
                        <wps:spPr>
                          <a:xfrm>
                            <a:off x="127475" y="0"/>
                            <a:ext cx="339365" cy="307777"/>
                          </a:xfrm>
                          <a:prstGeom prst="rect">
                            <a:avLst/>
                          </a:prstGeom>
                          <a:noFill/>
                        </wps:spPr>
                        <wps:txbx>
                          <w:txbxContent>
                            <w:p w14:paraId="6A036683" w14:textId="77777777" w:rsidR="001A5B42" w:rsidRDefault="001A5B42" w:rsidP="001A5B42">
                              <w:pPr>
                                <w:rPr>
                                  <w:rFonts w:hAnsi="Calibri"/>
                                  <w:color w:val="000000" w:themeColor="text1"/>
                                  <w:kern w:val="24"/>
                                  <w:sz w:val="28"/>
                                  <w:szCs w:val="28"/>
                                </w:rPr>
                              </w:pPr>
                              <w:r>
                                <w:rPr>
                                  <w:rFonts w:hAnsi="Calibri"/>
                                  <w:color w:val="000000" w:themeColor="text1"/>
                                  <w:kern w:val="24"/>
                                  <w:sz w:val="28"/>
                                  <w:szCs w:val="28"/>
                                </w:rPr>
                                <w:t>A</w:t>
                              </w:r>
                            </w:p>
                          </w:txbxContent>
                        </wps:txbx>
                        <wps:bodyPr wrap="square" rtlCol="0">
                          <a:spAutoFit/>
                        </wps:bodyPr>
                      </wps:wsp>
                      <wps:wsp>
                        <wps:cNvPr id="2140092168" name="TextBox 4"/>
                        <wps:cNvSpPr txBox="1"/>
                        <wps:spPr>
                          <a:xfrm>
                            <a:off x="2553305" y="0"/>
                            <a:ext cx="339365" cy="307777"/>
                          </a:xfrm>
                          <a:prstGeom prst="rect">
                            <a:avLst/>
                          </a:prstGeom>
                          <a:noFill/>
                        </wps:spPr>
                        <wps:txbx>
                          <w:txbxContent>
                            <w:p w14:paraId="2250052F" w14:textId="77777777" w:rsidR="001A5B42" w:rsidRDefault="001A5B42" w:rsidP="001A5B42">
                              <w:pPr>
                                <w:rPr>
                                  <w:rFonts w:hAnsi="Calibri"/>
                                  <w:color w:val="000000" w:themeColor="text1"/>
                                  <w:kern w:val="24"/>
                                  <w:sz w:val="28"/>
                                  <w:szCs w:val="28"/>
                                </w:rPr>
                              </w:pPr>
                              <w:r>
                                <w:rPr>
                                  <w:rFonts w:hAnsi="Calibri"/>
                                  <w:color w:val="000000" w:themeColor="text1"/>
                                  <w:kern w:val="24"/>
                                  <w:sz w:val="28"/>
                                  <w:szCs w:val="28"/>
                                </w:rPr>
                                <w:t>B</w:t>
                              </w:r>
                            </w:p>
                          </w:txbxContent>
                        </wps:txbx>
                        <wps:bodyPr wrap="square" rtlCol="0">
                          <a:spAutoFit/>
                        </wps:bodyPr>
                      </wps:wsp>
                    </wpg:wgp>
                  </a:graphicData>
                </a:graphic>
              </wp:inline>
            </w:drawing>
          </mc:Choice>
          <mc:Fallback>
            <w:pict>
              <v:group w14:anchorId="75A741E0" id="_x0000_s1048" style="width:468pt;height:244.25pt;mso-position-horizontal-relative:char;mso-position-vertical-relative:line" coordsize="59436,31022"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">
                <v:shape id="Picture 1006555827" o:spid="_x0000_s1049" type="#_x0000_t75" style="position:absolute;top:1304;width:59436;height:297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">
                  <v:imagedata r:id="rId36" o:title=""/>
                </v:shape>
                <v:shape id="TextBox 3" o:spid="_x0000_s1050" type="#_x0000_t202" style="position:absolute;left:1274;width:3394;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" filled="f" stroked="f">
                  <v:textbox style="mso-fit-shape-to-text:t">
                    <w:txbxContent>
                      <w:p w14:paraId="6A036683" w14:textId="77777777" w:rsidR="001A5B42" w:rsidRDefault="001A5B42" w:rsidP="001A5B42">
                        <w:pPr>
                          <w:rPr>
                            <w:rFonts w:hAnsi="Calibri"/>
                            <w:color w:val="000000" w:themeColor="text1"/>
                            <w:kern w:val="24"/>
                            <w:sz w:val="28"/>
                            <w:szCs w:val="28"/>
                          </w:rPr>
                        </w:pPr>
                        <w:r>
                          <w:rPr>
                            <w:rFonts w:hAnsi="Calibri"/>
                            <w:color w:val="000000" w:themeColor="text1"/>
                            <w:kern w:val="24"/>
                            <w:sz w:val="28"/>
                            <w:szCs w:val="28"/>
                          </w:rPr>
                          <w:t>A</w:t>
                        </w:r>
                      </w:p>
                    </w:txbxContent>
                  </v:textbox>
                </v:shape>
                <v:shape id="TextBox 4" o:spid="_x0000_s1051" type="#_x0000_t202" style="position:absolute;left:25533;width:3393;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" filled="f" stroked="f">
                  <v:textbox style="mso-fit-shape-to-text:t">
                    <w:txbxContent>
                      <w:p w14:paraId="2250052F" w14:textId="77777777" w:rsidR="001A5B42" w:rsidRDefault="001A5B42" w:rsidP="001A5B42">
                        <w:pPr>
                          <w:rPr>
                            <w:rFonts w:hAnsi="Calibri"/>
                            <w:color w:val="000000" w:themeColor="text1"/>
                            <w:kern w:val="24"/>
                            <w:sz w:val="28"/>
                            <w:szCs w:val="28"/>
                          </w:rPr>
                        </w:pPr>
                        <w:r>
                          <w:rPr>
                            <w:rFonts w:hAnsi="Calibri"/>
                            <w:color w:val="000000" w:themeColor="text1"/>
                            <w:kern w:val="24"/>
                            <w:sz w:val="28"/>
                            <w:szCs w:val="28"/>
                          </w:rPr>
                          <w:t>B</w:t>
                        </w:r>
                      </w:p>
                    </w:txbxContent>
                  </v:textbox>
                </v:shape>
                <w10:anchorlock/>
              </v:group>
            </w:pict>
          </mc:Fallback>
        </mc:AlternateContent>
      </w:r>
    </w:p>
    <w:p w14:paraId="61EAA066" w14:textId="6D9F9CFB" w:rsidR="00834982" w:rsidRPr="008C67BF" w:rsidRDefault="008C67BF" w:rsidP="00150F30">
      <w:r>
        <w:rPr>
          <w:b/>
          <w:bCs/>
        </w:rPr>
        <w:t xml:space="preserve">Supplementary Figure 8: </w:t>
      </w:r>
      <w:r w:rsidRPr="003F7C23">
        <w:rPr>
          <w:b/>
          <w:bCs/>
        </w:rPr>
        <w:t xml:space="preserve">Monthly visits by </w:t>
      </w:r>
      <w:r w:rsidR="009A5618" w:rsidRPr="003F7C23">
        <w:rPr>
          <w:b/>
          <w:bCs/>
        </w:rPr>
        <w:t xml:space="preserve">subregion in the under 19 and over 19 age populations. </w:t>
      </w:r>
      <w:r w:rsidR="009A5618">
        <w:t>Panel A: average number of visits per 1000 under</w:t>
      </w:r>
      <w:r w:rsidR="00C839A0">
        <w:t xml:space="preserve"> </w:t>
      </w:r>
      <w:r w:rsidR="009A5618">
        <w:t>19-year-old people in the database over the 9-year observation period for all age groups is plotted for each census subregion. Panel B: average number of visits per 1000 over</w:t>
      </w:r>
      <w:r w:rsidR="00C839A0">
        <w:t xml:space="preserve"> </w:t>
      </w:r>
      <w:r w:rsidR="009A5618">
        <w:t>19-year-old people in the database over the 9-year observation period for all age groups is plotted for each census subregion</w:t>
      </w:r>
      <w:r w:rsidR="00242678">
        <w:t xml:space="preserve"> (note the difference in the vertical scales)</w:t>
      </w:r>
      <w:r w:rsidR="00454AE8">
        <w:t>.</w:t>
      </w:r>
      <w:r w:rsidR="005F55B8">
        <w:t xml:space="preserve"> </w:t>
      </w:r>
      <w:r w:rsidR="009A5618">
        <w:t>Shading represents the 95% confidence intervals depicting year-to-year variation.</w:t>
      </w:r>
    </w:p>
    <w:p w14:paraId="1DD05A14" w14:textId="77777777" w:rsidR="00834982" w:rsidRDefault="00834982" w:rsidP="00150F30"/>
    <w:p w14:paraId="25D8C41F" w14:textId="77777777" w:rsidR="00834982" w:rsidRDefault="00834982" w:rsidP="00150F30"/>
    <w:p w14:paraId="01464AFF" w14:textId="77777777" w:rsidR="00834982" w:rsidRDefault="00834982" w:rsidP="00150F30"/>
    <w:p w14:paraId="27A254C0" w14:textId="77777777" w:rsidR="00834982" w:rsidRDefault="00834982" w:rsidP="00150F30"/>
    <w:p w14:paraId="481950AF" w14:textId="77777777" w:rsidR="00834982" w:rsidRDefault="00834982" w:rsidP="00150F30"/>
    <w:p w14:paraId="43DD9AF3" w14:textId="77777777" w:rsidR="00834982" w:rsidRDefault="00834982" w:rsidP="00150F30"/>
    <w:p w14:paraId="17571C35" w14:textId="77777777" w:rsidR="00834982" w:rsidRDefault="00834982" w:rsidP="00150F30"/>
    <w:p w14:paraId="135FEA17" w14:textId="4EAE16D9" w:rsidR="008D55E0" w:rsidRPr="004721F4" w:rsidRDefault="004721F4" w:rsidP="008D55E0">
      <w:r>
        <w:rPr>
          <w:noProof/>
        </w:rPr>
        <w:lastRenderedPageBreak/>
        <w:drawing>
          <wp:inline distT="0" distB="0" distL="0" distR="0" wp14:anchorId="0E4B92DB" wp14:editId="0995B0D8">
            <wp:extent cx="5943600" cy="4195445"/>
            <wp:effectExtent l="0" t="0" r="0" b="0"/>
            <wp:docPr id="11167503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75030" name="Picture 111675030"/>
                    <pic:cNvPicPr/>
                  </pic:nvPicPr>
                  <pic:blipFill>
                    <a:blip r:embed="rId37">
                      <a:extLst>
                        <a:ext uri="{28A0092B-C50C-407E-A947-70E740481C1C}">
                          <a14:useLocalDpi xmlns:a14="http://schemas.microsoft.com/office/drawing/2010/main" val="0"/>
                        </a:ext>
                      </a:extLst>
                    </a:blip>
                    <a:stretch>
                      <a:fillRect/>
                    </a:stretch>
                  </pic:blipFill>
                  <pic:spPr>
                    <a:xfrm>
                      <a:off x="0" y="0"/>
                      <a:ext cx="5943600" cy="4195445"/>
                    </a:xfrm>
                    <a:prstGeom prst="rect">
                      <a:avLst/>
                    </a:prstGeom>
                  </pic:spPr>
                </pic:pic>
              </a:graphicData>
            </a:graphic>
          </wp:inline>
        </w:drawing>
      </w:r>
    </w:p>
    <w:p w14:paraId="61A42715" w14:textId="328AA0F9" w:rsidR="008D55E0" w:rsidRPr="00DC0A03" w:rsidRDefault="008D55E0" w:rsidP="008D55E0">
      <w:r>
        <w:rPr>
          <w:b/>
          <w:bCs/>
        </w:rPr>
        <w:t xml:space="preserve">Supplementary Figure </w:t>
      </w:r>
      <w:r w:rsidR="00696078">
        <w:rPr>
          <w:b/>
          <w:bCs/>
        </w:rPr>
        <w:t>9</w:t>
      </w:r>
      <w:r>
        <w:rPr>
          <w:b/>
          <w:bCs/>
        </w:rPr>
        <w:t xml:space="preserve">: </w:t>
      </w:r>
      <w:r w:rsidRPr="003F7C23">
        <w:rPr>
          <w:b/>
          <w:bCs/>
        </w:rPr>
        <w:t>Individual state sinusoidal fits used to generate Figure 2</w:t>
      </w:r>
      <w:r>
        <w:t xml:space="preserve">. Points are average GAS pharyngitis visits in that month. Dashed lines represent sinusoid </w:t>
      </w:r>
      <w:r w:rsidR="005F55B8">
        <w:t>fits</w:t>
      </w:r>
      <w:r>
        <w:t xml:space="preserve">, and shading represents 95% confidence intervals around sinusoid </w:t>
      </w:r>
      <w:r w:rsidR="00CB539B">
        <w:t xml:space="preserve">fits </w:t>
      </w:r>
      <w:r>
        <w:t xml:space="preserve">assuming normally distributed errors. </w:t>
      </w:r>
    </w:p>
    <w:p w14:paraId="0A74766A" w14:textId="77777777" w:rsidR="000D5D02" w:rsidRDefault="000D5D02" w:rsidP="00150F30"/>
    <w:p w14:paraId="01FF027E" w14:textId="57E75ADC" w:rsidR="000D5D02" w:rsidRDefault="000D5D02" w:rsidP="000D5D02">
      <w:pPr>
        <w:rPr>
          <w:b/>
          <w:bCs/>
        </w:rPr>
      </w:pPr>
    </w:p>
    <w:p w14:paraId="2F0F4C54" w14:textId="5D2A7A12" w:rsidR="000D5D02" w:rsidRDefault="000D5D02" w:rsidP="000D5D02">
      <w:pPr>
        <w:rPr>
          <w:b/>
          <w:bCs/>
        </w:rPr>
      </w:pPr>
    </w:p>
    <w:p w14:paraId="356083BE" w14:textId="3F4D35C0" w:rsidR="00423626" w:rsidRDefault="00423626" w:rsidP="000D5D02">
      <w:pPr>
        <w:rPr>
          <w:b/>
          <w:bCs/>
        </w:rPr>
      </w:pPr>
      <w:r w:rsidRPr="00423626">
        <w:rPr>
          <w:b/>
          <w:bCs/>
          <w:noProof/>
        </w:rPr>
        <w:lastRenderedPageBreak/>
        <mc:AlternateContent>
          <mc:Choice Requires="wpg">
            <w:drawing>
              <wp:inline distT="0" distB="0" distL="0" distR="0" wp14:anchorId="1013DDE5" wp14:editId="67C62009">
                <wp:extent cx="5760720" cy="7132320"/>
                <wp:effectExtent l="0" t="0" r="5080" b="5080"/>
                <wp:docPr id="321723299" name="Group 5"/>
                <wp:cNvGraphicFramePr/>
                <a:graphic xmlns:a="http://schemas.openxmlformats.org/drawingml/2006/main">
                  <a:graphicData uri="http://schemas.microsoft.com/office/word/2010/wordprocessingGroup">
                    <wpg:wgp>
                      <wpg:cNvGrpSpPr/>
                      <wpg:grpSpPr>
                        <a:xfrm>
                          <a:off x="0" y="0"/>
                          <a:ext cx="5760720" cy="7132320"/>
                          <a:chOff x="0" y="0"/>
                          <a:chExt cx="5760720" cy="7714417"/>
                        </a:xfrm>
                      </wpg:grpSpPr>
                      <pic:pic xmlns:pic="http://schemas.openxmlformats.org/drawingml/2006/picture">
                        <pic:nvPicPr>
                          <pic:cNvPr id="791955807" name="Picture 791955807"/>
                          <pic:cNvPicPr>
                            <a:picLocks noChangeAspect="1"/>
                          </pic:cNvPicPr>
                        </pic:nvPicPr>
                        <pic:blipFill>
                          <a:blip r:embed="rId38"/>
                          <a:stretch>
                            <a:fillRect/>
                          </a:stretch>
                        </pic:blipFill>
                        <pic:spPr>
                          <a:xfrm>
                            <a:off x="0" y="307777"/>
                            <a:ext cx="5760720" cy="7406640"/>
                          </a:xfrm>
                          <a:prstGeom prst="rect">
                            <a:avLst/>
                          </a:prstGeom>
                        </pic:spPr>
                      </pic:pic>
                      <wps:wsp>
                        <wps:cNvPr id="1341683404" name="TextBox 3"/>
                        <wps:cNvSpPr txBox="1"/>
                        <wps:spPr>
                          <a:xfrm>
                            <a:off x="0" y="0"/>
                            <a:ext cx="339090" cy="333797"/>
                          </a:xfrm>
                          <a:prstGeom prst="rect">
                            <a:avLst/>
                          </a:prstGeom>
                          <a:noFill/>
                        </wps:spPr>
                        <wps:txbx>
                          <w:txbxContent>
                            <w:p w14:paraId="32BD13D6" w14:textId="77777777" w:rsidR="00423626" w:rsidRDefault="00423626" w:rsidP="00423626">
                              <w:pPr>
                                <w:rPr>
                                  <w:rFonts w:hAnsi="Calibri"/>
                                  <w:color w:val="000000" w:themeColor="text1"/>
                                  <w:kern w:val="24"/>
                                  <w:sz w:val="28"/>
                                  <w:szCs w:val="28"/>
                                </w:rPr>
                              </w:pPr>
                              <w:r>
                                <w:rPr>
                                  <w:rFonts w:hAnsi="Calibri"/>
                                  <w:color w:val="000000" w:themeColor="text1"/>
                                  <w:kern w:val="24"/>
                                  <w:sz w:val="28"/>
                                  <w:szCs w:val="28"/>
                                </w:rPr>
                                <w:t>A</w:t>
                              </w:r>
                            </w:p>
                          </w:txbxContent>
                        </wps:txbx>
                        <wps:bodyPr wrap="square" rtlCol="0">
                          <a:spAutoFit/>
                        </wps:bodyPr>
                      </wps:wsp>
                      <wps:wsp>
                        <wps:cNvPr id="945444401" name="TextBox 4"/>
                        <wps:cNvSpPr txBox="1"/>
                        <wps:spPr>
                          <a:xfrm>
                            <a:off x="0" y="3961027"/>
                            <a:ext cx="339090" cy="333797"/>
                          </a:xfrm>
                          <a:prstGeom prst="rect">
                            <a:avLst/>
                          </a:prstGeom>
                          <a:noFill/>
                        </wps:spPr>
                        <wps:txbx>
                          <w:txbxContent>
                            <w:p w14:paraId="1AAECF23" w14:textId="77777777" w:rsidR="00423626" w:rsidRDefault="00423626" w:rsidP="00423626">
                              <w:pPr>
                                <w:rPr>
                                  <w:rFonts w:hAnsi="Calibri"/>
                                  <w:color w:val="000000" w:themeColor="text1"/>
                                  <w:kern w:val="24"/>
                                  <w:sz w:val="28"/>
                                  <w:szCs w:val="28"/>
                                </w:rPr>
                              </w:pPr>
                              <w:r>
                                <w:rPr>
                                  <w:rFonts w:hAnsi="Calibri"/>
                                  <w:color w:val="000000" w:themeColor="text1"/>
                                  <w:kern w:val="24"/>
                                  <w:sz w:val="28"/>
                                  <w:szCs w:val="28"/>
                                </w:rPr>
                                <w:t>B</w:t>
                              </w:r>
                            </w:p>
                          </w:txbxContent>
                        </wps:txbx>
                        <wps:bodyPr wrap="square" rtlCol="0">
                          <a:spAutoFit/>
                        </wps:bodyPr>
                      </wps:wsp>
                    </wpg:wgp>
                  </a:graphicData>
                </a:graphic>
              </wp:inline>
            </w:drawing>
          </mc:Choice>
          <mc:Fallback>
            <w:pict>
              <v:group w14:anchorId="1013DDE5" id="_x0000_s1052" style="width:453.6pt;height:561.6pt;mso-position-horizontal-relative:char;mso-position-vertical-relative:line" coordsize="57607,77144"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">
                <v:shape id="Picture 791955807" o:spid="_x0000_s1053" type="#_x0000_t75" style="position:absolute;top:3077;width:57607;height:7406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">
                  <v:imagedata r:id="rId39" o:title=""/>
                </v:shape>
                <v:shape id="TextBox 3" o:spid="_x0000_s1054" type="#_x0000_t202" style="position:absolute;width:3390;height:33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" filled="f" stroked="f">
                  <v:textbox style="mso-fit-shape-to-text:t">
                    <w:txbxContent>
                      <w:p w14:paraId="32BD13D6" w14:textId="77777777" w:rsidR="00423626" w:rsidRDefault="00423626" w:rsidP="00423626">
                        <w:pPr>
                          <w:rPr>
                            <w:rFonts w:hAnsi="Calibri"/>
                            <w:color w:val="000000" w:themeColor="text1"/>
                            <w:kern w:val="24"/>
                            <w:sz w:val="28"/>
                            <w:szCs w:val="28"/>
                          </w:rPr>
                        </w:pPr>
                        <w:r>
                          <w:rPr>
                            <w:rFonts w:hAnsi="Calibri"/>
                            <w:color w:val="000000" w:themeColor="text1"/>
                            <w:kern w:val="24"/>
                            <w:sz w:val="28"/>
                            <w:szCs w:val="28"/>
                          </w:rPr>
                          <w:t>A</w:t>
                        </w:r>
                      </w:p>
                    </w:txbxContent>
                  </v:textbox>
                </v:shape>
                <v:shape id="TextBox 4" o:spid="_x0000_s1055" type="#_x0000_t202" style="position:absolute;top:39610;width:3390;height:33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" filled="f" stroked="f">
                  <v:textbox style="mso-fit-shape-to-text:t">
                    <w:txbxContent>
                      <w:p w14:paraId="1AAECF23" w14:textId="77777777" w:rsidR="00423626" w:rsidRDefault="00423626" w:rsidP="00423626">
                        <w:pPr>
                          <w:rPr>
                            <w:rFonts w:hAnsi="Calibri"/>
                            <w:color w:val="000000" w:themeColor="text1"/>
                            <w:kern w:val="24"/>
                            <w:sz w:val="28"/>
                            <w:szCs w:val="28"/>
                          </w:rPr>
                        </w:pPr>
                        <w:r>
                          <w:rPr>
                            <w:rFonts w:hAnsi="Calibri"/>
                            <w:color w:val="000000" w:themeColor="text1"/>
                            <w:kern w:val="24"/>
                            <w:sz w:val="28"/>
                            <w:szCs w:val="28"/>
                          </w:rPr>
                          <w:t>B</w:t>
                        </w:r>
                      </w:p>
                    </w:txbxContent>
                  </v:textbox>
                </v:shape>
                <w10:anchorlock/>
              </v:group>
            </w:pict>
          </mc:Fallback>
        </mc:AlternateContent>
      </w:r>
    </w:p>
    <w:p w14:paraId="283EB4C2" w14:textId="77777777" w:rsidR="00423626" w:rsidRDefault="00423626" w:rsidP="000D5D02">
      <w:pPr>
        <w:rPr>
          <w:b/>
          <w:bCs/>
        </w:rPr>
      </w:pPr>
    </w:p>
    <w:p w14:paraId="2A61FB65" w14:textId="384F0DD7" w:rsidR="000D5D02" w:rsidRPr="00EB7118" w:rsidRDefault="000D5D02" w:rsidP="000D5D02">
      <w:r>
        <w:rPr>
          <w:b/>
          <w:bCs/>
        </w:rPr>
        <w:t xml:space="preserve">Supplementary Figure </w:t>
      </w:r>
      <w:r w:rsidR="009962EC">
        <w:rPr>
          <w:b/>
          <w:bCs/>
        </w:rPr>
        <w:t>10</w:t>
      </w:r>
      <w:r>
        <w:t xml:space="preserve">: </w:t>
      </w:r>
      <w:r w:rsidRPr="003F7C23">
        <w:rPr>
          <w:b/>
          <w:bCs/>
        </w:rPr>
        <w:t>Subregion sinusoidal fits</w:t>
      </w:r>
      <w:r>
        <w:t xml:space="preserve">. Panel A: GAS pharyngitis </w:t>
      </w:r>
      <w:proofErr w:type="gramStart"/>
      <w:r>
        <w:t>visit</w:t>
      </w:r>
      <w:proofErr w:type="gramEnd"/>
      <w:r>
        <w:t xml:space="preserve"> predictions according to subregional sinusoidal fitting. Points represent average visits. Shading represents 95% confidence intervals assuming normally distributed errors. Panel B: Sinusoidal fit phases in temporal order. Brackets represent 95% confidence intervals around the phase estimations.</w:t>
      </w:r>
    </w:p>
    <w:p w14:paraId="0BF60851" w14:textId="424CAC19" w:rsidR="000D5D02" w:rsidRDefault="00197BF0" w:rsidP="000D5D02">
      <w:pPr>
        <w:rPr>
          <w:b/>
          <w:bCs/>
        </w:rPr>
      </w:pPr>
      <w:r w:rsidRPr="00197BF0">
        <w:rPr>
          <w:b/>
          <w:bCs/>
          <w:noProof/>
        </w:rPr>
        <w:lastRenderedPageBreak/>
        <mc:AlternateContent>
          <mc:Choice Requires="wpg">
            <w:drawing>
              <wp:inline distT="0" distB="0" distL="0" distR="0" wp14:anchorId="12731FCA" wp14:editId="39E80ACE">
                <wp:extent cx="5334000" cy="7165777"/>
                <wp:effectExtent l="0" t="0" r="0" b="0"/>
                <wp:docPr id="1566156367" name="Group 5"/>
                <wp:cNvGraphicFramePr/>
                <a:graphic xmlns:a="http://schemas.openxmlformats.org/drawingml/2006/main">
                  <a:graphicData uri="http://schemas.microsoft.com/office/word/2010/wordprocessingGroup">
                    <wpg:wgp>
                      <wpg:cNvGrpSpPr/>
                      <wpg:grpSpPr>
                        <a:xfrm>
                          <a:off x="0" y="0"/>
                          <a:ext cx="5334000" cy="7165777"/>
                          <a:chOff x="0" y="0"/>
                          <a:chExt cx="5334000" cy="7165777"/>
                        </a:xfrm>
                      </wpg:grpSpPr>
                      <pic:pic xmlns:pic="http://schemas.openxmlformats.org/drawingml/2006/picture">
                        <pic:nvPicPr>
                          <pic:cNvPr id="587511416" name="Picture 587511416"/>
                          <pic:cNvPicPr>
                            <a:picLocks noChangeAspect="1"/>
                          </pic:cNvPicPr>
                        </pic:nvPicPr>
                        <pic:blipFill>
                          <a:blip r:embed="rId40"/>
                          <a:stretch>
                            <a:fillRect/>
                          </a:stretch>
                        </pic:blipFill>
                        <pic:spPr>
                          <a:xfrm>
                            <a:off x="0" y="307777"/>
                            <a:ext cx="5334000" cy="6858000"/>
                          </a:xfrm>
                          <a:prstGeom prst="rect">
                            <a:avLst/>
                          </a:prstGeom>
                        </pic:spPr>
                      </pic:pic>
                      <wps:wsp>
                        <wps:cNvPr id="1106333671" name="TextBox 3"/>
                        <wps:cNvSpPr txBox="1"/>
                        <wps:spPr>
                          <a:xfrm>
                            <a:off x="0" y="0"/>
                            <a:ext cx="339090" cy="308610"/>
                          </a:xfrm>
                          <a:prstGeom prst="rect">
                            <a:avLst/>
                          </a:prstGeom>
                          <a:noFill/>
                        </wps:spPr>
                        <wps:txbx>
                          <w:txbxContent>
                            <w:p w14:paraId="71F049DA" w14:textId="77777777" w:rsidR="00197BF0" w:rsidRDefault="00197BF0" w:rsidP="00197BF0">
                              <w:pPr>
                                <w:rPr>
                                  <w:rFonts w:hAnsi="Calibri"/>
                                  <w:color w:val="000000" w:themeColor="text1"/>
                                  <w:kern w:val="24"/>
                                  <w:sz w:val="28"/>
                                  <w:szCs w:val="28"/>
                                </w:rPr>
                              </w:pPr>
                              <w:r>
                                <w:rPr>
                                  <w:rFonts w:hAnsi="Calibri"/>
                                  <w:color w:val="000000" w:themeColor="text1"/>
                                  <w:kern w:val="24"/>
                                  <w:sz w:val="28"/>
                                  <w:szCs w:val="28"/>
                                </w:rPr>
                                <w:t>A</w:t>
                              </w:r>
                            </w:p>
                          </w:txbxContent>
                        </wps:txbx>
                        <wps:bodyPr wrap="square" rtlCol="0">
                          <a:spAutoFit/>
                        </wps:bodyPr>
                      </wps:wsp>
                      <wps:wsp>
                        <wps:cNvPr id="887558868" name="TextBox 4"/>
                        <wps:cNvSpPr txBox="1"/>
                        <wps:spPr>
                          <a:xfrm>
                            <a:off x="0" y="3802765"/>
                            <a:ext cx="339090" cy="308610"/>
                          </a:xfrm>
                          <a:prstGeom prst="rect">
                            <a:avLst/>
                          </a:prstGeom>
                          <a:noFill/>
                        </wps:spPr>
                        <wps:txbx>
                          <w:txbxContent>
                            <w:p w14:paraId="11031481" w14:textId="77777777" w:rsidR="00197BF0" w:rsidRDefault="00197BF0" w:rsidP="00197BF0">
                              <w:pPr>
                                <w:rPr>
                                  <w:rFonts w:hAnsi="Calibri"/>
                                  <w:color w:val="000000" w:themeColor="text1"/>
                                  <w:kern w:val="24"/>
                                  <w:sz w:val="28"/>
                                  <w:szCs w:val="28"/>
                                </w:rPr>
                              </w:pPr>
                              <w:r>
                                <w:rPr>
                                  <w:rFonts w:hAnsi="Calibri"/>
                                  <w:color w:val="000000" w:themeColor="text1"/>
                                  <w:kern w:val="24"/>
                                  <w:sz w:val="28"/>
                                  <w:szCs w:val="28"/>
                                </w:rPr>
                                <w:t>B</w:t>
                              </w:r>
                            </w:p>
                          </w:txbxContent>
                        </wps:txbx>
                        <wps:bodyPr wrap="square" rtlCol="0">
                          <a:spAutoFit/>
                        </wps:bodyPr>
                      </wps:wsp>
                    </wpg:wgp>
                  </a:graphicData>
                </a:graphic>
              </wp:inline>
            </w:drawing>
          </mc:Choice>
          <mc:Fallback>
            <w:pict>
              <v:group w14:anchorId="12731FCA" id="_x0000_s1056" style="width:420pt;height:564.25pt;mso-position-horizontal-relative:char;mso-position-vertical-relative:line" coordsize="53340,71657"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">
                <v:shape id="Picture 587511416" o:spid="_x0000_s1057" type="#_x0000_t75" style="position:absolute;top:3077;width:53340;height:685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">
                  <v:imagedata r:id="rId41" o:title=""/>
                </v:shape>
                <v:shape id="TextBox 3" o:spid="_x0000_s1058" type="#_x0000_t202" style="position:absolute;width:3390;height:30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" filled="f" stroked="f">
                  <v:textbox style="mso-fit-shape-to-text:t">
                    <w:txbxContent>
                      <w:p w14:paraId="71F049DA" w14:textId="77777777" w:rsidR="00197BF0" w:rsidRDefault="00197BF0" w:rsidP="00197BF0">
                        <w:pPr>
                          <w:rPr>
                            <w:rFonts w:hAnsi="Calibri"/>
                            <w:color w:val="000000" w:themeColor="text1"/>
                            <w:kern w:val="24"/>
                            <w:sz w:val="28"/>
                            <w:szCs w:val="28"/>
                          </w:rPr>
                        </w:pPr>
                        <w:r>
                          <w:rPr>
                            <w:rFonts w:hAnsi="Calibri"/>
                            <w:color w:val="000000" w:themeColor="text1"/>
                            <w:kern w:val="24"/>
                            <w:sz w:val="28"/>
                            <w:szCs w:val="28"/>
                          </w:rPr>
                          <w:t>A</w:t>
                        </w:r>
                      </w:p>
                    </w:txbxContent>
                  </v:textbox>
                </v:shape>
                <v:shape id="TextBox 4" o:spid="_x0000_s1059" type="#_x0000_t202" style="position:absolute;top:38027;width:3390;height:30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" filled="f" stroked="f">
                  <v:textbox style="mso-fit-shape-to-text:t">
                    <w:txbxContent>
                      <w:p w14:paraId="11031481" w14:textId="77777777" w:rsidR="00197BF0" w:rsidRDefault="00197BF0" w:rsidP="00197BF0">
                        <w:pPr>
                          <w:rPr>
                            <w:rFonts w:hAnsi="Calibri"/>
                            <w:color w:val="000000" w:themeColor="text1"/>
                            <w:kern w:val="24"/>
                            <w:sz w:val="28"/>
                            <w:szCs w:val="28"/>
                          </w:rPr>
                        </w:pPr>
                        <w:r>
                          <w:rPr>
                            <w:rFonts w:hAnsi="Calibri"/>
                            <w:color w:val="000000" w:themeColor="text1"/>
                            <w:kern w:val="24"/>
                            <w:sz w:val="28"/>
                            <w:szCs w:val="28"/>
                          </w:rPr>
                          <w:t>B</w:t>
                        </w:r>
                      </w:p>
                    </w:txbxContent>
                  </v:textbox>
                </v:shape>
                <w10:anchorlock/>
              </v:group>
            </w:pict>
          </mc:Fallback>
        </mc:AlternateContent>
      </w:r>
    </w:p>
    <w:p w14:paraId="78A9CEDC" w14:textId="01A598CA" w:rsidR="000D5D02" w:rsidRDefault="000D5D02" w:rsidP="000D5D02">
      <w:pPr>
        <w:rPr>
          <w:b/>
          <w:bCs/>
        </w:rPr>
      </w:pPr>
      <w:r>
        <w:rPr>
          <w:b/>
          <w:bCs/>
        </w:rPr>
        <w:t xml:space="preserve">Supplementary Figure </w:t>
      </w:r>
      <w:r w:rsidR="004C7243">
        <w:rPr>
          <w:b/>
          <w:bCs/>
        </w:rPr>
        <w:t>1</w:t>
      </w:r>
      <w:r w:rsidR="009962EC">
        <w:rPr>
          <w:b/>
          <w:bCs/>
        </w:rPr>
        <w:t>1</w:t>
      </w:r>
      <w:r>
        <w:rPr>
          <w:b/>
          <w:bCs/>
        </w:rPr>
        <w:t xml:space="preserve">: </w:t>
      </w:r>
      <w:r w:rsidRPr="003F7C23">
        <w:rPr>
          <w:b/>
          <w:bCs/>
        </w:rPr>
        <w:t>Region sinusoidal fits</w:t>
      </w:r>
      <w:r>
        <w:t xml:space="preserve">. Panel A: GAS pharyngitis </w:t>
      </w:r>
      <w:proofErr w:type="gramStart"/>
      <w:r>
        <w:t>visit</w:t>
      </w:r>
      <w:proofErr w:type="gramEnd"/>
      <w:r>
        <w:t xml:space="preserve"> predictions according to regional sinusoidal fitting. Points represent average visits. Shading represents 95% confidence intervals assuming normally distributed errors. Panel B: Region sinusoidal fit phases in order. Brackets represent 95% confidence intervals around the phase estimations.</w:t>
      </w:r>
    </w:p>
    <w:p w14:paraId="15B00A7C" w14:textId="61AC61F0" w:rsidR="00FA6947" w:rsidRDefault="00FA6947">
      <w:pPr>
        <w:rPr>
          <w:b/>
          <w:bCs/>
        </w:rPr>
      </w:pPr>
    </w:p>
    <w:p w14:paraId="6C33CE92" w14:textId="3770CE68" w:rsidR="00FA6947" w:rsidRPr="00AD6799" w:rsidRDefault="007F0A5C">
      <w:r w:rsidRPr="007F0A5C">
        <w:rPr>
          <w:b/>
          <w:bCs/>
          <w:noProof/>
        </w:rPr>
        <w:lastRenderedPageBreak/>
        <mc:AlternateContent>
          <mc:Choice Requires="wpg">
            <w:drawing>
              <wp:inline distT="0" distB="0" distL="0" distR="0" wp14:anchorId="3656855D" wp14:editId="7CE536FB">
                <wp:extent cx="5727582" cy="6858000"/>
                <wp:effectExtent l="0" t="0" r="635" b="0"/>
                <wp:docPr id="1608386300" name="Group 7"/>
                <wp:cNvGraphicFramePr/>
                <a:graphic xmlns:a="http://schemas.openxmlformats.org/drawingml/2006/main">
                  <a:graphicData uri="http://schemas.microsoft.com/office/word/2010/wordprocessingGroup">
                    <wpg:wgp>
                      <wpg:cNvGrpSpPr/>
                      <wpg:grpSpPr>
                        <a:xfrm>
                          <a:off x="0" y="0"/>
                          <a:ext cx="5727582" cy="6858000"/>
                          <a:chOff x="0" y="0"/>
                          <a:chExt cx="5727582" cy="6858000"/>
                        </a:xfrm>
                      </wpg:grpSpPr>
                      <pic:pic xmlns:pic="http://schemas.openxmlformats.org/drawingml/2006/picture">
                        <pic:nvPicPr>
                          <pic:cNvPr id="1025266628" name="Picture 1025266628"/>
                          <pic:cNvPicPr>
                            <a:picLocks noChangeAspect="1"/>
                          </pic:cNvPicPr>
                        </pic:nvPicPr>
                        <pic:blipFill>
                          <a:blip r:embed="rId42"/>
                          <a:stretch>
                            <a:fillRect/>
                          </a:stretch>
                        </pic:blipFill>
                        <pic:spPr>
                          <a:xfrm>
                            <a:off x="12582" y="0"/>
                            <a:ext cx="5715000" cy="6858000"/>
                          </a:xfrm>
                          <a:prstGeom prst="rect">
                            <a:avLst/>
                          </a:prstGeom>
                        </pic:spPr>
                      </pic:pic>
                      <wps:wsp>
                        <wps:cNvPr id="1927201145" name="TextBox 3"/>
                        <wps:cNvSpPr txBox="1"/>
                        <wps:spPr>
                          <a:xfrm>
                            <a:off x="1" y="222156"/>
                            <a:ext cx="339090" cy="308610"/>
                          </a:xfrm>
                          <a:prstGeom prst="rect">
                            <a:avLst/>
                          </a:prstGeom>
                          <a:noFill/>
                        </wps:spPr>
                        <wps:txbx>
                          <w:txbxContent>
                            <w:p w14:paraId="31D1CD57" w14:textId="77777777" w:rsidR="007F0A5C" w:rsidRDefault="007F0A5C" w:rsidP="007F0A5C">
                              <w:pPr>
                                <w:rPr>
                                  <w:rFonts w:hAnsi="Calibri"/>
                                  <w:color w:val="000000" w:themeColor="text1"/>
                                  <w:kern w:val="24"/>
                                  <w:sz w:val="28"/>
                                  <w:szCs w:val="28"/>
                                </w:rPr>
                              </w:pPr>
                              <w:r>
                                <w:rPr>
                                  <w:rFonts w:hAnsi="Calibri"/>
                                  <w:color w:val="000000" w:themeColor="text1"/>
                                  <w:kern w:val="24"/>
                                  <w:sz w:val="28"/>
                                  <w:szCs w:val="28"/>
                                </w:rPr>
                                <w:t>A</w:t>
                              </w:r>
                            </w:p>
                          </w:txbxContent>
                        </wps:txbx>
                        <wps:bodyPr wrap="square" rtlCol="0">
                          <a:spAutoFit/>
                        </wps:bodyPr>
                      </wps:wsp>
                      <wps:wsp>
                        <wps:cNvPr id="799115526" name="TextBox 4"/>
                        <wps:cNvSpPr txBox="1"/>
                        <wps:spPr>
                          <a:xfrm>
                            <a:off x="0" y="3281251"/>
                            <a:ext cx="339090" cy="308610"/>
                          </a:xfrm>
                          <a:prstGeom prst="rect">
                            <a:avLst/>
                          </a:prstGeom>
                          <a:noFill/>
                        </wps:spPr>
                        <wps:txbx>
                          <w:txbxContent>
                            <w:p w14:paraId="40950FB9" w14:textId="77777777" w:rsidR="007F0A5C" w:rsidRDefault="007F0A5C" w:rsidP="007F0A5C">
                              <w:pPr>
                                <w:rPr>
                                  <w:rFonts w:hAnsi="Calibri"/>
                                  <w:color w:val="000000" w:themeColor="text1"/>
                                  <w:kern w:val="24"/>
                                  <w:sz w:val="28"/>
                                  <w:szCs w:val="28"/>
                                </w:rPr>
                              </w:pPr>
                              <w:r>
                                <w:rPr>
                                  <w:rFonts w:hAnsi="Calibri"/>
                                  <w:color w:val="000000" w:themeColor="text1"/>
                                  <w:kern w:val="24"/>
                                  <w:sz w:val="28"/>
                                  <w:szCs w:val="28"/>
                                </w:rPr>
                                <w:t>B</w:t>
                              </w:r>
                            </w:p>
                          </w:txbxContent>
                        </wps:txbx>
                        <wps:bodyPr wrap="square" rtlCol="0">
                          <a:spAutoFit/>
                        </wps:bodyPr>
                      </wps:wsp>
                    </wpg:wgp>
                  </a:graphicData>
                </a:graphic>
              </wp:inline>
            </w:drawing>
          </mc:Choice>
          <mc:Fallback>
            <w:pict>
              <v:group w14:anchorId="3656855D" id="_x0000_s1060" style="width:451pt;height:540pt;mso-position-horizontal-relative:char;mso-position-vertical-relative:line" coordsize="57275,6858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">
                <v:shape id="Picture 1025266628" o:spid="_x0000_s1061" type="#_x0000_t75" style="position:absolute;left:125;width:57150;height:685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">
                  <v:imagedata r:id="rId43" o:title=""/>
                </v:shape>
                <v:shape id="TextBox 3" o:spid="_x0000_s1062" type="#_x0000_t202" style="position:absolute;top:2221;width:3390;height:30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" filled="f" stroked="f">
                  <v:textbox style="mso-fit-shape-to-text:t">
                    <w:txbxContent>
                      <w:p w14:paraId="31D1CD57" w14:textId="77777777" w:rsidR="007F0A5C" w:rsidRDefault="007F0A5C" w:rsidP="007F0A5C">
                        <w:pPr>
                          <w:rPr>
                            <w:rFonts w:hAnsi="Calibri"/>
                            <w:color w:val="000000" w:themeColor="text1"/>
                            <w:kern w:val="24"/>
                            <w:sz w:val="28"/>
                            <w:szCs w:val="28"/>
                          </w:rPr>
                        </w:pPr>
                        <w:r>
                          <w:rPr>
                            <w:rFonts w:hAnsi="Calibri"/>
                            <w:color w:val="000000" w:themeColor="text1"/>
                            <w:kern w:val="24"/>
                            <w:sz w:val="28"/>
                            <w:szCs w:val="28"/>
                          </w:rPr>
                          <w:t>A</w:t>
                        </w:r>
                      </w:p>
                    </w:txbxContent>
                  </v:textbox>
                </v:shape>
                <v:shape id="TextBox 4" o:spid="_x0000_s1063" type="#_x0000_t202" style="position:absolute;top:32812;width:3390;height:30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" filled="f" stroked="f">
                  <v:textbox style="mso-fit-shape-to-text:t">
                    <w:txbxContent>
                      <w:p w14:paraId="40950FB9" w14:textId="77777777" w:rsidR="007F0A5C" w:rsidRDefault="007F0A5C" w:rsidP="007F0A5C">
                        <w:pPr>
                          <w:rPr>
                            <w:rFonts w:hAnsi="Calibri"/>
                            <w:color w:val="000000" w:themeColor="text1"/>
                            <w:kern w:val="24"/>
                            <w:sz w:val="28"/>
                            <w:szCs w:val="28"/>
                          </w:rPr>
                        </w:pPr>
                        <w:r>
                          <w:rPr>
                            <w:rFonts w:hAnsi="Calibri"/>
                            <w:color w:val="000000" w:themeColor="text1"/>
                            <w:kern w:val="24"/>
                            <w:sz w:val="28"/>
                            <w:szCs w:val="28"/>
                          </w:rPr>
                          <w:t>B</w:t>
                        </w:r>
                      </w:p>
                    </w:txbxContent>
                  </v:textbox>
                </v:shape>
                <w10:anchorlock/>
              </v:group>
            </w:pict>
          </mc:Fallback>
        </mc:AlternateContent>
      </w:r>
      <w:r w:rsidR="00FA6947">
        <w:rPr>
          <w:b/>
          <w:bCs/>
        </w:rPr>
        <w:t xml:space="preserve">Supplementary Figure </w:t>
      </w:r>
      <w:r w:rsidR="008D55E0">
        <w:rPr>
          <w:b/>
          <w:bCs/>
        </w:rPr>
        <w:t>1</w:t>
      </w:r>
      <w:r w:rsidR="009962EC">
        <w:rPr>
          <w:b/>
          <w:bCs/>
        </w:rPr>
        <w:t>2</w:t>
      </w:r>
      <w:r w:rsidR="00FA6947">
        <w:rPr>
          <w:b/>
          <w:bCs/>
        </w:rPr>
        <w:t>:</w:t>
      </w:r>
      <w:r w:rsidR="00FA6947">
        <w:t xml:space="preserve"> </w:t>
      </w:r>
      <w:r w:rsidR="00FA6947" w:rsidRPr="003F7C23">
        <w:rPr>
          <w:b/>
          <w:bCs/>
        </w:rPr>
        <w:t xml:space="preserve">Correlation of </w:t>
      </w:r>
      <w:r w:rsidR="000D5D02" w:rsidRPr="003F7C23">
        <w:rPr>
          <w:b/>
          <w:bCs/>
        </w:rPr>
        <w:t>s</w:t>
      </w:r>
      <w:r w:rsidR="00FA6947" w:rsidRPr="003F7C23">
        <w:rPr>
          <w:b/>
          <w:bCs/>
        </w:rPr>
        <w:t xml:space="preserve">ubregion </w:t>
      </w:r>
      <w:r w:rsidR="000D5D02" w:rsidRPr="003F7C23">
        <w:rPr>
          <w:b/>
          <w:bCs/>
        </w:rPr>
        <w:t>c</w:t>
      </w:r>
      <w:r w:rsidR="00FA6947" w:rsidRPr="003F7C23">
        <w:rPr>
          <w:b/>
          <w:bCs/>
        </w:rPr>
        <w:t xml:space="preserve">entroid with GAS Pharyngitis </w:t>
      </w:r>
      <w:r w:rsidR="00C360E3" w:rsidRPr="003F7C23">
        <w:rPr>
          <w:b/>
          <w:bCs/>
        </w:rPr>
        <w:t>v</w:t>
      </w:r>
      <w:r w:rsidR="00FA6947" w:rsidRPr="003F7C23">
        <w:rPr>
          <w:b/>
          <w:bCs/>
        </w:rPr>
        <w:t xml:space="preserve">isit </w:t>
      </w:r>
      <w:r w:rsidR="00C360E3" w:rsidRPr="003F7C23">
        <w:rPr>
          <w:b/>
          <w:bCs/>
        </w:rPr>
        <w:t>p</w:t>
      </w:r>
      <w:r w:rsidR="00FA6947" w:rsidRPr="003F7C23">
        <w:rPr>
          <w:b/>
          <w:bCs/>
        </w:rPr>
        <w:t>eak</w:t>
      </w:r>
      <w:r w:rsidR="00FA6947">
        <w:t xml:space="preserve">. Panel A shows the population-weighted centroids of each subregion (black dots). The red </w:t>
      </w:r>
      <w:r w:rsidR="002573C0">
        <w:t xml:space="preserve">point </w:t>
      </w:r>
      <w:r w:rsidR="00FA6947">
        <w:t xml:space="preserve">indicates the reference point for distance, which is a weighted average of the centroids of the East and West </w:t>
      </w:r>
      <w:proofErr w:type="gramStart"/>
      <w:r w:rsidR="00FA6947">
        <w:t>South Central</w:t>
      </w:r>
      <w:proofErr w:type="gramEnd"/>
      <w:r w:rsidR="00FA6947">
        <w:t xml:space="preserve"> subregions. </w:t>
      </w:r>
      <w:r w:rsidR="008A3BA0">
        <w:t xml:space="preserve">Panel B shows sinusoid phase on the x-axis and distance from reference point on the y-axis. Points are colored according to their subregion. The dotted line is a linear regression and shading represents a 95% of the linear model’s predictions. </w:t>
      </w:r>
      <w:r w:rsidR="00AD6799">
        <w:t>Pearson</w:t>
      </w:r>
      <w:r w:rsidR="00D9752E">
        <w:t>’s</w:t>
      </w:r>
      <w:r w:rsidR="00AD6799">
        <w:t xml:space="preserve"> correlation coefficient is </w:t>
      </w:r>
      <w:r w:rsidR="00AD6799">
        <w:rPr>
          <w:i/>
          <w:iCs/>
        </w:rPr>
        <w:t xml:space="preserve">r = </w:t>
      </w:r>
      <w:r w:rsidR="00AD6799">
        <w:t>0.723</w:t>
      </w:r>
      <w:r w:rsidR="00D9752E">
        <w:t>.</w:t>
      </w:r>
    </w:p>
    <w:p w14:paraId="2FBA11A1" w14:textId="16B3EB96" w:rsidR="004C7560" w:rsidRDefault="00BD5E68">
      <w:r w:rsidRPr="00BD5E68">
        <w:rPr>
          <w:noProof/>
        </w:rPr>
        <w:lastRenderedPageBreak/>
        <mc:AlternateContent>
          <mc:Choice Requires="wpg">
            <w:drawing>
              <wp:inline distT="0" distB="0" distL="0" distR="0" wp14:anchorId="0F61913E" wp14:editId="57030FDA">
                <wp:extent cx="5795682" cy="6562165"/>
                <wp:effectExtent l="0" t="0" r="0" b="3810"/>
                <wp:docPr id="945032783" name="Group 5"/>
                <wp:cNvGraphicFramePr/>
                <a:graphic xmlns:a="http://schemas.openxmlformats.org/drawingml/2006/main">
                  <a:graphicData uri="http://schemas.microsoft.com/office/word/2010/wordprocessingGroup">
                    <wpg:wgp>
                      <wpg:cNvGrpSpPr/>
                      <wpg:grpSpPr>
                        <a:xfrm>
                          <a:off x="0" y="0"/>
                          <a:ext cx="5795682" cy="6562165"/>
                          <a:chOff x="0" y="0"/>
                          <a:chExt cx="5715000" cy="6858000"/>
                        </a:xfrm>
                      </wpg:grpSpPr>
                      <pic:pic xmlns:pic="http://schemas.openxmlformats.org/drawingml/2006/picture">
                        <pic:nvPicPr>
                          <pic:cNvPr id="70761302" name="Picture 70761302"/>
                          <pic:cNvPicPr>
                            <a:picLocks noChangeAspect="1"/>
                          </pic:cNvPicPr>
                        </pic:nvPicPr>
                        <pic:blipFill>
                          <a:blip r:embed="rId44"/>
                          <a:stretch>
                            <a:fillRect/>
                          </a:stretch>
                        </pic:blipFill>
                        <pic:spPr>
                          <a:xfrm>
                            <a:off x="0" y="0"/>
                            <a:ext cx="5715000" cy="6858000"/>
                          </a:xfrm>
                          <a:prstGeom prst="rect">
                            <a:avLst/>
                          </a:prstGeom>
                        </pic:spPr>
                      </pic:pic>
                      <wps:wsp>
                        <wps:cNvPr id="748007437" name="TextBox 3"/>
                        <wps:cNvSpPr txBox="1"/>
                        <wps:spPr>
                          <a:xfrm>
                            <a:off x="1" y="222156"/>
                            <a:ext cx="339090" cy="308610"/>
                          </a:xfrm>
                          <a:prstGeom prst="rect">
                            <a:avLst/>
                          </a:prstGeom>
                          <a:noFill/>
                        </wps:spPr>
                        <wps:txbx>
                          <w:txbxContent>
                            <w:p w14:paraId="1CBF6C4A" w14:textId="77777777" w:rsidR="00BD5E68" w:rsidRDefault="00BD5E68" w:rsidP="00BD5E68">
                              <w:pPr>
                                <w:rPr>
                                  <w:rFonts w:hAnsi="Calibri"/>
                                  <w:color w:val="000000" w:themeColor="text1"/>
                                  <w:kern w:val="24"/>
                                  <w:sz w:val="28"/>
                                  <w:szCs w:val="28"/>
                                </w:rPr>
                              </w:pPr>
                              <w:r>
                                <w:rPr>
                                  <w:rFonts w:hAnsi="Calibri"/>
                                  <w:color w:val="000000" w:themeColor="text1"/>
                                  <w:kern w:val="24"/>
                                  <w:sz w:val="28"/>
                                  <w:szCs w:val="28"/>
                                </w:rPr>
                                <w:t>A</w:t>
                              </w:r>
                            </w:p>
                          </w:txbxContent>
                        </wps:txbx>
                        <wps:bodyPr wrap="square" rtlCol="0">
                          <a:noAutofit/>
                        </wps:bodyPr>
                      </wps:wsp>
                      <wps:wsp>
                        <wps:cNvPr id="364682190" name="TextBox 4"/>
                        <wps:cNvSpPr txBox="1"/>
                        <wps:spPr>
                          <a:xfrm>
                            <a:off x="0" y="3281251"/>
                            <a:ext cx="339090" cy="308610"/>
                          </a:xfrm>
                          <a:prstGeom prst="rect">
                            <a:avLst/>
                          </a:prstGeom>
                          <a:noFill/>
                        </wps:spPr>
                        <wps:txbx>
                          <w:txbxContent>
                            <w:p w14:paraId="758BD487" w14:textId="77777777" w:rsidR="00BD5E68" w:rsidRDefault="00BD5E68" w:rsidP="00BD5E68">
                              <w:pPr>
                                <w:rPr>
                                  <w:rFonts w:hAnsi="Calibri"/>
                                  <w:color w:val="000000" w:themeColor="text1"/>
                                  <w:kern w:val="24"/>
                                  <w:sz w:val="28"/>
                                  <w:szCs w:val="28"/>
                                </w:rPr>
                              </w:pPr>
                              <w:r>
                                <w:rPr>
                                  <w:rFonts w:hAnsi="Calibri"/>
                                  <w:color w:val="000000" w:themeColor="text1"/>
                                  <w:kern w:val="24"/>
                                  <w:sz w:val="28"/>
                                  <w:szCs w:val="28"/>
                                </w:rPr>
                                <w:t>B</w:t>
                              </w:r>
                            </w:p>
                          </w:txbxContent>
                        </wps:txbx>
                        <wps:bodyPr wrap="square" rtlCol="0">
                          <a:noAutofit/>
                        </wps:bodyPr>
                      </wps:wsp>
                    </wpg:wgp>
                  </a:graphicData>
                </a:graphic>
              </wp:inline>
            </w:drawing>
          </mc:Choice>
          <mc:Fallback>
            <w:pict>
              <v:group w14:anchorId="0F61913E" id="_x0000_s1064" style="width:456.35pt;height:516.7pt;mso-position-horizontal-relative:char;mso-position-vertical-relative:line" coordsize="57150,6858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">
                <v:shape id="Picture 70761302" o:spid="_x0000_s1065" type="#_x0000_t75" style="position:absolute;width:57150;height:685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">
                  <v:imagedata r:id="rId45" o:title=""/>
                </v:shape>
                <v:shape id="TextBox 3" o:spid="_x0000_s1066" type="#_x0000_t202" style="position:absolute;top:2221;width:3390;height:30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" filled="f" stroked="f">
                  <v:textbox>
                    <w:txbxContent>
                      <w:p w14:paraId="1CBF6C4A" w14:textId="77777777" w:rsidR="00BD5E68" w:rsidRDefault="00BD5E68" w:rsidP="00BD5E68">
                        <w:pPr>
                          <w:rPr>
                            <w:rFonts w:hAnsi="Calibri"/>
                            <w:color w:val="000000" w:themeColor="text1"/>
                            <w:kern w:val="24"/>
                            <w:sz w:val="28"/>
                            <w:szCs w:val="28"/>
                          </w:rPr>
                        </w:pPr>
                        <w:r>
                          <w:rPr>
                            <w:rFonts w:hAnsi="Calibri"/>
                            <w:color w:val="000000" w:themeColor="text1"/>
                            <w:kern w:val="24"/>
                            <w:sz w:val="28"/>
                            <w:szCs w:val="28"/>
                          </w:rPr>
                          <w:t>A</w:t>
                        </w:r>
                      </w:p>
                    </w:txbxContent>
                  </v:textbox>
                </v:shape>
                <v:shape id="TextBox 4" o:spid="_x0000_s1067" type="#_x0000_t202" style="position:absolute;top:32812;width:3390;height:30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" filled="f" stroked="f">
                  <v:textbox>
                    <w:txbxContent>
                      <w:p w14:paraId="758BD487" w14:textId="77777777" w:rsidR="00BD5E68" w:rsidRDefault="00BD5E68" w:rsidP="00BD5E68">
                        <w:pPr>
                          <w:rPr>
                            <w:rFonts w:hAnsi="Calibri"/>
                            <w:color w:val="000000" w:themeColor="text1"/>
                            <w:kern w:val="24"/>
                            <w:sz w:val="28"/>
                            <w:szCs w:val="28"/>
                          </w:rPr>
                        </w:pPr>
                        <w:r>
                          <w:rPr>
                            <w:rFonts w:hAnsi="Calibri"/>
                            <w:color w:val="000000" w:themeColor="text1"/>
                            <w:kern w:val="24"/>
                            <w:sz w:val="28"/>
                            <w:szCs w:val="28"/>
                          </w:rPr>
                          <w:t>B</w:t>
                        </w:r>
                      </w:p>
                    </w:txbxContent>
                  </v:textbox>
                </v:shape>
                <w10:anchorlock/>
              </v:group>
            </w:pict>
          </mc:Fallback>
        </mc:AlternateContent>
      </w:r>
    </w:p>
    <w:p w14:paraId="52474442" w14:textId="5D18236B" w:rsidR="0089579F" w:rsidRPr="00EB410A" w:rsidRDefault="00913239" w:rsidP="00BA3E8C">
      <w:r>
        <w:rPr>
          <w:b/>
          <w:bCs/>
        </w:rPr>
        <w:t xml:space="preserve">Supplementary Figure </w:t>
      </w:r>
      <w:r w:rsidR="000D5D02">
        <w:rPr>
          <w:b/>
          <w:bCs/>
        </w:rPr>
        <w:t>1</w:t>
      </w:r>
      <w:r w:rsidR="009962EC">
        <w:rPr>
          <w:b/>
          <w:bCs/>
        </w:rPr>
        <w:t>3</w:t>
      </w:r>
      <w:r>
        <w:t xml:space="preserve">: </w:t>
      </w:r>
      <w:r w:rsidRPr="003F7C23">
        <w:rPr>
          <w:b/>
          <w:bCs/>
        </w:rPr>
        <w:t>Correlation of state centroids with state GAS pharyngitis visit peak.</w:t>
      </w:r>
      <w:r>
        <w:t xml:space="preserve"> Panel A shows each state’s centroid (black dots) according to the U.S. Census Bureau. The red </w:t>
      </w:r>
      <w:r w:rsidR="00736F7E">
        <w:t xml:space="preserve">point </w:t>
      </w:r>
      <w:r>
        <w:t xml:space="preserve">indicates the reference point for distance, which is a weighted average of the centroids of the East and West </w:t>
      </w:r>
      <w:proofErr w:type="gramStart"/>
      <w:r>
        <w:t>South Central</w:t>
      </w:r>
      <w:proofErr w:type="gramEnd"/>
      <w:r>
        <w:t xml:space="preserve"> subregions. Panel B shows state sinusoid phases plotted on the x-axis and distance from that state to the reference point on the y-axis. Points are colored according to their subregion. The dotted line is a linear regression and shading represents a 95% of the linear model’s predictions.</w:t>
      </w:r>
      <w:r w:rsidR="00D9752E">
        <w:t xml:space="preserve"> Pearson’s correlation coefficient is </w:t>
      </w:r>
      <w:r w:rsidR="00D9752E">
        <w:rPr>
          <w:i/>
          <w:iCs/>
        </w:rPr>
        <w:t>r</w:t>
      </w:r>
      <w:r w:rsidR="00D9752E">
        <w:t xml:space="preserve"> = 0.575.</w:t>
      </w:r>
    </w:p>
    <w:p w14:paraId="51BDF02A" w14:textId="0EDDCA6E" w:rsidR="00BA3E8C" w:rsidRPr="00C16A24" w:rsidRDefault="00BD5E68" w:rsidP="00BA3E8C">
      <w:r w:rsidRPr="00BD5E68">
        <w:rPr>
          <w:b/>
          <w:bCs/>
          <w:noProof/>
        </w:rPr>
        <w:lastRenderedPageBreak/>
        <mc:AlternateContent>
          <mc:Choice Requires="wpg">
            <w:drawing>
              <wp:inline distT="0" distB="0" distL="0" distR="0" wp14:anchorId="1944C67D" wp14:editId="5FC49DD6">
                <wp:extent cx="5334000" cy="6858000"/>
                <wp:effectExtent l="0" t="0" r="0" b="0"/>
                <wp:docPr id="775116644" name="Group 8"/>
                <wp:cNvGraphicFramePr/>
                <a:graphic xmlns:a="http://schemas.openxmlformats.org/drawingml/2006/main">
                  <a:graphicData uri="http://schemas.microsoft.com/office/word/2010/wordprocessingGroup">
                    <wpg:wgp>
                      <wpg:cNvGrpSpPr/>
                      <wpg:grpSpPr>
                        <a:xfrm>
                          <a:off x="0" y="0"/>
                          <a:ext cx="5334000" cy="6858000"/>
                          <a:chOff x="0" y="0"/>
                          <a:chExt cx="5334000" cy="6858000"/>
                        </a:xfrm>
                      </wpg:grpSpPr>
                      <pic:pic xmlns:pic="http://schemas.openxmlformats.org/drawingml/2006/picture">
                        <pic:nvPicPr>
                          <pic:cNvPr id="434457572" name="Picture 434457572"/>
                          <pic:cNvPicPr>
                            <a:picLocks noChangeAspect="1"/>
                          </pic:cNvPicPr>
                        </pic:nvPicPr>
                        <pic:blipFill>
                          <a:blip r:embed="rId46"/>
                          <a:stretch>
                            <a:fillRect/>
                          </a:stretch>
                        </pic:blipFill>
                        <pic:spPr>
                          <a:xfrm>
                            <a:off x="0" y="0"/>
                            <a:ext cx="5334000" cy="6858000"/>
                          </a:xfrm>
                          <a:prstGeom prst="rect">
                            <a:avLst/>
                          </a:prstGeom>
                        </pic:spPr>
                      </pic:pic>
                      <wpg:grpSp>
                        <wpg:cNvPr id="493909418" name="Group 493909418"/>
                        <wpg:cNvGrpSpPr/>
                        <wpg:grpSpPr>
                          <a:xfrm>
                            <a:off x="579437" y="6336030"/>
                            <a:ext cx="151766" cy="220980"/>
                            <a:chOff x="579437" y="6336030"/>
                            <a:chExt cx="151887" cy="221481"/>
                          </a:xfrm>
                        </wpg:grpSpPr>
                        <wps:wsp>
                          <wps:cNvPr id="962362236" name="Straight Connector 962362236"/>
                          <wps:cNvCnPr>
                            <a:cxnSpLocks/>
                          </wps:cNvCnPr>
                          <wps:spPr>
                            <a:xfrm flipH="1">
                              <a:off x="579437" y="6336030"/>
                              <a:ext cx="107576" cy="221481"/>
                            </a:xfrm>
                            <a:prstGeom prst="line">
                              <a:avLst/>
                            </a:prstGeom>
                            <a:ln w="15875">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wps:wsp>
                          <wps:cNvPr id="1425524608" name="Straight Connector 1425524608"/>
                          <wps:cNvCnPr/>
                          <wps:spPr>
                            <a:xfrm flipH="1">
                              <a:off x="623748" y="6336030"/>
                              <a:ext cx="107576" cy="221481"/>
                            </a:xfrm>
                            <a:prstGeom prst="line">
                              <a:avLst/>
                            </a:prstGeom>
                            <a:ln w="15875">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1903642550" name="TextBox 6"/>
                        <wps:cNvSpPr txBox="1"/>
                        <wps:spPr>
                          <a:xfrm>
                            <a:off x="106681" y="0"/>
                            <a:ext cx="339090" cy="308610"/>
                          </a:xfrm>
                          <a:prstGeom prst="rect">
                            <a:avLst/>
                          </a:prstGeom>
                          <a:noFill/>
                        </wps:spPr>
                        <wps:txbx>
                          <w:txbxContent>
                            <w:p w14:paraId="0A490C00" w14:textId="77777777" w:rsidR="00BD5E68" w:rsidRDefault="00BD5E68" w:rsidP="00BD5E68">
                              <w:pPr>
                                <w:rPr>
                                  <w:rFonts w:hAnsi="Calibri"/>
                                  <w:color w:val="000000" w:themeColor="text1"/>
                                  <w:kern w:val="24"/>
                                  <w:sz w:val="28"/>
                                  <w:szCs w:val="28"/>
                                </w:rPr>
                              </w:pPr>
                              <w:r>
                                <w:rPr>
                                  <w:rFonts w:hAnsi="Calibri"/>
                                  <w:color w:val="000000" w:themeColor="text1"/>
                                  <w:kern w:val="24"/>
                                  <w:sz w:val="28"/>
                                  <w:szCs w:val="28"/>
                                </w:rPr>
                                <w:t>A</w:t>
                              </w:r>
                            </w:p>
                          </w:txbxContent>
                        </wps:txbx>
                        <wps:bodyPr wrap="square" rtlCol="0">
                          <a:spAutoFit/>
                        </wps:bodyPr>
                      </wps:wsp>
                      <wps:wsp>
                        <wps:cNvPr id="2140762989" name="TextBox 7"/>
                        <wps:cNvSpPr txBox="1"/>
                        <wps:spPr>
                          <a:xfrm>
                            <a:off x="106681" y="3133502"/>
                            <a:ext cx="339090" cy="308610"/>
                          </a:xfrm>
                          <a:prstGeom prst="rect">
                            <a:avLst/>
                          </a:prstGeom>
                          <a:noFill/>
                        </wps:spPr>
                        <wps:txbx>
                          <w:txbxContent>
                            <w:p w14:paraId="471A0644" w14:textId="77777777" w:rsidR="00BD5E68" w:rsidRDefault="00BD5E68" w:rsidP="00BD5E68">
                              <w:pPr>
                                <w:rPr>
                                  <w:rFonts w:hAnsi="Calibri"/>
                                  <w:color w:val="000000" w:themeColor="text1"/>
                                  <w:kern w:val="24"/>
                                  <w:sz w:val="28"/>
                                  <w:szCs w:val="28"/>
                                </w:rPr>
                              </w:pPr>
                              <w:r>
                                <w:rPr>
                                  <w:rFonts w:hAnsi="Calibri"/>
                                  <w:color w:val="000000" w:themeColor="text1"/>
                                  <w:kern w:val="24"/>
                                  <w:sz w:val="28"/>
                                  <w:szCs w:val="28"/>
                                </w:rPr>
                                <w:t>B</w:t>
                              </w:r>
                            </w:p>
                          </w:txbxContent>
                        </wps:txbx>
                        <wps:bodyPr wrap="square" rtlCol="0">
                          <a:spAutoFit/>
                        </wps:bodyPr>
                      </wps:wsp>
                    </wpg:wgp>
                  </a:graphicData>
                </a:graphic>
              </wp:inline>
            </w:drawing>
          </mc:Choice>
          <mc:Fallback>
            <w:pict>
              <v:group w14:anchorId="1944C67D" id="_x0000_s1068" style="width:420pt;height:540pt;mso-position-horizontal-relative:char;mso-position-vertical-relative:line" coordsize="53340,6858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">
                <v:shape id="Picture 434457572" o:spid="_x0000_s1069" type="#_x0000_t75" style="position:absolute;width:53340;height:685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">
                  <v:imagedata r:id="rId47" o:title=""/>
                </v:shape>
                <v:group id="Group 493909418" o:spid="_x0000_s1070" style="position:absolute;left:5794;top:63360;width:1518;height:2210" coordorigin="5794,63360" coordsize="1518,221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">
                  <v:line id="Straight Connector 962362236" o:spid="_x0000_s1071" style="position:absolute;flip:x;visibility:visible;mso-wrap-style:square" from="5794,63360" to="6870,6557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" strokecolor="gray [1629]" strokeweight="1.25pt">
                    <v:stroke joinstyle="miter"/>
                    <o:lock v:ext="edit" shapetype="f"/>
                  </v:line>
                  <v:line id="Straight Connector 1425524608" o:spid="_x0000_s1072" style="position:absolute;flip:x;visibility:visible;mso-wrap-style:square" from="6237,63360" to="7313,6557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" strokecolor="gray [1629]" strokeweight="1.25pt">
                    <v:stroke joinstyle="miter"/>
                  </v:line>
                </v:group>
                <v:shape id="TextBox 6" o:spid="_x0000_s1073" type="#_x0000_t202" style="position:absolute;left:1066;width:3391;height:30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" filled="f" stroked="f">
                  <v:textbox style="mso-fit-shape-to-text:t">
                    <w:txbxContent>
                      <w:p w14:paraId="0A490C00" w14:textId="77777777" w:rsidR="00BD5E68" w:rsidRDefault="00BD5E68" w:rsidP="00BD5E68">
                        <w:pPr>
                          <w:rPr>
                            <w:rFonts w:hAnsi="Calibri"/>
                            <w:color w:val="000000" w:themeColor="text1"/>
                            <w:kern w:val="24"/>
                            <w:sz w:val="28"/>
                            <w:szCs w:val="28"/>
                          </w:rPr>
                        </w:pPr>
                        <w:r>
                          <w:rPr>
                            <w:rFonts w:hAnsi="Calibri"/>
                            <w:color w:val="000000" w:themeColor="text1"/>
                            <w:kern w:val="24"/>
                            <w:sz w:val="28"/>
                            <w:szCs w:val="28"/>
                          </w:rPr>
                          <w:t>A</w:t>
                        </w:r>
                      </w:p>
                    </w:txbxContent>
                  </v:textbox>
                </v:shape>
                <v:shape id="TextBox 7" o:spid="_x0000_s1074" type="#_x0000_t202" style="position:absolute;left:1066;top:31335;width:3391;height:30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" filled="f" stroked="f">
                  <v:textbox style="mso-fit-shape-to-text:t">
                    <w:txbxContent>
                      <w:p w14:paraId="471A0644" w14:textId="77777777" w:rsidR="00BD5E68" w:rsidRDefault="00BD5E68" w:rsidP="00BD5E68">
                        <w:pPr>
                          <w:rPr>
                            <w:rFonts w:hAnsi="Calibri"/>
                            <w:color w:val="000000" w:themeColor="text1"/>
                            <w:kern w:val="24"/>
                            <w:sz w:val="28"/>
                            <w:szCs w:val="28"/>
                          </w:rPr>
                        </w:pPr>
                        <w:r>
                          <w:rPr>
                            <w:rFonts w:hAnsi="Calibri"/>
                            <w:color w:val="000000" w:themeColor="text1"/>
                            <w:kern w:val="24"/>
                            <w:sz w:val="28"/>
                            <w:szCs w:val="28"/>
                          </w:rPr>
                          <w:t>B</w:t>
                        </w:r>
                      </w:p>
                    </w:txbxContent>
                  </v:textbox>
                </v:shape>
                <w10:anchorlock/>
              </v:group>
            </w:pict>
          </mc:Fallback>
        </mc:AlternateContent>
      </w:r>
      <w:r w:rsidR="00771701">
        <w:rPr>
          <w:b/>
          <w:bCs/>
        </w:rPr>
        <w:t>S</w:t>
      </w:r>
      <w:r w:rsidR="00ED4E72">
        <w:rPr>
          <w:b/>
          <w:bCs/>
        </w:rPr>
        <w:t>upplementary Figure 1</w:t>
      </w:r>
      <w:r w:rsidR="009962EC">
        <w:rPr>
          <w:b/>
          <w:bCs/>
        </w:rPr>
        <w:t>4</w:t>
      </w:r>
      <w:r w:rsidR="00ED4E72">
        <w:t xml:space="preserve">: </w:t>
      </w:r>
      <w:r w:rsidR="004D5D19" w:rsidRPr="00C839A0">
        <w:rPr>
          <w:b/>
          <w:bCs/>
        </w:rPr>
        <w:t xml:space="preserve">Comparison of subregion </w:t>
      </w:r>
      <w:r w:rsidR="00590160" w:rsidRPr="00C839A0">
        <w:rPr>
          <w:b/>
          <w:bCs/>
        </w:rPr>
        <w:t xml:space="preserve">nadir </w:t>
      </w:r>
      <w:r w:rsidR="00771701" w:rsidRPr="00C839A0">
        <w:rPr>
          <w:b/>
          <w:bCs/>
        </w:rPr>
        <w:t xml:space="preserve">visit date </w:t>
      </w:r>
      <w:r w:rsidR="004D5D19" w:rsidRPr="00C839A0">
        <w:rPr>
          <w:b/>
          <w:bCs/>
        </w:rPr>
        <w:t xml:space="preserve">and </w:t>
      </w:r>
      <w:r w:rsidR="00ED4E72" w:rsidRPr="00C839A0">
        <w:rPr>
          <w:b/>
          <w:bCs/>
        </w:rPr>
        <w:t>school start date</w:t>
      </w:r>
      <w:r w:rsidR="00ED4E72">
        <w:t xml:space="preserve">. </w:t>
      </w:r>
      <w:r w:rsidR="00771701">
        <w:t xml:space="preserve">Panel A shows average minimum visit dates for each subregion visit trend with a dashed vertical line. </w:t>
      </w:r>
      <w:r w:rsidR="00BA3E8C">
        <w:t xml:space="preserve">Panel B shows average school start date plotted on the x-axis and minimum visit date is plotted on the y-axis. The dashed line represents a linear trend line with shading showing the 95% confidence interval of the linear model. Points are colored according to their subregion. </w:t>
      </w:r>
    </w:p>
    <w:p w14:paraId="2382805F" w14:textId="0EC9AE76" w:rsidR="00D11DA6" w:rsidRPr="00863BBA" w:rsidRDefault="00D56560" w:rsidP="00ED4E72">
      <w:r>
        <w:rPr>
          <w:noProof/>
        </w:rPr>
        <w:lastRenderedPageBreak/>
        <w:drawing>
          <wp:inline distT="0" distB="0" distL="0" distR="0" wp14:anchorId="6A36A0F5" wp14:editId="3C12FCA3">
            <wp:extent cx="5943600" cy="4195445"/>
            <wp:effectExtent l="0" t="0" r="0" b="0"/>
            <wp:docPr id="165330889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308894" name="Picture 1653308894"/>
                    <pic:cNvPicPr/>
                  </pic:nvPicPr>
                  <pic:blipFill>
                    <a:blip r:embed="rId48">
                      <a:extLst>
                        <a:ext uri="{28A0092B-C50C-407E-A947-70E740481C1C}">
                          <a14:useLocalDpi xmlns:a14="http://schemas.microsoft.com/office/drawing/2010/main" val="0"/>
                        </a:ext>
                      </a:extLst>
                    </a:blip>
                    <a:stretch>
                      <a:fillRect/>
                    </a:stretch>
                  </pic:blipFill>
                  <pic:spPr>
                    <a:xfrm>
                      <a:off x="0" y="0"/>
                      <a:ext cx="5943600" cy="4195445"/>
                    </a:xfrm>
                    <a:prstGeom prst="rect">
                      <a:avLst/>
                    </a:prstGeom>
                  </pic:spPr>
                </pic:pic>
              </a:graphicData>
            </a:graphic>
          </wp:inline>
        </w:drawing>
      </w:r>
    </w:p>
    <w:p w14:paraId="1BCF2229" w14:textId="71E0D1C0" w:rsidR="00ED4E72" w:rsidRDefault="00ED4E72">
      <w:pPr>
        <w:rPr>
          <w:b/>
          <w:bCs/>
        </w:rPr>
      </w:pPr>
    </w:p>
    <w:p w14:paraId="329E1E55" w14:textId="23DC2EBB" w:rsidR="005347FF" w:rsidRDefault="001936B8">
      <w:r w:rsidRPr="001936B8">
        <w:rPr>
          <w:b/>
          <w:bCs/>
        </w:rPr>
        <w:t>Supplementary Figure 1</w:t>
      </w:r>
      <w:r w:rsidR="00A71B9E">
        <w:rPr>
          <w:b/>
          <w:bCs/>
        </w:rPr>
        <w:t>5</w:t>
      </w:r>
      <w:r w:rsidRPr="001936B8">
        <w:rPr>
          <w:b/>
          <w:bCs/>
        </w:rPr>
        <w:t xml:space="preserve">: </w:t>
      </w:r>
      <w:r w:rsidRPr="001A7D81">
        <w:rPr>
          <w:b/>
          <w:bCs/>
        </w:rPr>
        <w:t>State minimum visit dates shown on top of state visit trends</w:t>
      </w:r>
      <w:r>
        <w:t xml:space="preserve">. State trends averaged over the 9 years of observation </w:t>
      </w:r>
      <w:r w:rsidR="00485A27">
        <w:t>are shown colored by that state’s subregion. Shading represents 95% confidence intervals on the 9-year average. Dashed lines indicate the average minimum visit date for that state.</w:t>
      </w:r>
    </w:p>
    <w:p w14:paraId="204767E6" w14:textId="17CBADCA" w:rsidR="005347FF" w:rsidRDefault="00314CBE">
      <w:r w:rsidRPr="00314CBE">
        <w:rPr>
          <w:noProof/>
        </w:rPr>
        <w:lastRenderedPageBreak/>
        <mc:AlternateContent>
          <mc:Choice Requires="wpg">
            <w:drawing>
              <wp:inline distT="0" distB="0" distL="0" distR="0" wp14:anchorId="7BD6CB1D" wp14:editId="77E66C7C">
                <wp:extent cx="5760720" cy="8377349"/>
                <wp:effectExtent l="0" t="0" r="5080" b="5080"/>
                <wp:docPr id="1140016962" name="Group 5"/>
                <wp:cNvGraphicFramePr/>
                <a:graphic xmlns:a="http://schemas.openxmlformats.org/drawingml/2006/main">
                  <a:graphicData uri="http://schemas.microsoft.com/office/word/2010/wordprocessingGroup">
                    <wpg:wgp>
                      <wpg:cNvGrpSpPr/>
                      <wpg:grpSpPr>
                        <a:xfrm>
                          <a:off x="0" y="0"/>
                          <a:ext cx="5760720" cy="8377349"/>
                          <a:chOff x="0" y="0"/>
                          <a:chExt cx="5760720" cy="8377349"/>
                        </a:xfrm>
                      </wpg:grpSpPr>
                      <pic:pic xmlns:pic="http://schemas.openxmlformats.org/drawingml/2006/picture">
                        <pic:nvPicPr>
                          <pic:cNvPr id="766219224" name="Picture 766219224"/>
                          <pic:cNvPicPr>
                            <a:picLocks noChangeAspect="1"/>
                          </pic:cNvPicPr>
                        </pic:nvPicPr>
                        <pic:blipFill>
                          <a:blip r:embed="rId49"/>
                          <a:stretch>
                            <a:fillRect/>
                          </a:stretch>
                        </pic:blipFill>
                        <pic:spPr>
                          <a:xfrm>
                            <a:off x="0" y="147749"/>
                            <a:ext cx="5760720" cy="8229600"/>
                          </a:xfrm>
                          <a:prstGeom prst="rect">
                            <a:avLst/>
                          </a:prstGeom>
                        </pic:spPr>
                      </pic:pic>
                      <wps:wsp>
                        <wps:cNvPr id="1361961578" name="TextBox 3"/>
                        <wps:cNvSpPr txBox="1"/>
                        <wps:spPr>
                          <a:xfrm>
                            <a:off x="269749" y="0"/>
                            <a:ext cx="339090" cy="308610"/>
                          </a:xfrm>
                          <a:prstGeom prst="rect">
                            <a:avLst/>
                          </a:prstGeom>
                          <a:noFill/>
                        </wps:spPr>
                        <wps:txbx>
                          <w:txbxContent>
                            <w:p w14:paraId="19E146C7" w14:textId="77777777" w:rsidR="00314CBE" w:rsidRDefault="00314CBE" w:rsidP="00314CBE">
                              <w:pPr>
                                <w:rPr>
                                  <w:rFonts w:hAnsi="Calibri"/>
                                  <w:color w:val="000000" w:themeColor="text1"/>
                                  <w:kern w:val="24"/>
                                  <w:sz w:val="28"/>
                                  <w:szCs w:val="28"/>
                                </w:rPr>
                              </w:pPr>
                              <w:r>
                                <w:rPr>
                                  <w:rFonts w:hAnsi="Calibri"/>
                                  <w:color w:val="000000" w:themeColor="text1"/>
                                  <w:kern w:val="24"/>
                                  <w:sz w:val="28"/>
                                  <w:szCs w:val="28"/>
                                </w:rPr>
                                <w:t>A</w:t>
                              </w:r>
                            </w:p>
                          </w:txbxContent>
                        </wps:txbx>
                        <wps:bodyPr wrap="square" rtlCol="0">
                          <a:spAutoFit/>
                        </wps:bodyPr>
                      </wps:wsp>
                      <wps:wsp>
                        <wps:cNvPr id="1442777172" name="TextBox 4"/>
                        <wps:cNvSpPr txBox="1"/>
                        <wps:spPr>
                          <a:xfrm>
                            <a:off x="269749" y="3966848"/>
                            <a:ext cx="339090" cy="308610"/>
                          </a:xfrm>
                          <a:prstGeom prst="rect">
                            <a:avLst/>
                          </a:prstGeom>
                          <a:noFill/>
                        </wps:spPr>
                        <wps:txbx>
                          <w:txbxContent>
                            <w:p w14:paraId="28164527" w14:textId="77777777" w:rsidR="00314CBE" w:rsidRDefault="00314CBE" w:rsidP="00314CBE">
                              <w:pPr>
                                <w:rPr>
                                  <w:rFonts w:hAnsi="Calibri"/>
                                  <w:color w:val="000000" w:themeColor="text1"/>
                                  <w:kern w:val="24"/>
                                  <w:sz w:val="28"/>
                                  <w:szCs w:val="28"/>
                                </w:rPr>
                              </w:pPr>
                              <w:r>
                                <w:rPr>
                                  <w:rFonts w:hAnsi="Calibri"/>
                                  <w:color w:val="000000" w:themeColor="text1"/>
                                  <w:kern w:val="24"/>
                                  <w:sz w:val="28"/>
                                  <w:szCs w:val="28"/>
                                </w:rPr>
                                <w:t>B</w:t>
                              </w:r>
                            </w:p>
                          </w:txbxContent>
                        </wps:txbx>
                        <wps:bodyPr wrap="square" rtlCol="0">
                          <a:spAutoFit/>
                        </wps:bodyPr>
                      </wps:wsp>
                    </wpg:wgp>
                  </a:graphicData>
                </a:graphic>
              </wp:inline>
            </w:drawing>
          </mc:Choice>
          <mc:Fallback>
            <w:pict>
              <v:group w14:anchorId="7BD6CB1D" id="_x0000_s1075" style="width:453.6pt;height:659.65pt;mso-position-horizontal-relative:char;mso-position-vertical-relative:line" coordsize="57607,83773"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">
                <v:shape id="Picture 766219224" o:spid="_x0000_s1076" type="#_x0000_t75" style="position:absolute;top:1477;width:57607;height:8229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">
                  <v:imagedata r:id="rId50" o:title=""/>
                </v:shape>
                <v:shape id="TextBox 3" o:spid="_x0000_s1077" type="#_x0000_t202" style="position:absolute;left:2697;width:3391;height:30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" filled="f" stroked="f">
                  <v:textbox style="mso-fit-shape-to-text:t">
                    <w:txbxContent>
                      <w:p w14:paraId="19E146C7" w14:textId="77777777" w:rsidR="00314CBE" w:rsidRDefault="00314CBE" w:rsidP="00314CBE">
                        <w:pPr>
                          <w:rPr>
                            <w:rFonts w:hAnsi="Calibri"/>
                            <w:color w:val="000000" w:themeColor="text1"/>
                            <w:kern w:val="24"/>
                            <w:sz w:val="28"/>
                            <w:szCs w:val="28"/>
                          </w:rPr>
                        </w:pPr>
                        <w:r>
                          <w:rPr>
                            <w:rFonts w:hAnsi="Calibri"/>
                            <w:color w:val="000000" w:themeColor="text1"/>
                            <w:kern w:val="24"/>
                            <w:sz w:val="28"/>
                            <w:szCs w:val="28"/>
                          </w:rPr>
                          <w:t>A</w:t>
                        </w:r>
                      </w:p>
                    </w:txbxContent>
                  </v:textbox>
                </v:shape>
                <v:shape id="TextBox 4" o:spid="_x0000_s1078" type="#_x0000_t202" style="position:absolute;left:2697;top:39668;width:3391;height:30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" filled="f" stroked="f">
                  <v:textbox style="mso-fit-shape-to-text:t">
                    <w:txbxContent>
                      <w:p w14:paraId="28164527" w14:textId="77777777" w:rsidR="00314CBE" w:rsidRDefault="00314CBE" w:rsidP="00314CBE">
                        <w:pPr>
                          <w:rPr>
                            <w:rFonts w:hAnsi="Calibri"/>
                            <w:color w:val="000000" w:themeColor="text1"/>
                            <w:kern w:val="24"/>
                            <w:sz w:val="28"/>
                            <w:szCs w:val="28"/>
                          </w:rPr>
                        </w:pPr>
                        <w:r>
                          <w:rPr>
                            <w:rFonts w:hAnsi="Calibri"/>
                            <w:color w:val="000000" w:themeColor="text1"/>
                            <w:kern w:val="24"/>
                            <w:sz w:val="28"/>
                            <w:szCs w:val="28"/>
                          </w:rPr>
                          <w:t>B</w:t>
                        </w:r>
                      </w:p>
                    </w:txbxContent>
                  </v:textbox>
                </v:shape>
                <w10:anchorlock/>
              </v:group>
            </w:pict>
          </mc:Fallback>
        </mc:AlternateContent>
      </w:r>
    </w:p>
    <w:p w14:paraId="285933CE" w14:textId="189BD8A1" w:rsidR="00315ACE" w:rsidRDefault="005347FF">
      <w:r w:rsidRPr="0089579F">
        <w:rPr>
          <w:b/>
          <w:bCs/>
        </w:rPr>
        <w:lastRenderedPageBreak/>
        <w:t>Supplementary Figure 1</w:t>
      </w:r>
      <w:r w:rsidR="001C3093">
        <w:rPr>
          <w:b/>
          <w:bCs/>
        </w:rPr>
        <w:t>6</w:t>
      </w:r>
      <w:r>
        <w:rPr>
          <w:b/>
          <w:bCs/>
        </w:rPr>
        <w:t xml:space="preserve">: </w:t>
      </w:r>
      <w:r w:rsidRPr="00B00106">
        <w:rPr>
          <w:b/>
          <w:bCs/>
        </w:rPr>
        <w:t>State minimum visit date compared with state school start date.</w:t>
      </w:r>
      <w:r>
        <w:t xml:space="preserve"> Panel A shows state-level correlation between average school start date in that state and average minimum visit date (r = 0.</w:t>
      </w:r>
      <w:r w:rsidR="00B00106">
        <w:t>84</w:t>
      </w:r>
      <w:r>
        <w:t>, 95% CI: 0.</w:t>
      </w:r>
      <w:r w:rsidR="00B00106">
        <w:t>82</w:t>
      </w:r>
      <w:r>
        <w:t>-0.</w:t>
      </w:r>
      <w:r w:rsidR="00B00106">
        <w:t>86</w:t>
      </w:r>
      <w:r>
        <w:t>). States are colored by their corresponding subregion. Panel B shows the state-level average minimum visit date plotted alongside average school start date</w:t>
      </w:r>
      <w:r w:rsidR="006810BF">
        <w:t>. E</w:t>
      </w:r>
      <w:r>
        <w:t xml:space="preserve">rror bars </w:t>
      </w:r>
      <w:r w:rsidR="006810BF">
        <w:t>on average minimum visit dates represent</w:t>
      </w:r>
      <w:r>
        <w:t xml:space="preserve"> 95% confidence intervals of the average</w:t>
      </w:r>
      <w:r w:rsidR="006810BF">
        <w:t xml:space="preserve"> assuming normally distributed errors. Error bars on school start dates show the range of school start dates for that state</w:t>
      </w:r>
      <w:r>
        <w:t xml:space="preserve">. </w:t>
      </w:r>
    </w:p>
    <w:p w14:paraId="08B5F350" w14:textId="77777777" w:rsidR="00315ACE" w:rsidRDefault="00315ACE"/>
    <w:p w14:paraId="17790F6B" w14:textId="77777777" w:rsidR="00315ACE" w:rsidRDefault="00315ACE"/>
    <w:p w14:paraId="39A04357" w14:textId="77777777" w:rsidR="00315ACE" w:rsidRDefault="00315ACE"/>
    <w:p w14:paraId="54A90572" w14:textId="77777777" w:rsidR="00315ACE" w:rsidRDefault="00315ACE"/>
    <w:p w14:paraId="3DDDC656" w14:textId="77777777" w:rsidR="00315ACE" w:rsidRDefault="00315ACE"/>
    <w:p w14:paraId="4D6FDA2E" w14:textId="77777777" w:rsidR="00315ACE" w:rsidRDefault="00315ACE"/>
    <w:p w14:paraId="677CA290" w14:textId="77777777" w:rsidR="00315ACE" w:rsidRDefault="00315ACE"/>
    <w:p w14:paraId="37ED345B" w14:textId="77777777" w:rsidR="00315ACE" w:rsidRDefault="00315ACE"/>
    <w:p w14:paraId="33F28A98" w14:textId="77777777" w:rsidR="00315ACE" w:rsidRDefault="00315ACE"/>
    <w:p w14:paraId="0E81FBC8" w14:textId="77777777" w:rsidR="00315ACE" w:rsidRDefault="00315ACE"/>
    <w:p w14:paraId="70492412" w14:textId="77777777" w:rsidR="00315ACE" w:rsidRDefault="00315ACE"/>
    <w:p w14:paraId="46E8D430" w14:textId="77777777" w:rsidR="00315ACE" w:rsidRDefault="00315ACE"/>
    <w:p w14:paraId="28008C38" w14:textId="77777777" w:rsidR="00315ACE" w:rsidRDefault="00315ACE"/>
    <w:p w14:paraId="57A4C9FA" w14:textId="77777777" w:rsidR="00315ACE" w:rsidRDefault="00315ACE"/>
    <w:p w14:paraId="61E1FA47" w14:textId="77777777" w:rsidR="00315ACE" w:rsidRDefault="00315ACE"/>
    <w:p w14:paraId="497B0728" w14:textId="5326F4D4" w:rsidR="005347FF" w:rsidRDefault="004721F4">
      <w:r>
        <w:rPr>
          <w:noProof/>
        </w:rPr>
        <w:lastRenderedPageBreak/>
        <w:drawing>
          <wp:inline distT="0" distB="0" distL="0" distR="0" wp14:anchorId="370CA72D" wp14:editId="674B69CE">
            <wp:extent cx="5943600" cy="4245610"/>
            <wp:effectExtent l="0" t="0" r="0" b="0"/>
            <wp:docPr id="68269667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696676" name="Picture 682696676"/>
                    <pic:cNvPicPr/>
                  </pic:nvPicPr>
                  <pic:blipFill>
                    <a:blip r:embed="rId51">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6527F9A6" w14:textId="3F744569" w:rsidR="00315ACE" w:rsidRPr="00315ACE" w:rsidRDefault="00315ACE">
      <w:r>
        <w:rPr>
          <w:b/>
          <w:bCs/>
        </w:rPr>
        <w:t xml:space="preserve">Supplementary Figure 17: </w:t>
      </w:r>
      <w:r>
        <w:t xml:space="preserve">Relationship </w:t>
      </w:r>
      <w:r w:rsidR="00D6598A">
        <w:t>between uptick dates between age groups</w:t>
      </w:r>
      <w:r>
        <w:t>.</w:t>
      </w:r>
      <w:r w:rsidR="00936480">
        <w:t xml:space="preserve"> Average minimum visit dates with 95% confidence intervals assuming normally distributed errors in the </w:t>
      </w:r>
      <w:r w:rsidR="00D6598A">
        <w:t>0-4, 5-19, and over 19</w:t>
      </w:r>
      <w:r w:rsidR="00E75011">
        <w:t xml:space="preserve"> year old</w:t>
      </w:r>
      <w:r w:rsidR="00936480">
        <w:t xml:space="preserve"> population</w:t>
      </w:r>
      <w:r w:rsidR="00F17B37">
        <w:t>s</w:t>
      </w:r>
      <w:r w:rsidR="00936480">
        <w:t xml:space="preserve"> are shown </w:t>
      </w:r>
      <w:r w:rsidR="00D6598A">
        <w:t xml:space="preserve">alongside </w:t>
      </w:r>
      <w:r w:rsidR="009F3676">
        <w:t>one another.</w:t>
      </w:r>
    </w:p>
    <w:sectPr w:rsidR="00315ACE" w:rsidRPr="00315ACE" w:rsidSect="001225FC">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issler, Stephen" w:date="2023-11-06T10:09:00Z" w:initials="SK">
    <w:p w14:paraId="0419F827" w14:textId="77777777" w:rsidR="005F55B8" w:rsidRDefault="005F55B8" w:rsidP="008835BC">
      <w:r>
        <w:rPr>
          <w:rStyle w:val="CommentReference"/>
        </w:rPr>
        <w:annotationRef/>
      </w:r>
      <w:r>
        <w:rPr>
          <w:color w:val="000000"/>
          <w:sz w:val="20"/>
          <w:szCs w:val="20"/>
        </w:rPr>
        <w:t>So cool!!!!!</w:t>
      </w:r>
    </w:p>
  </w:comment>
  <w:comment w:id="1" w:author="Whittles, Lilith K" w:date="2023-11-09T11:37:00Z" w:initials="WLK">
    <w:p w14:paraId="649500D2" w14:textId="77777777" w:rsidR="00BE1875" w:rsidRDefault="00BE1875" w:rsidP="00D1445A">
      <w:r>
        <w:rPr>
          <w:rStyle w:val="CommentReference"/>
        </w:rPr>
        <w:annotationRef/>
      </w:r>
      <w:r>
        <w:rPr>
          <w:color w:val="000000"/>
          <w:sz w:val="20"/>
          <w:szCs w:val="20"/>
        </w:rPr>
        <w:t>Agree - this is aweso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419F827" w15:done="0"/>
  <w15:commentEx w15:paraId="649500D2" w15:paraIdParent="0419F82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4CDD57F" w16cex:dateUtc="2023-11-06T17:09:00Z"/>
  <w16cex:commentExtensible w16cex:durableId="67A56589" w16cex:dateUtc="2023-11-09T11: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419F827" w16cid:durableId="44CDD57F"/>
  <w16cid:commentId w16cid:paraId="649500D2" w16cid:durableId="67A565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4F4350" w14:textId="77777777" w:rsidR="002A49ED" w:rsidRDefault="002A49ED" w:rsidP="00907F42">
      <w:r>
        <w:separator/>
      </w:r>
    </w:p>
  </w:endnote>
  <w:endnote w:type="continuationSeparator" w:id="0">
    <w:p w14:paraId="5E5EDA1F" w14:textId="77777777" w:rsidR="002A49ED" w:rsidRDefault="002A49ED" w:rsidP="00907F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w:panose1 w:val="02000500000000000000"/>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62071936"/>
      <w:docPartObj>
        <w:docPartGallery w:val="Page Numbers (Bottom of Page)"/>
        <w:docPartUnique/>
      </w:docPartObj>
    </w:sdtPr>
    <w:sdtContent>
      <w:p w14:paraId="3A9155D3" w14:textId="463930DA" w:rsidR="00225B9D" w:rsidRDefault="00225B9D" w:rsidP="00061F1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849D3F" w14:textId="77777777" w:rsidR="00225B9D" w:rsidRDefault="00225B9D" w:rsidP="00225B9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4240444"/>
      <w:docPartObj>
        <w:docPartGallery w:val="Page Numbers (Bottom of Page)"/>
        <w:docPartUnique/>
      </w:docPartObj>
    </w:sdtPr>
    <w:sdtContent>
      <w:p w14:paraId="5EC6D7BF" w14:textId="187E45A7" w:rsidR="00225B9D" w:rsidRDefault="00225B9D" w:rsidP="00061F1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CAB9D84" w14:textId="77777777" w:rsidR="00225B9D" w:rsidRDefault="00225B9D" w:rsidP="00225B9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F315C4" w14:textId="77777777" w:rsidR="002A49ED" w:rsidRDefault="002A49ED" w:rsidP="00907F42">
      <w:r>
        <w:separator/>
      </w:r>
    </w:p>
  </w:footnote>
  <w:footnote w:type="continuationSeparator" w:id="0">
    <w:p w14:paraId="6FBB8CB2" w14:textId="77777777" w:rsidR="002A49ED" w:rsidRDefault="002A49ED" w:rsidP="00907F4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2DC596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3CA40B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E6ADC0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BBA82A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118743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13EF1B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A88B5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B50012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E12BBF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2105AD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3BE032C"/>
    <w:multiLevelType w:val="hybridMultilevel"/>
    <w:tmpl w:val="A6B87B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3DD470D"/>
    <w:multiLevelType w:val="hybridMultilevel"/>
    <w:tmpl w:val="86A4B534"/>
    <w:lvl w:ilvl="0" w:tplc="2376E5B8">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55520E0"/>
    <w:multiLevelType w:val="hybridMultilevel"/>
    <w:tmpl w:val="78028344"/>
    <w:lvl w:ilvl="0" w:tplc="C380B670">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74B5C6F"/>
    <w:multiLevelType w:val="hybridMultilevel"/>
    <w:tmpl w:val="401E4308"/>
    <w:lvl w:ilvl="0" w:tplc="1A745E3A">
      <w:start w:val="617"/>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F07144C"/>
    <w:multiLevelType w:val="hybridMultilevel"/>
    <w:tmpl w:val="676CF3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40242778">
    <w:abstractNumId w:val="0"/>
  </w:num>
  <w:num w:numId="2" w16cid:durableId="321548303">
    <w:abstractNumId w:val="1"/>
  </w:num>
  <w:num w:numId="3" w16cid:durableId="720402209">
    <w:abstractNumId w:val="2"/>
  </w:num>
  <w:num w:numId="4" w16cid:durableId="1408260248">
    <w:abstractNumId w:val="3"/>
  </w:num>
  <w:num w:numId="5" w16cid:durableId="447117128">
    <w:abstractNumId w:val="8"/>
  </w:num>
  <w:num w:numId="6" w16cid:durableId="94445358">
    <w:abstractNumId w:val="4"/>
  </w:num>
  <w:num w:numId="7" w16cid:durableId="810443334">
    <w:abstractNumId w:val="5"/>
  </w:num>
  <w:num w:numId="8" w16cid:durableId="1319964034">
    <w:abstractNumId w:val="6"/>
  </w:num>
  <w:num w:numId="9" w16cid:durableId="44449752">
    <w:abstractNumId w:val="7"/>
  </w:num>
  <w:num w:numId="10" w16cid:durableId="1568373683">
    <w:abstractNumId w:val="9"/>
  </w:num>
  <w:num w:numId="11" w16cid:durableId="1297028535">
    <w:abstractNumId w:val="2"/>
  </w:num>
  <w:num w:numId="12" w16cid:durableId="1058357627">
    <w:abstractNumId w:val="6"/>
  </w:num>
  <w:num w:numId="13" w16cid:durableId="51932144">
    <w:abstractNumId w:val="0"/>
  </w:num>
  <w:num w:numId="14" w16cid:durableId="863786855">
    <w:abstractNumId w:val="1"/>
  </w:num>
  <w:num w:numId="15" w16cid:durableId="1783838503">
    <w:abstractNumId w:val="2"/>
  </w:num>
  <w:num w:numId="16" w16cid:durableId="887454895">
    <w:abstractNumId w:val="3"/>
  </w:num>
  <w:num w:numId="17" w16cid:durableId="73671104">
    <w:abstractNumId w:val="8"/>
  </w:num>
  <w:num w:numId="18" w16cid:durableId="454446083">
    <w:abstractNumId w:val="4"/>
  </w:num>
  <w:num w:numId="19" w16cid:durableId="126122350">
    <w:abstractNumId w:val="5"/>
  </w:num>
  <w:num w:numId="20" w16cid:durableId="1578056294">
    <w:abstractNumId w:val="6"/>
  </w:num>
  <w:num w:numId="21" w16cid:durableId="700669287">
    <w:abstractNumId w:val="7"/>
  </w:num>
  <w:num w:numId="22" w16cid:durableId="646016703">
    <w:abstractNumId w:val="9"/>
  </w:num>
  <w:num w:numId="23" w16cid:durableId="775321395">
    <w:abstractNumId w:val="14"/>
  </w:num>
  <w:num w:numId="24" w16cid:durableId="56242911">
    <w:abstractNumId w:val="12"/>
  </w:num>
  <w:num w:numId="25" w16cid:durableId="1533569644">
    <w:abstractNumId w:val="11"/>
  </w:num>
  <w:num w:numId="26" w16cid:durableId="177280469">
    <w:abstractNumId w:val="10"/>
  </w:num>
  <w:num w:numId="27" w16cid:durableId="812718698">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issler, Stephen">
    <w15:presenceInfo w15:providerId="AD" w15:userId="S::skissler@hsph.harvard.edu::6d6d8111-ab84-4fea-9625-44bff0d7e0cf"/>
  </w15:person>
  <w15:person w15:author="Whittles, Lilith K">
    <w15:presenceInfo w15:providerId="AD" w15:userId="S::lkw14@ic.ac.uk::0e92bb8d-231a-4df0-b34c-4de0dfa337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118E"/>
    <w:rsid w:val="00000D7E"/>
    <w:rsid w:val="000013E1"/>
    <w:rsid w:val="00001AAF"/>
    <w:rsid w:val="00002C29"/>
    <w:rsid w:val="00003C0E"/>
    <w:rsid w:val="00003D71"/>
    <w:rsid w:val="00004310"/>
    <w:rsid w:val="000045F0"/>
    <w:rsid w:val="000045F1"/>
    <w:rsid w:val="00004D4D"/>
    <w:rsid w:val="00004F14"/>
    <w:rsid w:val="000059C5"/>
    <w:rsid w:val="000102A6"/>
    <w:rsid w:val="00010EBF"/>
    <w:rsid w:val="00012583"/>
    <w:rsid w:val="00012BAB"/>
    <w:rsid w:val="000138B3"/>
    <w:rsid w:val="0001540F"/>
    <w:rsid w:val="000160C5"/>
    <w:rsid w:val="00016D1E"/>
    <w:rsid w:val="000170EA"/>
    <w:rsid w:val="00017D31"/>
    <w:rsid w:val="00020B3C"/>
    <w:rsid w:val="00021727"/>
    <w:rsid w:val="000243D9"/>
    <w:rsid w:val="00024738"/>
    <w:rsid w:val="0002568D"/>
    <w:rsid w:val="00025F62"/>
    <w:rsid w:val="00026934"/>
    <w:rsid w:val="00027B40"/>
    <w:rsid w:val="00032633"/>
    <w:rsid w:val="00033C10"/>
    <w:rsid w:val="00033E5B"/>
    <w:rsid w:val="00034BCA"/>
    <w:rsid w:val="00036327"/>
    <w:rsid w:val="00037046"/>
    <w:rsid w:val="00037B27"/>
    <w:rsid w:val="000403AB"/>
    <w:rsid w:val="00040F50"/>
    <w:rsid w:val="0004205A"/>
    <w:rsid w:val="00043CCD"/>
    <w:rsid w:val="00044874"/>
    <w:rsid w:val="00047AD4"/>
    <w:rsid w:val="00047CA8"/>
    <w:rsid w:val="000517C0"/>
    <w:rsid w:val="00052657"/>
    <w:rsid w:val="00054F5F"/>
    <w:rsid w:val="0005680B"/>
    <w:rsid w:val="00056B31"/>
    <w:rsid w:val="00056F40"/>
    <w:rsid w:val="000606A4"/>
    <w:rsid w:val="000618E4"/>
    <w:rsid w:val="0006252F"/>
    <w:rsid w:val="00063137"/>
    <w:rsid w:val="00063789"/>
    <w:rsid w:val="00064142"/>
    <w:rsid w:val="00064C37"/>
    <w:rsid w:val="00064D12"/>
    <w:rsid w:val="00064E41"/>
    <w:rsid w:val="00067021"/>
    <w:rsid w:val="000676AC"/>
    <w:rsid w:val="0007189E"/>
    <w:rsid w:val="00072C5F"/>
    <w:rsid w:val="00073911"/>
    <w:rsid w:val="00075739"/>
    <w:rsid w:val="000779EF"/>
    <w:rsid w:val="00081FDD"/>
    <w:rsid w:val="000834AD"/>
    <w:rsid w:val="0008415E"/>
    <w:rsid w:val="00084D0F"/>
    <w:rsid w:val="00084F9C"/>
    <w:rsid w:val="0008609F"/>
    <w:rsid w:val="00091437"/>
    <w:rsid w:val="00091B50"/>
    <w:rsid w:val="00094703"/>
    <w:rsid w:val="000968D0"/>
    <w:rsid w:val="00096F66"/>
    <w:rsid w:val="000A11A3"/>
    <w:rsid w:val="000A2DED"/>
    <w:rsid w:val="000A3039"/>
    <w:rsid w:val="000A37F1"/>
    <w:rsid w:val="000A3AA2"/>
    <w:rsid w:val="000A40F2"/>
    <w:rsid w:val="000A41A6"/>
    <w:rsid w:val="000A48B0"/>
    <w:rsid w:val="000A560B"/>
    <w:rsid w:val="000A62B7"/>
    <w:rsid w:val="000B0318"/>
    <w:rsid w:val="000B14D3"/>
    <w:rsid w:val="000B56C0"/>
    <w:rsid w:val="000B6E0B"/>
    <w:rsid w:val="000C1907"/>
    <w:rsid w:val="000C3FEE"/>
    <w:rsid w:val="000C4B48"/>
    <w:rsid w:val="000C6371"/>
    <w:rsid w:val="000D21BF"/>
    <w:rsid w:val="000D5D02"/>
    <w:rsid w:val="000D5DE6"/>
    <w:rsid w:val="000D7001"/>
    <w:rsid w:val="000D70F1"/>
    <w:rsid w:val="000E078F"/>
    <w:rsid w:val="000E12F2"/>
    <w:rsid w:val="000E25B8"/>
    <w:rsid w:val="000E2BFC"/>
    <w:rsid w:val="000E4799"/>
    <w:rsid w:val="000E6619"/>
    <w:rsid w:val="000E7360"/>
    <w:rsid w:val="000F1028"/>
    <w:rsid w:val="000F1792"/>
    <w:rsid w:val="000F2F07"/>
    <w:rsid w:val="000F39BF"/>
    <w:rsid w:val="000F3F1B"/>
    <w:rsid w:val="000F598A"/>
    <w:rsid w:val="000F5B89"/>
    <w:rsid w:val="000F6DC5"/>
    <w:rsid w:val="00103FBD"/>
    <w:rsid w:val="00104A76"/>
    <w:rsid w:val="001061C1"/>
    <w:rsid w:val="00111087"/>
    <w:rsid w:val="001124D1"/>
    <w:rsid w:val="0011327E"/>
    <w:rsid w:val="00113315"/>
    <w:rsid w:val="00114BC0"/>
    <w:rsid w:val="001179A2"/>
    <w:rsid w:val="00117B0D"/>
    <w:rsid w:val="00117B3C"/>
    <w:rsid w:val="00121C8E"/>
    <w:rsid w:val="001225FC"/>
    <w:rsid w:val="00123771"/>
    <w:rsid w:val="00123875"/>
    <w:rsid w:val="00124C47"/>
    <w:rsid w:val="001267CB"/>
    <w:rsid w:val="00130673"/>
    <w:rsid w:val="00132892"/>
    <w:rsid w:val="00133483"/>
    <w:rsid w:val="0013373D"/>
    <w:rsid w:val="0013609A"/>
    <w:rsid w:val="0013716E"/>
    <w:rsid w:val="00137191"/>
    <w:rsid w:val="001411C7"/>
    <w:rsid w:val="00141E9C"/>
    <w:rsid w:val="00142392"/>
    <w:rsid w:val="00142519"/>
    <w:rsid w:val="00146638"/>
    <w:rsid w:val="00146849"/>
    <w:rsid w:val="00146ED1"/>
    <w:rsid w:val="00146EFE"/>
    <w:rsid w:val="001471AE"/>
    <w:rsid w:val="00150F30"/>
    <w:rsid w:val="00151674"/>
    <w:rsid w:val="00151B1A"/>
    <w:rsid w:val="00152D4A"/>
    <w:rsid w:val="001553A3"/>
    <w:rsid w:val="00155599"/>
    <w:rsid w:val="00155AB0"/>
    <w:rsid w:val="00156833"/>
    <w:rsid w:val="001574B4"/>
    <w:rsid w:val="00160E67"/>
    <w:rsid w:val="00161A10"/>
    <w:rsid w:val="00162178"/>
    <w:rsid w:val="0016243F"/>
    <w:rsid w:val="001635FE"/>
    <w:rsid w:val="00164380"/>
    <w:rsid w:val="00165E1F"/>
    <w:rsid w:val="00166C37"/>
    <w:rsid w:val="00167954"/>
    <w:rsid w:val="00171918"/>
    <w:rsid w:val="0017218A"/>
    <w:rsid w:val="001750A3"/>
    <w:rsid w:val="00175AD1"/>
    <w:rsid w:val="00176949"/>
    <w:rsid w:val="00176C24"/>
    <w:rsid w:val="00176EBA"/>
    <w:rsid w:val="00177B59"/>
    <w:rsid w:val="00177ED0"/>
    <w:rsid w:val="00180418"/>
    <w:rsid w:val="00180838"/>
    <w:rsid w:val="0018152E"/>
    <w:rsid w:val="00181CEB"/>
    <w:rsid w:val="00182521"/>
    <w:rsid w:val="00182BF4"/>
    <w:rsid w:val="00183FB4"/>
    <w:rsid w:val="001852B1"/>
    <w:rsid w:val="001857F2"/>
    <w:rsid w:val="00187383"/>
    <w:rsid w:val="001900A8"/>
    <w:rsid w:val="001906DD"/>
    <w:rsid w:val="001911E1"/>
    <w:rsid w:val="00192B91"/>
    <w:rsid w:val="001936B8"/>
    <w:rsid w:val="0019407A"/>
    <w:rsid w:val="00194B8C"/>
    <w:rsid w:val="001950F5"/>
    <w:rsid w:val="00196293"/>
    <w:rsid w:val="00196842"/>
    <w:rsid w:val="0019724B"/>
    <w:rsid w:val="00197629"/>
    <w:rsid w:val="0019772A"/>
    <w:rsid w:val="00197BE0"/>
    <w:rsid w:val="00197BF0"/>
    <w:rsid w:val="001A293E"/>
    <w:rsid w:val="001A2FAC"/>
    <w:rsid w:val="001A3592"/>
    <w:rsid w:val="001A5B42"/>
    <w:rsid w:val="001A5D70"/>
    <w:rsid w:val="001A6BCF"/>
    <w:rsid w:val="001A769A"/>
    <w:rsid w:val="001A784E"/>
    <w:rsid w:val="001A7D81"/>
    <w:rsid w:val="001B1042"/>
    <w:rsid w:val="001B1166"/>
    <w:rsid w:val="001B373F"/>
    <w:rsid w:val="001B51FD"/>
    <w:rsid w:val="001B7469"/>
    <w:rsid w:val="001B77AB"/>
    <w:rsid w:val="001B7C0B"/>
    <w:rsid w:val="001C0AB3"/>
    <w:rsid w:val="001C3093"/>
    <w:rsid w:val="001C500D"/>
    <w:rsid w:val="001C64B7"/>
    <w:rsid w:val="001C6ACB"/>
    <w:rsid w:val="001D0032"/>
    <w:rsid w:val="001D10AD"/>
    <w:rsid w:val="001D148E"/>
    <w:rsid w:val="001D1A42"/>
    <w:rsid w:val="001D295A"/>
    <w:rsid w:val="001D36D1"/>
    <w:rsid w:val="001D57B0"/>
    <w:rsid w:val="001D67F7"/>
    <w:rsid w:val="001D7ED8"/>
    <w:rsid w:val="001E25F8"/>
    <w:rsid w:val="001E3B42"/>
    <w:rsid w:val="001E4175"/>
    <w:rsid w:val="001E4368"/>
    <w:rsid w:val="001E4F37"/>
    <w:rsid w:val="001E58F0"/>
    <w:rsid w:val="001E6181"/>
    <w:rsid w:val="001E7740"/>
    <w:rsid w:val="001E7949"/>
    <w:rsid w:val="001F0F2D"/>
    <w:rsid w:val="001F50D1"/>
    <w:rsid w:val="001F5D3C"/>
    <w:rsid w:val="001F6719"/>
    <w:rsid w:val="001F6BFF"/>
    <w:rsid w:val="001F6EBE"/>
    <w:rsid w:val="002008BA"/>
    <w:rsid w:val="00200B83"/>
    <w:rsid w:val="0020131C"/>
    <w:rsid w:val="00202E44"/>
    <w:rsid w:val="00203884"/>
    <w:rsid w:val="00204743"/>
    <w:rsid w:val="002112CE"/>
    <w:rsid w:val="00211753"/>
    <w:rsid w:val="00213741"/>
    <w:rsid w:val="00217E8B"/>
    <w:rsid w:val="00221D82"/>
    <w:rsid w:val="00222050"/>
    <w:rsid w:val="00222C02"/>
    <w:rsid w:val="0022408B"/>
    <w:rsid w:val="00225363"/>
    <w:rsid w:val="00225B9D"/>
    <w:rsid w:val="00226994"/>
    <w:rsid w:val="00230AA1"/>
    <w:rsid w:val="002311FA"/>
    <w:rsid w:val="00231729"/>
    <w:rsid w:val="00231D55"/>
    <w:rsid w:val="00232B17"/>
    <w:rsid w:val="00234845"/>
    <w:rsid w:val="00235064"/>
    <w:rsid w:val="00236FB5"/>
    <w:rsid w:val="00242380"/>
    <w:rsid w:val="00242678"/>
    <w:rsid w:val="0024340D"/>
    <w:rsid w:val="00244EA7"/>
    <w:rsid w:val="002459C3"/>
    <w:rsid w:val="00246670"/>
    <w:rsid w:val="002514F6"/>
    <w:rsid w:val="00254EDC"/>
    <w:rsid w:val="00255957"/>
    <w:rsid w:val="00256668"/>
    <w:rsid w:val="002573C0"/>
    <w:rsid w:val="00257D0F"/>
    <w:rsid w:val="00260C66"/>
    <w:rsid w:val="00260CF3"/>
    <w:rsid w:val="00260D2E"/>
    <w:rsid w:val="00262EDA"/>
    <w:rsid w:val="00263921"/>
    <w:rsid w:val="00264128"/>
    <w:rsid w:val="00264274"/>
    <w:rsid w:val="00264FC4"/>
    <w:rsid w:val="00265DF5"/>
    <w:rsid w:val="00267D57"/>
    <w:rsid w:val="0027064A"/>
    <w:rsid w:val="00270B6F"/>
    <w:rsid w:val="00270ED8"/>
    <w:rsid w:val="002719A8"/>
    <w:rsid w:val="00274E1F"/>
    <w:rsid w:val="0027617E"/>
    <w:rsid w:val="002813D2"/>
    <w:rsid w:val="0028152F"/>
    <w:rsid w:val="0028306E"/>
    <w:rsid w:val="00283303"/>
    <w:rsid w:val="00283730"/>
    <w:rsid w:val="00283B0D"/>
    <w:rsid w:val="00283BE8"/>
    <w:rsid w:val="0028472D"/>
    <w:rsid w:val="0028569B"/>
    <w:rsid w:val="00285D35"/>
    <w:rsid w:val="00286017"/>
    <w:rsid w:val="00286AEE"/>
    <w:rsid w:val="002871B0"/>
    <w:rsid w:val="00290337"/>
    <w:rsid w:val="00290E7F"/>
    <w:rsid w:val="00291219"/>
    <w:rsid w:val="0029230B"/>
    <w:rsid w:val="00293645"/>
    <w:rsid w:val="00294786"/>
    <w:rsid w:val="002956F9"/>
    <w:rsid w:val="00297F6F"/>
    <w:rsid w:val="002A0840"/>
    <w:rsid w:val="002A0CDB"/>
    <w:rsid w:val="002A2543"/>
    <w:rsid w:val="002A2989"/>
    <w:rsid w:val="002A31AF"/>
    <w:rsid w:val="002A3F76"/>
    <w:rsid w:val="002A49ED"/>
    <w:rsid w:val="002A5498"/>
    <w:rsid w:val="002A5584"/>
    <w:rsid w:val="002A6423"/>
    <w:rsid w:val="002A65E2"/>
    <w:rsid w:val="002B1B24"/>
    <w:rsid w:val="002B3FB4"/>
    <w:rsid w:val="002B46C5"/>
    <w:rsid w:val="002B4CCE"/>
    <w:rsid w:val="002B619A"/>
    <w:rsid w:val="002B7542"/>
    <w:rsid w:val="002B7F5C"/>
    <w:rsid w:val="002C118E"/>
    <w:rsid w:val="002C1B49"/>
    <w:rsid w:val="002C1E61"/>
    <w:rsid w:val="002C1EB2"/>
    <w:rsid w:val="002C20DC"/>
    <w:rsid w:val="002C3A9E"/>
    <w:rsid w:val="002C600E"/>
    <w:rsid w:val="002D005E"/>
    <w:rsid w:val="002D0259"/>
    <w:rsid w:val="002D06FC"/>
    <w:rsid w:val="002D0961"/>
    <w:rsid w:val="002D2CDA"/>
    <w:rsid w:val="002D3BDC"/>
    <w:rsid w:val="002D4017"/>
    <w:rsid w:val="002D44B6"/>
    <w:rsid w:val="002D4673"/>
    <w:rsid w:val="002D4B41"/>
    <w:rsid w:val="002D4F52"/>
    <w:rsid w:val="002D6753"/>
    <w:rsid w:val="002D71EA"/>
    <w:rsid w:val="002E21FA"/>
    <w:rsid w:val="002E3929"/>
    <w:rsid w:val="002E4E2A"/>
    <w:rsid w:val="002E6971"/>
    <w:rsid w:val="002E6F0C"/>
    <w:rsid w:val="002E7075"/>
    <w:rsid w:val="002E7C84"/>
    <w:rsid w:val="002F16BB"/>
    <w:rsid w:val="002F1D42"/>
    <w:rsid w:val="002F24E4"/>
    <w:rsid w:val="002F3581"/>
    <w:rsid w:val="002F78A4"/>
    <w:rsid w:val="003002F4"/>
    <w:rsid w:val="003036C9"/>
    <w:rsid w:val="003038F5"/>
    <w:rsid w:val="003101C2"/>
    <w:rsid w:val="00312EE4"/>
    <w:rsid w:val="00314CBE"/>
    <w:rsid w:val="00315ACE"/>
    <w:rsid w:val="00317364"/>
    <w:rsid w:val="00317C0E"/>
    <w:rsid w:val="00317FF4"/>
    <w:rsid w:val="0032077F"/>
    <w:rsid w:val="0032116A"/>
    <w:rsid w:val="00321230"/>
    <w:rsid w:val="00323957"/>
    <w:rsid w:val="00325A88"/>
    <w:rsid w:val="0032768E"/>
    <w:rsid w:val="00330080"/>
    <w:rsid w:val="0033049E"/>
    <w:rsid w:val="003316D7"/>
    <w:rsid w:val="00333F46"/>
    <w:rsid w:val="00335BA4"/>
    <w:rsid w:val="00335E32"/>
    <w:rsid w:val="00342463"/>
    <w:rsid w:val="00342BB2"/>
    <w:rsid w:val="00342BE6"/>
    <w:rsid w:val="003437A9"/>
    <w:rsid w:val="003445D8"/>
    <w:rsid w:val="003457E0"/>
    <w:rsid w:val="00345B25"/>
    <w:rsid w:val="0034629F"/>
    <w:rsid w:val="003472DA"/>
    <w:rsid w:val="003507DF"/>
    <w:rsid w:val="00350C9A"/>
    <w:rsid w:val="00351061"/>
    <w:rsid w:val="0035165D"/>
    <w:rsid w:val="0035288E"/>
    <w:rsid w:val="00353B07"/>
    <w:rsid w:val="003547D9"/>
    <w:rsid w:val="00354A11"/>
    <w:rsid w:val="00354E8D"/>
    <w:rsid w:val="003551D6"/>
    <w:rsid w:val="00355DDA"/>
    <w:rsid w:val="00356155"/>
    <w:rsid w:val="00356F63"/>
    <w:rsid w:val="00357A65"/>
    <w:rsid w:val="003608CC"/>
    <w:rsid w:val="003609FF"/>
    <w:rsid w:val="00360C61"/>
    <w:rsid w:val="00361617"/>
    <w:rsid w:val="00362DB5"/>
    <w:rsid w:val="00365410"/>
    <w:rsid w:val="00370E79"/>
    <w:rsid w:val="0037316C"/>
    <w:rsid w:val="003740A9"/>
    <w:rsid w:val="003754C5"/>
    <w:rsid w:val="003769D0"/>
    <w:rsid w:val="00377688"/>
    <w:rsid w:val="00380662"/>
    <w:rsid w:val="003809C4"/>
    <w:rsid w:val="00381A5A"/>
    <w:rsid w:val="003825B1"/>
    <w:rsid w:val="00385300"/>
    <w:rsid w:val="00386B63"/>
    <w:rsid w:val="003871B1"/>
    <w:rsid w:val="003921C6"/>
    <w:rsid w:val="0039246A"/>
    <w:rsid w:val="003936C1"/>
    <w:rsid w:val="00393D42"/>
    <w:rsid w:val="00393DED"/>
    <w:rsid w:val="00394F53"/>
    <w:rsid w:val="00396E36"/>
    <w:rsid w:val="003A6AE6"/>
    <w:rsid w:val="003A6C57"/>
    <w:rsid w:val="003A738E"/>
    <w:rsid w:val="003B537F"/>
    <w:rsid w:val="003B759E"/>
    <w:rsid w:val="003C29DC"/>
    <w:rsid w:val="003C384C"/>
    <w:rsid w:val="003C6267"/>
    <w:rsid w:val="003C78B7"/>
    <w:rsid w:val="003D23F5"/>
    <w:rsid w:val="003D249B"/>
    <w:rsid w:val="003D3BA8"/>
    <w:rsid w:val="003D3C89"/>
    <w:rsid w:val="003D58E8"/>
    <w:rsid w:val="003D6535"/>
    <w:rsid w:val="003D65CC"/>
    <w:rsid w:val="003D7C55"/>
    <w:rsid w:val="003E07F8"/>
    <w:rsid w:val="003E0DA2"/>
    <w:rsid w:val="003E1306"/>
    <w:rsid w:val="003E1C20"/>
    <w:rsid w:val="003E24EA"/>
    <w:rsid w:val="003E3708"/>
    <w:rsid w:val="003E4BD1"/>
    <w:rsid w:val="003E73CD"/>
    <w:rsid w:val="003E77DD"/>
    <w:rsid w:val="003F0C42"/>
    <w:rsid w:val="003F13AE"/>
    <w:rsid w:val="003F1575"/>
    <w:rsid w:val="003F77DF"/>
    <w:rsid w:val="003F7C23"/>
    <w:rsid w:val="00400802"/>
    <w:rsid w:val="00406C90"/>
    <w:rsid w:val="004079A2"/>
    <w:rsid w:val="00410C8A"/>
    <w:rsid w:val="004130BB"/>
    <w:rsid w:val="00413A7D"/>
    <w:rsid w:val="00413E4B"/>
    <w:rsid w:val="0041563D"/>
    <w:rsid w:val="00415BDB"/>
    <w:rsid w:val="00420638"/>
    <w:rsid w:val="00423626"/>
    <w:rsid w:val="00423D15"/>
    <w:rsid w:val="004243C3"/>
    <w:rsid w:val="00424723"/>
    <w:rsid w:val="004260F5"/>
    <w:rsid w:val="004272BD"/>
    <w:rsid w:val="00431522"/>
    <w:rsid w:val="00431C30"/>
    <w:rsid w:val="004327C0"/>
    <w:rsid w:val="00432E96"/>
    <w:rsid w:val="00433688"/>
    <w:rsid w:val="00434829"/>
    <w:rsid w:val="00435F7F"/>
    <w:rsid w:val="00436E49"/>
    <w:rsid w:val="00441FF7"/>
    <w:rsid w:val="004434AA"/>
    <w:rsid w:val="00444694"/>
    <w:rsid w:val="004447B1"/>
    <w:rsid w:val="00445301"/>
    <w:rsid w:val="00445671"/>
    <w:rsid w:val="00445CF2"/>
    <w:rsid w:val="00445EBA"/>
    <w:rsid w:val="00446FE3"/>
    <w:rsid w:val="00447B0E"/>
    <w:rsid w:val="00447E52"/>
    <w:rsid w:val="004503C1"/>
    <w:rsid w:val="00450642"/>
    <w:rsid w:val="00451E07"/>
    <w:rsid w:val="00452722"/>
    <w:rsid w:val="004539AB"/>
    <w:rsid w:val="00454AE8"/>
    <w:rsid w:val="004554A1"/>
    <w:rsid w:val="00455F6B"/>
    <w:rsid w:val="00456843"/>
    <w:rsid w:val="0045778D"/>
    <w:rsid w:val="00461374"/>
    <w:rsid w:val="00462132"/>
    <w:rsid w:val="004704CB"/>
    <w:rsid w:val="00470A2E"/>
    <w:rsid w:val="00470F71"/>
    <w:rsid w:val="004718C3"/>
    <w:rsid w:val="00471FD6"/>
    <w:rsid w:val="004721F4"/>
    <w:rsid w:val="00472507"/>
    <w:rsid w:val="00473755"/>
    <w:rsid w:val="004737AB"/>
    <w:rsid w:val="00474F73"/>
    <w:rsid w:val="004760FB"/>
    <w:rsid w:val="004770C7"/>
    <w:rsid w:val="004773A4"/>
    <w:rsid w:val="00480350"/>
    <w:rsid w:val="00481417"/>
    <w:rsid w:val="00483575"/>
    <w:rsid w:val="004843B4"/>
    <w:rsid w:val="00485A27"/>
    <w:rsid w:val="00485BF9"/>
    <w:rsid w:val="004876DB"/>
    <w:rsid w:val="004877EE"/>
    <w:rsid w:val="004900FA"/>
    <w:rsid w:val="00490DE2"/>
    <w:rsid w:val="004A4C50"/>
    <w:rsid w:val="004A79CE"/>
    <w:rsid w:val="004A7BCF"/>
    <w:rsid w:val="004B15BE"/>
    <w:rsid w:val="004B1B5B"/>
    <w:rsid w:val="004B42BA"/>
    <w:rsid w:val="004B7104"/>
    <w:rsid w:val="004B729F"/>
    <w:rsid w:val="004B7F8A"/>
    <w:rsid w:val="004C20FD"/>
    <w:rsid w:val="004C2D2D"/>
    <w:rsid w:val="004C4F37"/>
    <w:rsid w:val="004C54FF"/>
    <w:rsid w:val="004C6B38"/>
    <w:rsid w:val="004C7243"/>
    <w:rsid w:val="004C7560"/>
    <w:rsid w:val="004C770D"/>
    <w:rsid w:val="004C778B"/>
    <w:rsid w:val="004D02F7"/>
    <w:rsid w:val="004D2DC3"/>
    <w:rsid w:val="004D4B1B"/>
    <w:rsid w:val="004D4BCA"/>
    <w:rsid w:val="004D4CCB"/>
    <w:rsid w:val="004D5467"/>
    <w:rsid w:val="004D5D19"/>
    <w:rsid w:val="004E0C24"/>
    <w:rsid w:val="004E1F9D"/>
    <w:rsid w:val="004E24B8"/>
    <w:rsid w:val="004E4487"/>
    <w:rsid w:val="004E5815"/>
    <w:rsid w:val="004E5A49"/>
    <w:rsid w:val="004E607C"/>
    <w:rsid w:val="004E7E3B"/>
    <w:rsid w:val="004E7F02"/>
    <w:rsid w:val="004F1A95"/>
    <w:rsid w:val="004F3FD1"/>
    <w:rsid w:val="004F41FA"/>
    <w:rsid w:val="004F45B5"/>
    <w:rsid w:val="004F6C3C"/>
    <w:rsid w:val="004F7322"/>
    <w:rsid w:val="004F7BF3"/>
    <w:rsid w:val="005003F9"/>
    <w:rsid w:val="00500E45"/>
    <w:rsid w:val="00501975"/>
    <w:rsid w:val="00503FEB"/>
    <w:rsid w:val="005053D8"/>
    <w:rsid w:val="005064BF"/>
    <w:rsid w:val="005078CC"/>
    <w:rsid w:val="0051348B"/>
    <w:rsid w:val="00513E05"/>
    <w:rsid w:val="00514BAB"/>
    <w:rsid w:val="005151D1"/>
    <w:rsid w:val="00516CAA"/>
    <w:rsid w:val="005178EF"/>
    <w:rsid w:val="005179FC"/>
    <w:rsid w:val="00520D5A"/>
    <w:rsid w:val="0052293A"/>
    <w:rsid w:val="00523BFA"/>
    <w:rsid w:val="00523D50"/>
    <w:rsid w:val="005247ED"/>
    <w:rsid w:val="00524A71"/>
    <w:rsid w:val="00524B00"/>
    <w:rsid w:val="00527090"/>
    <w:rsid w:val="00527147"/>
    <w:rsid w:val="005320B0"/>
    <w:rsid w:val="00532E1F"/>
    <w:rsid w:val="005347FF"/>
    <w:rsid w:val="00534B86"/>
    <w:rsid w:val="00534F5B"/>
    <w:rsid w:val="00535EEE"/>
    <w:rsid w:val="00535F5E"/>
    <w:rsid w:val="00540750"/>
    <w:rsid w:val="005409F6"/>
    <w:rsid w:val="00543293"/>
    <w:rsid w:val="005440C5"/>
    <w:rsid w:val="0055081A"/>
    <w:rsid w:val="00550F4D"/>
    <w:rsid w:val="005511E6"/>
    <w:rsid w:val="005515C2"/>
    <w:rsid w:val="00552786"/>
    <w:rsid w:val="0055387B"/>
    <w:rsid w:val="00553BA0"/>
    <w:rsid w:val="00557222"/>
    <w:rsid w:val="00557845"/>
    <w:rsid w:val="00560E4E"/>
    <w:rsid w:val="00561156"/>
    <w:rsid w:val="00561C47"/>
    <w:rsid w:val="00562D06"/>
    <w:rsid w:val="00564359"/>
    <w:rsid w:val="00565D44"/>
    <w:rsid w:val="00567423"/>
    <w:rsid w:val="00567E44"/>
    <w:rsid w:val="005703A9"/>
    <w:rsid w:val="00570EA8"/>
    <w:rsid w:val="00572304"/>
    <w:rsid w:val="0057309D"/>
    <w:rsid w:val="00573E65"/>
    <w:rsid w:val="00575EDF"/>
    <w:rsid w:val="00577814"/>
    <w:rsid w:val="00577B20"/>
    <w:rsid w:val="005815D4"/>
    <w:rsid w:val="00581B0B"/>
    <w:rsid w:val="00584972"/>
    <w:rsid w:val="00584AF7"/>
    <w:rsid w:val="00586869"/>
    <w:rsid w:val="00586C7D"/>
    <w:rsid w:val="005873C6"/>
    <w:rsid w:val="00587E53"/>
    <w:rsid w:val="00590160"/>
    <w:rsid w:val="00591A5F"/>
    <w:rsid w:val="00591C63"/>
    <w:rsid w:val="00591EEA"/>
    <w:rsid w:val="005926F7"/>
    <w:rsid w:val="00593060"/>
    <w:rsid w:val="005947CE"/>
    <w:rsid w:val="00594B2E"/>
    <w:rsid w:val="0059529A"/>
    <w:rsid w:val="00595475"/>
    <w:rsid w:val="00597440"/>
    <w:rsid w:val="005A055F"/>
    <w:rsid w:val="005A1D60"/>
    <w:rsid w:val="005A35FA"/>
    <w:rsid w:val="005A3FAB"/>
    <w:rsid w:val="005A4D31"/>
    <w:rsid w:val="005A5691"/>
    <w:rsid w:val="005A683D"/>
    <w:rsid w:val="005B0071"/>
    <w:rsid w:val="005B19BE"/>
    <w:rsid w:val="005B3EDD"/>
    <w:rsid w:val="005B42B9"/>
    <w:rsid w:val="005B54B7"/>
    <w:rsid w:val="005B5E9B"/>
    <w:rsid w:val="005B6E3D"/>
    <w:rsid w:val="005B6F9E"/>
    <w:rsid w:val="005B7E5A"/>
    <w:rsid w:val="005C10B6"/>
    <w:rsid w:val="005C128A"/>
    <w:rsid w:val="005C27D7"/>
    <w:rsid w:val="005C327F"/>
    <w:rsid w:val="005C5599"/>
    <w:rsid w:val="005C5F94"/>
    <w:rsid w:val="005D16B6"/>
    <w:rsid w:val="005D173B"/>
    <w:rsid w:val="005D1C6A"/>
    <w:rsid w:val="005D3927"/>
    <w:rsid w:val="005D3ACE"/>
    <w:rsid w:val="005D3DE2"/>
    <w:rsid w:val="005D5502"/>
    <w:rsid w:val="005D5D9B"/>
    <w:rsid w:val="005D6ECA"/>
    <w:rsid w:val="005E10B7"/>
    <w:rsid w:val="005E1CE7"/>
    <w:rsid w:val="005E3875"/>
    <w:rsid w:val="005E543A"/>
    <w:rsid w:val="005E63DE"/>
    <w:rsid w:val="005F0682"/>
    <w:rsid w:val="005F0EBF"/>
    <w:rsid w:val="005F15DD"/>
    <w:rsid w:val="005F1D51"/>
    <w:rsid w:val="005F2043"/>
    <w:rsid w:val="005F304F"/>
    <w:rsid w:val="005F3087"/>
    <w:rsid w:val="005F3D71"/>
    <w:rsid w:val="005F4F42"/>
    <w:rsid w:val="005F55B8"/>
    <w:rsid w:val="005F61AA"/>
    <w:rsid w:val="00601C73"/>
    <w:rsid w:val="00604828"/>
    <w:rsid w:val="0060536D"/>
    <w:rsid w:val="00606E49"/>
    <w:rsid w:val="006070A3"/>
    <w:rsid w:val="00610AC4"/>
    <w:rsid w:val="00611C04"/>
    <w:rsid w:val="00612178"/>
    <w:rsid w:val="0061352F"/>
    <w:rsid w:val="00613865"/>
    <w:rsid w:val="00614C4D"/>
    <w:rsid w:val="00616819"/>
    <w:rsid w:val="00617686"/>
    <w:rsid w:val="006177F5"/>
    <w:rsid w:val="00617A67"/>
    <w:rsid w:val="0062039F"/>
    <w:rsid w:val="006216B4"/>
    <w:rsid w:val="0062298B"/>
    <w:rsid w:val="00622A22"/>
    <w:rsid w:val="00625BCD"/>
    <w:rsid w:val="00625D5C"/>
    <w:rsid w:val="00626AE5"/>
    <w:rsid w:val="00631DB3"/>
    <w:rsid w:val="006320BE"/>
    <w:rsid w:val="00632512"/>
    <w:rsid w:val="0063296F"/>
    <w:rsid w:val="00632E76"/>
    <w:rsid w:val="00633890"/>
    <w:rsid w:val="006339D2"/>
    <w:rsid w:val="00634B43"/>
    <w:rsid w:val="00636E5A"/>
    <w:rsid w:val="006401EE"/>
    <w:rsid w:val="00642532"/>
    <w:rsid w:val="00642790"/>
    <w:rsid w:val="006449C8"/>
    <w:rsid w:val="00644E0F"/>
    <w:rsid w:val="00646E29"/>
    <w:rsid w:val="00650716"/>
    <w:rsid w:val="006512FC"/>
    <w:rsid w:val="0065198A"/>
    <w:rsid w:val="00651EDB"/>
    <w:rsid w:val="00652EDA"/>
    <w:rsid w:val="00654163"/>
    <w:rsid w:val="00654A3B"/>
    <w:rsid w:val="00655E10"/>
    <w:rsid w:val="00655FD9"/>
    <w:rsid w:val="006560A0"/>
    <w:rsid w:val="00656CE0"/>
    <w:rsid w:val="00656FA0"/>
    <w:rsid w:val="00660BC1"/>
    <w:rsid w:val="006630AA"/>
    <w:rsid w:val="006653FB"/>
    <w:rsid w:val="00666A70"/>
    <w:rsid w:val="00666B53"/>
    <w:rsid w:val="006716EA"/>
    <w:rsid w:val="006717D7"/>
    <w:rsid w:val="0067191B"/>
    <w:rsid w:val="006733D1"/>
    <w:rsid w:val="00674310"/>
    <w:rsid w:val="00676758"/>
    <w:rsid w:val="0067721C"/>
    <w:rsid w:val="0068091D"/>
    <w:rsid w:val="006810BF"/>
    <w:rsid w:val="00683790"/>
    <w:rsid w:val="0068661D"/>
    <w:rsid w:val="0068716E"/>
    <w:rsid w:val="00691283"/>
    <w:rsid w:val="00691471"/>
    <w:rsid w:val="0069294A"/>
    <w:rsid w:val="0069375C"/>
    <w:rsid w:val="00693B02"/>
    <w:rsid w:val="00694180"/>
    <w:rsid w:val="006946FC"/>
    <w:rsid w:val="006949BC"/>
    <w:rsid w:val="00695BFC"/>
    <w:rsid w:val="00695DAE"/>
    <w:rsid w:val="00696078"/>
    <w:rsid w:val="00696ED4"/>
    <w:rsid w:val="006A0F7F"/>
    <w:rsid w:val="006A15FE"/>
    <w:rsid w:val="006A28E5"/>
    <w:rsid w:val="006A3FF0"/>
    <w:rsid w:val="006A5048"/>
    <w:rsid w:val="006A7794"/>
    <w:rsid w:val="006B02B1"/>
    <w:rsid w:val="006B2E8C"/>
    <w:rsid w:val="006B3CCD"/>
    <w:rsid w:val="006B4149"/>
    <w:rsid w:val="006B5092"/>
    <w:rsid w:val="006B6220"/>
    <w:rsid w:val="006B6812"/>
    <w:rsid w:val="006B6D15"/>
    <w:rsid w:val="006B752C"/>
    <w:rsid w:val="006C1036"/>
    <w:rsid w:val="006C142C"/>
    <w:rsid w:val="006C168C"/>
    <w:rsid w:val="006C1E10"/>
    <w:rsid w:val="006C297F"/>
    <w:rsid w:val="006C75C9"/>
    <w:rsid w:val="006D0D4D"/>
    <w:rsid w:val="006D14E5"/>
    <w:rsid w:val="006D37F2"/>
    <w:rsid w:val="006D438D"/>
    <w:rsid w:val="006D4742"/>
    <w:rsid w:val="006D4BB1"/>
    <w:rsid w:val="006D5511"/>
    <w:rsid w:val="006D5646"/>
    <w:rsid w:val="006D6C9D"/>
    <w:rsid w:val="006D7393"/>
    <w:rsid w:val="006D7AE3"/>
    <w:rsid w:val="006E0F5F"/>
    <w:rsid w:val="006E1FD0"/>
    <w:rsid w:val="006E22E5"/>
    <w:rsid w:val="006E4596"/>
    <w:rsid w:val="006E79AF"/>
    <w:rsid w:val="006F14DC"/>
    <w:rsid w:val="006F20E2"/>
    <w:rsid w:val="006F4562"/>
    <w:rsid w:val="006F5F2E"/>
    <w:rsid w:val="00700654"/>
    <w:rsid w:val="00701669"/>
    <w:rsid w:val="007020D0"/>
    <w:rsid w:val="007067A9"/>
    <w:rsid w:val="0071100F"/>
    <w:rsid w:val="007114D5"/>
    <w:rsid w:val="00711C39"/>
    <w:rsid w:val="00716272"/>
    <w:rsid w:val="00716876"/>
    <w:rsid w:val="00720E0F"/>
    <w:rsid w:val="0072136D"/>
    <w:rsid w:val="00722B7A"/>
    <w:rsid w:val="00723269"/>
    <w:rsid w:val="00724A7F"/>
    <w:rsid w:val="00724DCF"/>
    <w:rsid w:val="00725131"/>
    <w:rsid w:val="0072532C"/>
    <w:rsid w:val="00726847"/>
    <w:rsid w:val="00730A72"/>
    <w:rsid w:val="00730CA6"/>
    <w:rsid w:val="00730FDC"/>
    <w:rsid w:val="0073179C"/>
    <w:rsid w:val="00731BC0"/>
    <w:rsid w:val="00733056"/>
    <w:rsid w:val="00734AB3"/>
    <w:rsid w:val="0073533D"/>
    <w:rsid w:val="00735897"/>
    <w:rsid w:val="00736F7E"/>
    <w:rsid w:val="0073743D"/>
    <w:rsid w:val="00740705"/>
    <w:rsid w:val="00741948"/>
    <w:rsid w:val="00741C06"/>
    <w:rsid w:val="007435A1"/>
    <w:rsid w:val="00744F26"/>
    <w:rsid w:val="00745D66"/>
    <w:rsid w:val="007518B1"/>
    <w:rsid w:val="00751A13"/>
    <w:rsid w:val="007524C1"/>
    <w:rsid w:val="00754007"/>
    <w:rsid w:val="00754753"/>
    <w:rsid w:val="0075564A"/>
    <w:rsid w:val="00756AA9"/>
    <w:rsid w:val="00757B80"/>
    <w:rsid w:val="00757FF0"/>
    <w:rsid w:val="007602EF"/>
    <w:rsid w:val="00760A4B"/>
    <w:rsid w:val="00761069"/>
    <w:rsid w:val="00761265"/>
    <w:rsid w:val="007618AF"/>
    <w:rsid w:val="007619EB"/>
    <w:rsid w:val="007643E1"/>
    <w:rsid w:val="0076490F"/>
    <w:rsid w:val="00770B8B"/>
    <w:rsid w:val="0077109D"/>
    <w:rsid w:val="00771374"/>
    <w:rsid w:val="00771701"/>
    <w:rsid w:val="0077193E"/>
    <w:rsid w:val="00774CA6"/>
    <w:rsid w:val="00782975"/>
    <w:rsid w:val="00782A4B"/>
    <w:rsid w:val="00782D8D"/>
    <w:rsid w:val="0078773F"/>
    <w:rsid w:val="007902D6"/>
    <w:rsid w:val="00790E5D"/>
    <w:rsid w:val="007919AA"/>
    <w:rsid w:val="00791F3A"/>
    <w:rsid w:val="0079248D"/>
    <w:rsid w:val="00792850"/>
    <w:rsid w:val="007A0B32"/>
    <w:rsid w:val="007A1E69"/>
    <w:rsid w:val="007A20A2"/>
    <w:rsid w:val="007A26E7"/>
    <w:rsid w:val="007A4332"/>
    <w:rsid w:val="007A484A"/>
    <w:rsid w:val="007A4F37"/>
    <w:rsid w:val="007A4FD5"/>
    <w:rsid w:val="007A62FA"/>
    <w:rsid w:val="007A66E7"/>
    <w:rsid w:val="007A6C3B"/>
    <w:rsid w:val="007B1A5A"/>
    <w:rsid w:val="007B1BFA"/>
    <w:rsid w:val="007B4765"/>
    <w:rsid w:val="007B527C"/>
    <w:rsid w:val="007C2DA1"/>
    <w:rsid w:val="007C62F3"/>
    <w:rsid w:val="007C75F9"/>
    <w:rsid w:val="007D0122"/>
    <w:rsid w:val="007D12F8"/>
    <w:rsid w:val="007D1320"/>
    <w:rsid w:val="007D2C7B"/>
    <w:rsid w:val="007D4FA5"/>
    <w:rsid w:val="007D69B1"/>
    <w:rsid w:val="007E24C1"/>
    <w:rsid w:val="007E2D6B"/>
    <w:rsid w:val="007E3D88"/>
    <w:rsid w:val="007E5122"/>
    <w:rsid w:val="007E530D"/>
    <w:rsid w:val="007E5E01"/>
    <w:rsid w:val="007E7649"/>
    <w:rsid w:val="007F0A5C"/>
    <w:rsid w:val="007F2CB1"/>
    <w:rsid w:val="007F374E"/>
    <w:rsid w:val="007F39A5"/>
    <w:rsid w:val="007F3A10"/>
    <w:rsid w:val="007F4423"/>
    <w:rsid w:val="007F66D1"/>
    <w:rsid w:val="007F68E7"/>
    <w:rsid w:val="008010B3"/>
    <w:rsid w:val="0080258B"/>
    <w:rsid w:val="00802B7E"/>
    <w:rsid w:val="00804D7C"/>
    <w:rsid w:val="00806ADA"/>
    <w:rsid w:val="00813D74"/>
    <w:rsid w:val="00814D91"/>
    <w:rsid w:val="00816147"/>
    <w:rsid w:val="0081695B"/>
    <w:rsid w:val="00817530"/>
    <w:rsid w:val="0082013A"/>
    <w:rsid w:val="0082128D"/>
    <w:rsid w:val="008212E4"/>
    <w:rsid w:val="0082164D"/>
    <w:rsid w:val="00821C05"/>
    <w:rsid w:val="00821E20"/>
    <w:rsid w:val="0082349C"/>
    <w:rsid w:val="00823CBD"/>
    <w:rsid w:val="00824E96"/>
    <w:rsid w:val="00825F50"/>
    <w:rsid w:val="00826C9B"/>
    <w:rsid w:val="00827760"/>
    <w:rsid w:val="00827C5A"/>
    <w:rsid w:val="00830E76"/>
    <w:rsid w:val="00831648"/>
    <w:rsid w:val="00832C9F"/>
    <w:rsid w:val="00832FA4"/>
    <w:rsid w:val="00834900"/>
    <w:rsid w:val="00834982"/>
    <w:rsid w:val="00836930"/>
    <w:rsid w:val="00836C54"/>
    <w:rsid w:val="008375C0"/>
    <w:rsid w:val="008379DD"/>
    <w:rsid w:val="00841757"/>
    <w:rsid w:val="008420D4"/>
    <w:rsid w:val="008428F8"/>
    <w:rsid w:val="008439DA"/>
    <w:rsid w:val="0084467C"/>
    <w:rsid w:val="00847A77"/>
    <w:rsid w:val="00851CC7"/>
    <w:rsid w:val="00852EF9"/>
    <w:rsid w:val="008554D9"/>
    <w:rsid w:val="008557E3"/>
    <w:rsid w:val="00856E03"/>
    <w:rsid w:val="00857426"/>
    <w:rsid w:val="00861371"/>
    <w:rsid w:val="008613AA"/>
    <w:rsid w:val="00862082"/>
    <w:rsid w:val="00863667"/>
    <w:rsid w:val="008639A6"/>
    <w:rsid w:val="00864036"/>
    <w:rsid w:val="00864397"/>
    <w:rsid w:val="008643B6"/>
    <w:rsid w:val="00865DE8"/>
    <w:rsid w:val="00866181"/>
    <w:rsid w:val="00866184"/>
    <w:rsid w:val="00866CCF"/>
    <w:rsid w:val="00867502"/>
    <w:rsid w:val="00871B03"/>
    <w:rsid w:val="00872286"/>
    <w:rsid w:val="008723E1"/>
    <w:rsid w:val="00872D1E"/>
    <w:rsid w:val="008741C7"/>
    <w:rsid w:val="008741DB"/>
    <w:rsid w:val="00874DE9"/>
    <w:rsid w:val="008759F8"/>
    <w:rsid w:val="00875B24"/>
    <w:rsid w:val="00875BA5"/>
    <w:rsid w:val="00876021"/>
    <w:rsid w:val="008800EA"/>
    <w:rsid w:val="008802C7"/>
    <w:rsid w:val="0088050F"/>
    <w:rsid w:val="00880893"/>
    <w:rsid w:val="0088306F"/>
    <w:rsid w:val="00885235"/>
    <w:rsid w:val="008860C4"/>
    <w:rsid w:val="0088749C"/>
    <w:rsid w:val="0088752D"/>
    <w:rsid w:val="008878E4"/>
    <w:rsid w:val="00887C8C"/>
    <w:rsid w:val="00890016"/>
    <w:rsid w:val="0089235E"/>
    <w:rsid w:val="008941AA"/>
    <w:rsid w:val="00894458"/>
    <w:rsid w:val="0089579F"/>
    <w:rsid w:val="00896068"/>
    <w:rsid w:val="00896BB8"/>
    <w:rsid w:val="008A0E86"/>
    <w:rsid w:val="008A1E75"/>
    <w:rsid w:val="008A392A"/>
    <w:rsid w:val="008A3BA0"/>
    <w:rsid w:val="008A45A8"/>
    <w:rsid w:val="008A5D27"/>
    <w:rsid w:val="008A687D"/>
    <w:rsid w:val="008A6C7F"/>
    <w:rsid w:val="008B0358"/>
    <w:rsid w:val="008B406C"/>
    <w:rsid w:val="008B51E0"/>
    <w:rsid w:val="008C419A"/>
    <w:rsid w:val="008C4B8E"/>
    <w:rsid w:val="008C5875"/>
    <w:rsid w:val="008C67BF"/>
    <w:rsid w:val="008C717B"/>
    <w:rsid w:val="008C75DB"/>
    <w:rsid w:val="008D0D6A"/>
    <w:rsid w:val="008D21A7"/>
    <w:rsid w:val="008D39E5"/>
    <w:rsid w:val="008D4AFC"/>
    <w:rsid w:val="008D55CF"/>
    <w:rsid w:val="008D55E0"/>
    <w:rsid w:val="008D55F6"/>
    <w:rsid w:val="008D6C73"/>
    <w:rsid w:val="008E0D5E"/>
    <w:rsid w:val="008E2803"/>
    <w:rsid w:val="008E2D5F"/>
    <w:rsid w:val="008E586D"/>
    <w:rsid w:val="008F004F"/>
    <w:rsid w:val="008F18D2"/>
    <w:rsid w:val="008F27EB"/>
    <w:rsid w:val="008F3C6D"/>
    <w:rsid w:val="008F4310"/>
    <w:rsid w:val="008F4EA6"/>
    <w:rsid w:val="009000A1"/>
    <w:rsid w:val="00904294"/>
    <w:rsid w:val="00904C99"/>
    <w:rsid w:val="00906E43"/>
    <w:rsid w:val="00907F42"/>
    <w:rsid w:val="00913239"/>
    <w:rsid w:val="00913A56"/>
    <w:rsid w:val="009151B9"/>
    <w:rsid w:val="00915D63"/>
    <w:rsid w:val="00916DD2"/>
    <w:rsid w:val="00917A12"/>
    <w:rsid w:val="00920645"/>
    <w:rsid w:val="00920A70"/>
    <w:rsid w:val="00920F9F"/>
    <w:rsid w:val="0092379A"/>
    <w:rsid w:val="0092439A"/>
    <w:rsid w:val="00924CCE"/>
    <w:rsid w:val="009253B5"/>
    <w:rsid w:val="0092563E"/>
    <w:rsid w:val="00931AD9"/>
    <w:rsid w:val="00932134"/>
    <w:rsid w:val="00933E3C"/>
    <w:rsid w:val="00934135"/>
    <w:rsid w:val="009344B7"/>
    <w:rsid w:val="00934E74"/>
    <w:rsid w:val="00936480"/>
    <w:rsid w:val="009375E9"/>
    <w:rsid w:val="0093794D"/>
    <w:rsid w:val="00937FE6"/>
    <w:rsid w:val="009400A7"/>
    <w:rsid w:val="009415EC"/>
    <w:rsid w:val="00941766"/>
    <w:rsid w:val="00942307"/>
    <w:rsid w:val="0094313F"/>
    <w:rsid w:val="00943181"/>
    <w:rsid w:val="0094376E"/>
    <w:rsid w:val="009439B9"/>
    <w:rsid w:val="0094581F"/>
    <w:rsid w:val="00945888"/>
    <w:rsid w:val="00945EDB"/>
    <w:rsid w:val="009501FA"/>
    <w:rsid w:val="009504A3"/>
    <w:rsid w:val="00951295"/>
    <w:rsid w:val="0095257B"/>
    <w:rsid w:val="00952A25"/>
    <w:rsid w:val="009565D3"/>
    <w:rsid w:val="009565D7"/>
    <w:rsid w:val="0096020B"/>
    <w:rsid w:val="0096658D"/>
    <w:rsid w:val="00966BC9"/>
    <w:rsid w:val="00967CD2"/>
    <w:rsid w:val="009712B0"/>
    <w:rsid w:val="0097146C"/>
    <w:rsid w:val="00974248"/>
    <w:rsid w:val="00975217"/>
    <w:rsid w:val="00976540"/>
    <w:rsid w:val="00977AE9"/>
    <w:rsid w:val="00977DCF"/>
    <w:rsid w:val="009800B8"/>
    <w:rsid w:val="00980BFA"/>
    <w:rsid w:val="00984DD9"/>
    <w:rsid w:val="009853D1"/>
    <w:rsid w:val="00985BA6"/>
    <w:rsid w:val="00990983"/>
    <w:rsid w:val="00990A57"/>
    <w:rsid w:val="00991C68"/>
    <w:rsid w:val="0099627F"/>
    <w:rsid w:val="009962EC"/>
    <w:rsid w:val="009A13FB"/>
    <w:rsid w:val="009A2374"/>
    <w:rsid w:val="009A32D8"/>
    <w:rsid w:val="009A470F"/>
    <w:rsid w:val="009A4F36"/>
    <w:rsid w:val="009A5618"/>
    <w:rsid w:val="009A71EF"/>
    <w:rsid w:val="009B1352"/>
    <w:rsid w:val="009B15DF"/>
    <w:rsid w:val="009B1E1E"/>
    <w:rsid w:val="009B3869"/>
    <w:rsid w:val="009B47F7"/>
    <w:rsid w:val="009B7629"/>
    <w:rsid w:val="009C0729"/>
    <w:rsid w:val="009C2923"/>
    <w:rsid w:val="009C2ACF"/>
    <w:rsid w:val="009C3F5E"/>
    <w:rsid w:val="009C54A3"/>
    <w:rsid w:val="009C5D38"/>
    <w:rsid w:val="009D2485"/>
    <w:rsid w:val="009D31BF"/>
    <w:rsid w:val="009D3297"/>
    <w:rsid w:val="009D4CCE"/>
    <w:rsid w:val="009D5901"/>
    <w:rsid w:val="009D71FB"/>
    <w:rsid w:val="009E027B"/>
    <w:rsid w:val="009E0E8F"/>
    <w:rsid w:val="009E1A8F"/>
    <w:rsid w:val="009E4F89"/>
    <w:rsid w:val="009E6E7C"/>
    <w:rsid w:val="009F033E"/>
    <w:rsid w:val="009F058A"/>
    <w:rsid w:val="009F1683"/>
    <w:rsid w:val="009F21D0"/>
    <w:rsid w:val="009F2433"/>
    <w:rsid w:val="009F2A74"/>
    <w:rsid w:val="009F34AD"/>
    <w:rsid w:val="009F3676"/>
    <w:rsid w:val="009F42D3"/>
    <w:rsid w:val="009F4372"/>
    <w:rsid w:val="009F590B"/>
    <w:rsid w:val="009F6A36"/>
    <w:rsid w:val="00A00644"/>
    <w:rsid w:val="00A0109E"/>
    <w:rsid w:val="00A015E4"/>
    <w:rsid w:val="00A0217C"/>
    <w:rsid w:val="00A02188"/>
    <w:rsid w:val="00A05A33"/>
    <w:rsid w:val="00A06753"/>
    <w:rsid w:val="00A0751F"/>
    <w:rsid w:val="00A11E21"/>
    <w:rsid w:val="00A129D4"/>
    <w:rsid w:val="00A13623"/>
    <w:rsid w:val="00A1447D"/>
    <w:rsid w:val="00A16772"/>
    <w:rsid w:val="00A16F20"/>
    <w:rsid w:val="00A2043A"/>
    <w:rsid w:val="00A2224D"/>
    <w:rsid w:val="00A231A6"/>
    <w:rsid w:val="00A235DB"/>
    <w:rsid w:val="00A255B9"/>
    <w:rsid w:val="00A25E77"/>
    <w:rsid w:val="00A303B1"/>
    <w:rsid w:val="00A317DB"/>
    <w:rsid w:val="00A317EF"/>
    <w:rsid w:val="00A344CC"/>
    <w:rsid w:val="00A34687"/>
    <w:rsid w:val="00A35ACF"/>
    <w:rsid w:val="00A35AD4"/>
    <w:rsid w:val="00A36A05"/>
    <w:rsid w:val="00A40415"/>
    <w:rsid w:val="00A41B81"/>
    <w:rsid w:val="00A43E24"/>
    <w:rsid w:val="00A456C7"/>
    <w:rsid w:val="00A46079"/>
    <w:rsid w:val="00A465E2"/>
    <w:rsid w:val="00A46815"/>
    <w:rsid w:val="00A50288"/>
    <w:rsid w:val="00A52A8F"/>
    <w:rsid w:val="00A54384"/>
    <w:rsid w:val="00A54BB7"/>
    <w:rsid w:val="00A562BF"/>
    <w:rsid w:val="00A600F7"/>
    <w:rsid w:val="00A60FBE"/>
    <w:rsid w:val="00A6231C"/>
    <w:rsid w:val="00A62A73"/>
    <w:rsid w:val="00A63554"/>
    <w:rsid w:val="00A63700"/>
    <w:rsid w:val="00A6698C"/>
    <w:rsid w:val="00A71B9E"/>
    <w:rsid w:val="00A80B43"/>
    <w:rsid w:val="00A86E74"/>
    <w:rsid w:val="00A8749D"/>
    <w:rsid w:val="00A8751B"/>
    <w:rsid w:val="00A87DB0"/>
    <w:rsid w:val="00A904AC"/>
    <w:rsid w:val="00A906E4"/>
    <w:rsid w:val="00A90D47"/>
    <w:rsid w:val="00A914A0"/>
    <w:rsid w:val="00A91D29"/>
    <w:rsid w:val="00A91D9A"/>
    <w:rsid w:val="00A9491D"/>
    <w:rsid w:val="00A94FC5"/>
    <w:rsid w:val="00A9633B"/>
    <w:rsid w:val="00A974AC"/>
    <w:rsid w:val="00AA0B70"/>
    <w:rsid w:val="00AA16FD"/>
    <w:rsid w:val="00AA218B"/>
    <w:rsid w:val="00AA3576"/>
    <w:rsid w:val="00AA3D6F"/>
    <w:rsid w:val="00AA3D7E"/>
    <w:rsid w:val="00AA41ED"/>
    <w:rsid w:val="00AA5AB5"/>
    <w:rsid w:val="00AA613F"/>
    <w:rsid w:val="00AA66DC"/>
    <w:rsid w:val="00AA70EA"/>
    <w:rsid w:val="00AB005D"/>
    <w:rsid w:val="00AB3CF2"/>
    <w:rsid w:val="00AB4230"/>
    <w:rsid w:val="00AB5574"/>
    <w:rsid w:val="00AB5639"/>
    <w:rsid w:val="00AB64B5"/>
    <w:rsid w:val="00AB6D75"/>
    <w:rsid w:val="00AC082E"/>
    <w:rsid w:val="00AC133B"/>
    <w:rsid w:val="00AC1747"/>
    <w:rsid w:val="00AC1CB6"/>
    <w:rsid w:val="00AC322C"/>
    <w:rsid w:val="00AC4E9B"/>
    <w:rsid w:val="00AC6D67"/>
    <w:rsid w:val="00AC7CB4"/>
    <w:rsid w:val="00AD036C"/>
    <w:rsid w:val="00AD0785"/>
    <w:rsid w:val="00AD0FBA"/>
    <w:rsid w:val="00AD256C"/>
    <w:rsid w:val="00AD4A1B"/>
    <w:rsid w:val="00AD4C5A"/>
    <w:rsid w:val="00AD6799"/>
    <w:rsid w:val="00AD6E3F"/>
    <w:rsid w:val="00AD7890"/>
    <w:rsid w:val="00AD7B28"/>
    <w:rsid w:val="00AE0FE3"/>
    <w:rsid w:val="00AE1794"/>
    <w:rsid w:val="00AE29F8"/>
    <w:rsid w:val="00AE3215"/>
    <w:rsid w:val="00AE3BE0"/>
    <w:rsid w:val="00AE431B"/>
    <w:rsid w:val="00AE6D62"/>
    <w:rsid w:val="00AF005D"/>
    <w:rsid w:val="00AF0321"/>
    <w:rsid w:val="00AF0B1E"/>
    <w:rsid w:val="00AF2AE8"/>
    <w:rsid w:val="00AF3843"/>
    <w:rsid w:val="00AF4078"/>
    <w:rsid w:val="00AF5C50"/>
    <w:rsid w:val="00AF5D07"/>
    <w:rsid w:val="00AF7278"/>
    <w:rsid w:val="00AF769F"/>
    <w:rsid w:val="00B00106"/>
    <w:rsid w:val="00B00A98"/>
    <w:rsid w:val="00B02389"/>
    <w:rsid w:val="00B04533"/>
    <w:rsid w:val="00B06D81"/>
    <w:rsid w:val="00B07800"/>
    <w:rsid w:val="00B07833"/>
    <w:rsid w:val="00B10044"/>
    <w:rsid w:val="00B10F33"/>
    <w:rsid w:val="00B113C2"/>
    <w:rsid w:val="00B14455"/>
    <w:rsid w:val="00B2172C"/>
    <w:rsid w:val="00B21BA7"/>
    <w:rsid w:val="00B2573F"/>
    <w:rsid w:val="00B257B6"/>
    <w:rsid w:val="00B31A4F"/>
    <w:rsid w:val="00B34BFA"/>
    <w:rsid w:val="00B34FB0"/>
    <w:rsid w:val="00B3667E"/>
    <w:rsid w:val="00B36CC7"/>
    <w:rsid w:val="00B37951"/>
    <w:rsid w:val="00B41935"/>
    <w:rsid w:val="00B45FE8"/>
    <w:rsid w:val="00B46BEC"/>
    <w:rsid w:val="00B46D5D"/>
    <w:rsid w:val="00B515FA"/>
    <w:rsid w:val="00B528D7"/>
    <w:rsid w:val="00B52C36"/>
    <w:rsid w:val="00B54259"/>
    <w:rsid w:val="00B56D0B"/>
    <w:rsid w:val="00B57635"/>
    <w:rsid w:val="00B61AA2"/>
    <w:rsid w:val="00B629C4"/>
    <w:rsid w:val="00B62F04"/>
    <w:rsid w:val="00B63CA9"/>
    <w:rsid w:val="00B6450F"/>
    <w:rsid w:val="00B64528"/>
    <w:rsid w:val="00B648C8"/>
    <w:rsid w:val="00B6538D"/>
    <w:rsid w:val="00B71244"/>
    <w:rsid w:val="00B724AE"/>
    <w:rsid w:val="00B727F6"/>
    <w:rsid w:val="00B7305F"/>
    <w:rsid w:val="00B74CA1"/>
    <w:rsid w:val="00B7661D"/>
    <w:rsid w:val="00B810E1"/>
    <w:rsid w:val="00B815CD"/>
    <w:rsid w:val="00B8319D"/>
    <w:rsid w:val="00B83EC1"/>
    <w:rsid w:val="00B84E00"/>
    <w:rsid w:val="00B85D7C"/>
    <w:rsid w:val="00B91A88"/>
    <w:rsid w:val="00B91FA5"/>
    <w:rsid w:val="00B931BD"/>
    <w:rsid w:val="00B94FCF"/>
    <w:rsid w:val="00B958F9"/>
    <w:rsid w:val="00B968A5"/>
    <w:rsid w:val="00BA02C9"/>
    <w:rsid w:val="00BA0363"/>
    <w:rsid w:val="00BA26A5"/>
    <w:rsid w:val="00BA3E8C"/>
    <w:rsid w:val="00BB07E6"/>
    <w:rsid w:val="00BB15EB"/>
    <w:rsid w:val="00BB1CDF"/>
    <w:rsid w:val="00BB31EF"/>
    <w:rsid w:val="00BB43F5"/>
    <w:rsid w:val="00BB4536"/>
    <w:rsid w:val="00BB6F37"/>
    <w:rsid w:val="00BC1214"/>
    <w:rsid w:val="00BC22DE"/>
    <w:rsid w:val="00BC406C"/>
    <w:rsid w:val="00BC59F6"/>
    <w:rsid w:val="00BC5A3D"/>
    <w:rsid w:val="00BC5FF9"/>
    <w:rsid w:val="00BC644B"/>
    <w:rsid w:val="00BC6787"/>
    <w:rsid w:val="00BC72F0"/>
    <w:rsid w:val="00BC7CEE"/>
    <w:rsid w:val="00BD0A93"/>
    <w:rsid w:val="00BD1762"/>
    <w:rsid w:val="00BD3916"/>
    <w:rsid w:val="00BD55D1"/>
    <w:rsid w:val="00BD5D9E"/>
    <w:rsid w:val="00BD5E68"/>
    <w:rsid w:val="00BD65AB"/>
    <w:rsid w:val="00BD66E2"/>
    <w:rsid w:val="00BD7295"/>
    <w:rsid w:val="00BE097C"/>
    <w:rsid w:val="00BE1875"/>
    <w:rsid w:val="00BE2C85"/>
    <w:rsid w:val="00BE3E41"/>
    <w:rsid w:val="00BE3E8F"/>
    <w:rsid w:val="00BE4147"/>
    <w:rsid w:val="00BE4350"/>
    <w:rsid w:val="00BE5C68"/>
    <w:rsid w:val="00BE6A03"/>
    <w:rsid w:val="00BF0D79"/>
    <w:rsid w:val="00BF237C"/>
    <w:rsid w:val="00BF2DD3"/>
    <w:rsid w:val="00BF3FAB"/>
    <w:rsid w:val="00BF4D43"/>
    <w:rsid w:val="00BF5133"/>
    <w:rsid w:val="00BF6852"/>
    <w:rsid w:val="00BF6C7A"/>
    <w:rsid w:val="00C00E75"/>
    <w:rsid w:val="00C0143C"/>
    <w:rsid w:val="00C0146F"/>
    <w:rsid w:val="00C04648"/>
    <w:rsid w:val="00C051B2"/>
    <w:rsid w:val="00C05A70"/>
    <w:rsid w:val="00C060B6"/>
    <w:rsid w:val="00C10002"/>
    <w:rsid w:val="00C1023E"/>
    <w:rsid w:val="00C1031B"/>
    <w:rsid w:val="00C10438"/>
    <w:rsid w:val="00C107D4"/>
    <w:rsid w:val="00C121AF"/>
    <w:rsid w:val="00C1352A"/>
    <w:rsid w:val="00C13AE5"/>
    <w:rsid w:val="00C13AEB"/>
    <w:rsid w:val="00C13BD9"/>
    <w:rsid w:val="00C1595A"/>
    <w:rsid w:val="00C16A24"/>
    <w:rsid w:val="00C234F4"/>
    <w:rsid w:val="00C23EE3"/>
    <w:rsid w:val="00C25681"/>
    <w:rsid w:val="00C27601"/>
    <w:rsid w:val="00C2766A"/>
    <w:rsid w:val="00C27C9E"/>
    <w:rsid w:val="00C32808"/>
    <w:rsid w:val="00C34830"/>
    <w:rsid w:val="00C34B23"/>
    <w:rsid w:val="00C35BF1"/>
    <w:rsid w:val="00C35F23"/>
    <w:rsid w:val="00C360E3"/>
    <w:rsid w:val="00C369A8"/>
    <w:rsid w:val="00C37563"/>
    <w:rsid w:val="00C376A8"/>
    <w:rsid w:val="00C4059F"/>
    <w:rsid w:val="00C40C8B"/>
    <w:rsid w:val="00C40DFC"/>
    <w:rsid w:val="00C41A7D"/>
    <w:rsid w:val="00C42781"/>
    <w:rsid w:val="00C4355D"/>
    <w:rsid w:val="00C452C6"/>
    <w:rsid w:val="00C46A38"/>
    <w:rsid w:val="00C46D26"/>
    <w:rsid w:val="00C47673"/>
    <w:rsid w:val="00C538FF"/>
    <w:rsid w:val="00C540D2"/>
    <w:rsid w:val="00C56F61"/>
    <w:rsid w:val="00C60415"/>
    <w:rsid w:val="00C61B95"/>
    <w:rsid w:val="00C62D2D"/>
    <w:rsid w:val="00C63346"/>
    <w:rsid w:val="00C637D9"/>
    <w:rsid w:val="00C63E25"/>
    <w:rsid w:val="00C6470D"/>
    <w:rsid w:val="00C65AC3"/>
    <w:rsid w:val="00C6614A"/>
    <w:rsid w:val="00C665BA"/>
    <w:rsid w:val="00C66E20"/>
    <w:rsid w:val="00C7179C"/>
    <w:rsid w:val="00C7278D"/>
    <w:rsid w:val="00C748AC"/>
    <w:rsid w:val="00C75001"/>
    <w:rsid w:val="00C764E6"/>
    <w:rsid w:val="00C76E11"/>
    <w:rsid w:val="00C81E0C"/>
    <w:rsid w:val="00C823C0"/>
    <w:rsid w:val="00C82619"/>
    <w:rsid w:val="00C82894"/>
    <w:rsid w:val="00C82A9E"/>
    <w:rsid w:val="00C839A0"/>
    <w:rsid w:val="00C84658"/>
    <w:rsid w:val="00C85D8E"/>
    <w:rsid w:val="00C86AF5"/>
    <w:rsid w:val="00C87678"/>
    <w:rsid w:val="00C92D01"/>
    <w:rsid w:val="00C93A2C"/>
    <w:rsid w:val="00C93D45"/>
    <w:rsid w:val="00C9511E"/>
    <w:rsid w:val="00C952A0"/>
    <w:rsid w:val="00C9549D"/>
    <w:rsid w:val="00CA0AE1"/>
    <w:rsid w:val="00CA119E"/>
    <w:rsid w:val="00CA431B"/>
    <w:rsid w:val="00CA4693"/>
    <w:rsid w:val="00CA473D"/>
    <w:rsid w:val="00CA5A9D"/>
    <w:rsid w:val="00CA6E2D"/>
    <w:rsid w:val="00CA761F"/>
    <w:rsid w:val="00CA7A0B"/>
    <w:rsid w:val="00CA7B69"/>
    <w:rsid w:val="00CB0A47"/>
    <w:rsid w:val="00CB180A"/>
    <w:rsid w:val="00CB492F"/>
    <w:rsid w:val="00CB539B"/>
    <w:rsid w:val="00CB7199"/>
    <w:rsid w:val="00CB7B3E"/>
    <w:rsid w:val="00CC3200"/>
    <w:rsid w:val="00CC7969"/>
    <w:rsid w:val="00CD4B02"/>
    <w:rsid w:val="00CD6788"/>
    <w:rsid w:val="00CE0F04"/>
    <w:rsid w:val="00CE13F8"/>
    <w:rsid w:val="00CE2CA6"/>
    <w:rsid w:val="00CE2EB2"/>
    <w:rsid w:val="00CE69DC"/>
    <w:rsid w:val="00CE75C0"/>
    <w:rsid w:val="00CF0228"/>
    <w:rsid w:val="00CF10D0"/>
    <w:rsid w:val="00CF1A0F"/>
    <w:rsid w:val="00CF1D87"/>
    <w:rsid w:val="00CF420F"/>
    <w:rsid w:val="00CF7D98"/>
    <w:rsid w:val="00D004F5"/>
    <w:rsid w:val="00D02E12"/>
    <w:rsid w:val="00D04168"/>
    <w:rsid w:val="00D05536"/>
    <w:rsid w:val="00D067BE"/>
    <w:rsid w:val="00D1157F"/>
    <w:rsid w:val="00D11DA6"/>
    <w:rsid w:val="00D133F5"/>
    <w:rsid w:val="00D13F58"/>
    <w:rsid w:val="00D147EB"/>
    <w:rsid w:val="00D14DB6"/>
    <w:rsid w:val="00D160DB"/>
    <w:rsid w:val="00D17542"/>
    <w:rsid w:val="00D20F4B"/>
    <w:rsid w:val="00D22251"/>
    <w:rsid w:val="00D22608"/>
    <w:rsid w:val="00D23A04"/>
    <w:rsid w:val="00D24B72"/>
    <w:rsid w:val="00D25689"/>
    <w:rsid w:val="00D27790"/>
    <w:rsid w:val="00D27851"/>
    <w:rsid w:val="00D318A3"/>
    <w:rsid w:val="00D337EA"/>
    <w:rsid w:val="00D34D10"/>
    <w:rsid w:val="00D35738"/>
    <w:rsid w:val="00D3681C"/>
    <w:rsid w:val="00D370BB"/>
    <w:rsid w:val="00D37111"/>
    <w:rsid w:val="00D375D6"/>
    <w:rsid w:val="00D40881"/>
    <w:rsid w:val="00D41934"/>
    <w:rsid w:val="00D43110"/>
    <w:rsid w:val="00D4534E"/>
    <w:rsid w:val="00D45852"/>
    <w:rsid w:val="00D511F6"/>
    <w:rsid w:val="00D52332"/>
    <w:rsid w:val="00D54158"/>
    <w:rsid w:val="00D55E7E"/>
    <w:rsid w:val="00D56560"/>
    <w:rsid w:val="00D56C67"/>
    <w:rsid w:val="00D57046"/>
    <w:rsid w:val="00D57180"/>
    <w:rsid w:val="00D61B56"/>
    <w:rsid w:val="00D6354D"/>
    <w:rsid w:val="00D64717"/>
    <w:rsid w:val="00D64AD9"/>
    <w:rsid w:val="00D64C46"/>
    <w:rsid w:val="00D64D73"/>
    <w:rsid w:val="00D6598A"/>
    <w:rsid w:val="00D65DED"/>
    <w:rsid w:val="00D661CC"/>
    <w:rsid w:val="00D66E1F"/>
    <w:rsid w:val="00D723F1"/>
    <w:rsid w:val="00D737B0"/>
    <w:rsid w:val="00D7466C"/>
    <w:rsid w:val="00D7477F"/>
    <w:rsid w:val="00D74DE6"/>
    <w:rsid w:val="00D75AC0"/>
    <w:rsid w:val="00D75ACA"/>
    <w:rsid w:val="00D75B5E"/>
    <w:rsid w:val="00D77166"/>
    <w:rsid w:val="00D77B02"/>
    <w:rsid w:val="00D77C12"/>
    <w:rsid w:val="00D82237"/>
    <w:rsid w:val="00D836E4"/>
    <w:rsid w:val="00D83B59"/>
    <w:rsid w:val="00D84FB7"/>
    <w:rsid w:val="00D85288"/>
    <w:rsid w:val="00D864C3"/>
    <w:rsid w:val="00D8764B"/>
    <w:rsid w:val="00D9004F"/>
    <w:rsid w:val="00D91538"/>
    <w:rsid w:val="00D91B46"/>
    <w:rsid w:val="00D91ED3"/>
    <w:rsid w:val="00D92239"/>
    <w:rsid w:val="00D93081"/>
    <w:rsid w:val="00D95100"/>
    <w:rsid w:val="00D96558"/>
    <w:rsid w:val="00D96E2E"/>
    <w:rsid w:val="00D9752E"/>
    <w:rsid w:val="00D97BC6"/>
    <w:rsid w:val="00DA1449"/>
    <w:rsid w:val="00DA16B3"/>
    <w:rsid w:val="00DA198C"/>
    <w:rsid w:val="00DA3B87"/>
    <w:rsid w:val="00DA454A"/>
    <w:rsid w:val="00DA4BC2"/>
    <w:rsid w:val="00DA4F2B"/>
    <w:rsid w:val="00DA53A1"/>
    <w:rsid w:val="00DA63DB"/>
    <w:rsid w:val="00DA645C"/>
    <w:rsid w:val="00DA79BA"/>
    <w:rsid w:val="00DB2D5A"/>
    <w:rsid w:val="00DB32F4"/>
    <w:rsid w:val="00DB5E10"/>
    <w:rsid w:val="00DC06BF"/>
    <w:rsid w:val="00DC0A03"/>
    <w:rsid w:val="00DC105E"/>
    <w:rsid w:val="00DC10D2"/>
    <w:rsid w:val="00DC2F03"/>
    <w:rsid w:val="00DC32FD"/>
    <w:rsid w:val="00DC35BC"/>
    <w:rsid w:val="00DC57E5"/>
    <w:rsid w:val="00DC6626"/>
    <w:rsid w:val="00DC755A"/>
    <w:rsid w:val="00DD11EF"/>
    <w:rsid w:val="00DD22A8"/>
    <w:rsid w:val="00DD2493"/>
    <w:rsid w:val="00DD357B"/>
    <w:rsid w:val="00DD5EE7"/>
    <w:rsid w:val="00DD632C"/>
    <w:rsid w:val="00DE0E76"/>
    <w:rsid w:val="00DE1BB2"/>
    <w:rsid w:val="00DE1BFC"/>
    <w:rsid w:val="00DE278B"/>
    <w:rsid w:val="00DE5B92"/>
    <w:rsid w:val="00DE639A"/>
    <w:rsid w:val="00DE6B7F"/>
    <w:rsid w:val="00DF15A7"/>
    <w:rsid w:val="00DF32F3"/>
    <w:rsid w:val="00DF3E6F"/>
    <w:rsid w:val="00DF56D3"/>
    <w:rsid w:val="00DF6929"/>
    <w:rsid w:val="00DF6A87"/>
    <w:rsid w:val="00DF74D7"/>
    <w:rsid w:val="00DF7584"/>
    <w:rsid w:val="00DF7C78"/>
    <w:rsid w:val="00E00DA9"/>
    <w:rsid w:val="00E01F1A"/>
    <w:rsid w:val="00E031D2"/>
    <w:rsid w:val="00E03C97"/>
    <w:rsid w:val="00E040AA"/>
    <w:rsid w:val="00E11053"/>
    <w:rsid w:val="00E11094"/>
    <w:rsid w:val="00E14A6F"/>
    <w:rsid w:val="00E151FE"/>
    <w:rsid w:val="00E15855"/>
    <w:rsid w:val="00E15FE8"/>
    <w:rsid w:val="00E21410"/>
    <w:rsid w:val="00E21C97"/>
    <w:rsid w:val="00E235D7"/>
    <w:rsid w:val="00E23EAC"/>
    <w:rsid w:val="00E2480C"/>
    <w:rsid w:val="00E24BA1"/>
    <w:rsid w:val="00E33213"/>
    <w:rsid w:val="00E332B9"/>
    <w:rsid w:val="00E34B8D"/>
    <w:rsid w:val="00E351EF"/>
    <w:rsid w:val="00E35ACB"/>
    <w:rsid w:val="00E35E97"/>
    <w:rsid w:val="00E36DC6"/>
    <w:rsid w:val="00E36E81"/>
    <w:rsid w:val="00E37E7B"/>
    <w:rsid w:val="00E408FD"/>
    <w:rsid w:val="00E40AAF"/>
    <w:rsid w:val="00E413C6"/>
    <w:rsid w:val="00E44472"/>
    <w:rsid w:val="00E453CA"/>
    <w:rsid w:val="00E51954"/>
    <w:rsid w:val="00E54100"/>
    <w:rsid w:val="00E54AC9"/>
    <w:rsid w:val="00E54E23"/>
    <w:rsid w:val="00E55869"/>
    <w:rsid w:val="00E55F76"/>
    <w:rsid w:val="00E569AF"/>
    <w:rsid w:val="00E573D2"/>
    <w:rsid w:val="00E5770E"/>
    <w:rsid w:val="00E57E33"/>
    <w:rsid w:val="00E57F5B"/>
    <w:rsid w:val="00E60D0E"/>
    <w:rsid w:val="00E61BDB"/>
    <w:rsid w:val="00E63A78"/>
    <w:rsid w:val="00E63E74"/>
    <w:rsid w:val="00E6582C"/>
    <w:rsid w:val="00E6591D"/>
    <w:rsid w:val="00E6593F"/>
    <w:rsid w:val="00E6600B"/>
    <w:rsid w:val="00E67A16"/>
    <w:rsid w:val="00E703DE"/>
    <w:rsid w:val="00E72A8D"/>
    <w:rsid w:val="00E74346"/>
    <w:rsid w:val="00E747E2"/>
    <w:rsid w:val="00E75011"/>
    <w:rsid w:val="00E75D58"/>
    <w:rsid w:val="00E77453"/>
    <w:rsid w:val="00E8040F"/>
    <w:rsid w:val="00E8076A"/>
    <w:rsid w:val="00E80BDE"/>
    <w:rsid w:val="00E81D27"/>
    <w:rsid w:val="00E83DBD"/>
    <w:rsid w:val="00E8609E"/>
    <w:rsid w:val="00E91563"/>
    <w:rsid w:val="00E91EA6"/>
    <w:rsid w:val="00E92F4C"/>
    <w:rsid w:val="00E92FFF"/>
    <w:rsid w:val="00E943E2"/>
    <w:rsid w:val="00E94C13"/>
    <w:rsid w:val="00E94F81"/>
    <w:rsid w:val="00E95433"/>
    <w:rsid w:val="00E95F5E"/>
    <w:rsid w:val="00E96642"/>
    <w:rsid w:val="00E96827"/>
    <w:rsid w:val="00E96C13"/>
    <w:rsid w:val="00EA144D"/>
    <w:rsid w:val="00EA2240"/>
    <w:rsid w:val="00EA2E36"/>
    <w:rsid w:val="00EA3074"/>
    <w:rsid w:val="00EA3E9B"/>
    <w:rsid w:val="00EA5FFF"/>
    <w:rsid w:val="00EA6993"/>
    <w:rsid w:val="00EA6DB7"/>
    <w:rsid w:val="00EA78DB"/>
    <w:rsid w:val="00EB0CDB"/>
    <w:rsid w:val="00EB320C"/>
    <w:rsid w:val="00EB380C"/>
    <w:rsid w:val="00EB410A"/>
    <w:rsid w:val="00EB7118"/>
    <w:rsid w:val="00EC1683"/>
    <w:rsid w:val="00EC3AFB"/>
    <w:rsid w:val="00EC4718"/>
    <w:rsid w:val="00EC5C18"/>
    <w:rsid w:val="00EC7E09"/>
    <w:rsid w:val="00ED09AA"/>
    <w:rsid w:val="00ED0F48"/>
    <w:rsid w:val="00ED0FE5"/>
    <w:rsid w:val="00ED1015"/>
    <w:rsid w:val="00ED1738"/>
    <w:rsid w:val="00ED1E12"/>
    <w:rsid w:val="00ED2142"/>
    <w:rsid w:val="00ED2AA6"/>
    <w:rsid w:val="00ED4202"/>
    <w:rsid w:val="00ED46A3"/>
    <w:rsid w:val="00ED4E72"/>
    <w:rsid w:val="00ED6807"/>
    <w:rsid w:val="00ED68C0"/>
    <w:rsid w:val="00ED768C"/>
    <w:rsid w:val="00ED7A3F"/>
    <w:rsid w:val="00ED7ADF"/>
    <w:rsid w:val="00EE12B0"/>
    <w:rsid w:val="00EE32FD"/>
    <w:rsid w:val="00EE3FC0"/>
    <w:rsid w:val="00EE5AA5"/>
    <w:rsid w:val="00EE5AA6"/>
    <w:rsid w:val="00EE6F15"/>
    <w:rsid w:val="00EE7F23"/>
    <w:rsid w:val="00EF14BA"/>
    <w:rsid w:val="00EF15BD"/>
    <w:rsid w:val="00EF4B52"/>
    <w:rsid w:val="00EF6F2A"/>
    <w:rsid w:val="00EF718B"/>
    <w:rsid w:val="00EF7900"/>
    <w:rsid w:val="00F020ED"/>
    <w:rsid w:val="00F02D0C"/>
    <w:rsid w:val="00F03F32"/>
    <w:rsid w:val="00F05CA9"/>
    <w:rsid w:val="00F111FD"/>
    <w:rsid w:val="00F127D2"/>
    <w:rsid w:val="00F16CA4"/>
    <w:rsid w:val="00F17B37"/>
    <w:rsid w:val="00F20C2E"/>
    <w:rsid w:val="00F21387"/>
    <w:rsid w:val="00F22519"/>
    <w:rsid w:val="00F22E92"/>
    <w:rsid w:val="00F2577F"/>
    <w:rsid w:val="00F30587"/>
    <w:rsid w:val="00F3182A"/>
    <w:rsid w:val="00F321CB"/>
    <w:rsid w:val="00F32246"/>
    <w:rsid w:val="00F333A4"/>
    <w:rsid w:val="00F3397C"/>
    <w:rsid w:val="00F35086"/>
    <w:rsid w:val="00F36374"/>
    <w:rsid w:val="00F36563"/>
    <w:rsid w:val="00F40504"/>
    <w:rsid w:val="00F4391C"/>
    <w:rsid w:val="00F43F09"/>
    <w:rsid w:val="00F472B8"/>
    <w:rsid w:val="00F477D1"/>
    <w:rsid w:val="00F50282"/>
    <w:rsid w:val="00F51389"/>
    <w:rsid w:val="00F52E1C"/>
    <w:rsid w:val="00F54EAF"/>
    <w:rsid w:val="00F559D9"/>
    <w:rsid w:val="00F605F2"/>
    <w:rsid w:val="00F60B9E"/>
    <w:rsid w:val="00F61FFD"/>
    <w:rsid w:val="00F64698"/>
    <w:rsid w:val="00F64C2E"/>
    <w:rsid w:val="00F65C57"/>
    <w:rsid w:val="00F67505"/>
    <w:rsid w:val="00F702A8"/>
    <w:rsid w:val="00F72F2A"/>
    <w:rsid w:val="00F72F8C"/>
    <w:rsid w:val="00F739C8"/>
    <w:rsid w:val="00F74361"/>
    <w:rsid w:val="00F75C0E"/>
    <w:rsid w:val="00F767EE"/>
    <w:rsid w:val="00F80A6F"/>
    <w:rsid w:val="00F8119A"/>
    <w:rsid w:val="00F82546"/>
    <w:rsid w:val="00F853BF"/>
    <w:rsid w:val="00F8549F"/>
    <w:rsid w:val="00F87E6D"/>
    <w:rsid w:val="00F900D9"/>
    <w:rsid w:val="00F908B4"/>
    <w:rsid w:val="00F90C78"/>
    <w:rsid w:val="00F93D5B"/>
    <w:rsid w:val="00FA002C"/>
    <w:rsid w:val="00FA3AEB"/>
    <w:rsid w:val="00FA3FE2"/>
    <w:rsid w:val="00FA462A"/>
    <w:rsid w:val="00FA5928"/>
    <w:rsid w:val="00FA5E7A"/>
    <w:rsid w:val="00FA651D"/>
    <w:rsid w:val="00FA6947"/>
    <w:rsid w:val="00FA6F61"/>
    <w:rsid w:val="00FA7E19"/>
    <w:rsid w:val="00FB26B7"/>
    <w:rsid w:val="00FB2E23"/>
    <w:rsid w:val="00FB32CB"/>
    <w:rsid w:val="00FB4778"/>
    <w:rsid w:val="00FB5CA5"/>
    <w:rsid w:val="00FB613E"/>
    <w:rsid w:val="00FC086B"/>
    <w:rsid w:val="00FC1A8D"/>
    <w:rsid w:val="00FC324D"/>
    <w:rsid w:val="00FC3D37"/>
    <w:rsid w:val="00FC5FF0"/>
    <w:rsid w:val="00FC70E1"/>
    <w:rsid w:val="00FD11A6"/>
    <w:rsid w:val="00FD15F6"/>
    <w:rsid w:val="00FD2B2D"/>
    <w:rsid w:val="00FD34FC"/>
    <w:rsid w:val="00FD4BCE"/>
    <w:rsid w:val="00FD6F16"/>
    <w:rsid w:val="00FD7774"/>
    <w:rsid w:val="00FE00F1"/>
    <w:rsid w:val="00FE0B19"/>
    <w:rsid w:val="00FE1201"/>
    <w:rsid w:val="00FE3B45"/>
    <w:rsid w:val="00FE4612"/>
    <w:rsid w:val="00FE5EA9"/>
    <w:rsid w:val="00FE6BC7"/>
    <w:rsid w:val="00FF0013"/>
    <w:rsid w:val="00FF0156"/>
    <w:rsid w:val="00FF16C0"/>
    <w:rsid w:val="00FF34BD"/>
    <w:rsid w:val="00FF7107"/>
    <w:rsid w:val="00FF776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A6D76"/>
  <w15:chartTrackingRefBased/>
  <w15:docId w15:val="{FBE1A173-C2FD-C844-858A-6470EE1834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E29F8"/>
    <w:pPr>
      <w:spacing w:before="100" w:beforeAutospacing="1" w:after="100" w:afterAutospacing="1"/>
    </w:pPr>
    <w:rPr>
      <w:rFonts w:ascii="Times New Roman" w:eastAsia="Times New Roman" w:hAnsi="Times New Roman" w:cs="Times New Roman"/>
    </w:rPr>
  </w:style>
  <w:style w:type="paragraph" w:customStyle="1" w:styleId="chapter-para">
    <w:name w:val="chapter-para"/>
    <w:basedOn w:val="Normal"/>
    <w:rsid w:val="00B10F33"/>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A562BF"/>
    <w:rPr>
      <w:sz w:val="16"/>
      <w:szCs w:val="16"/>
    </w:rPr>
  </w:style>
  <w:style w:type="paragraph" w:styleId="CommentText">
    <w:name w:val="annotation text"/>
    <w:basedOn w:val="Normal"/>
    <w:link w:val="CommentTextChar"/>
    <w:uiPriority w:val="99"/>
    <w:semiHidden/>
    <w:unhideWhenUsed/>
    <w:rsid w:val="00A562BF"/>
    <w:rPr>
      <w:sz w:val="20"/>
      <w:szCs w:val="20"/>
    </w:rPr>
  </w:style>
  <w:style w:type="character" w:customStyle="1" w:styleId="CommentTextChar">
    <w:name w:val="Comment Text Char"/>
    <w:basedOn w:val="DefaultParagraphFont"/>
    <w:link w:val="CommentText"/>
    <w:uiPriority w:val="99"/>
    <w:semiHidden/>
    <w:rsid w:val="00A562BF"/>
    <w:rPr>
      <w:sz w:val="20"/>
      <w:szCs w:val="20"/>
    </w:rPr>
  </w:style>
  <w:style w:type="paragraph" w:styleId="CommentSubject">
    <w:name w:val="annotation subject"/>
    <w:basedOn w:val="CommentText"/>
    <w:next w:val="CommentText"/>
    <w:link w:val="CommentSubjectChar"/>
    <w:uiPriority w:val="99"/>
    <w:semiHidden/>
    <w:unhideWhenUsed/>
    <w:rsid w:val="00A562BF"/>
    <w:rPr>
      <w:b/>
      <w:bCs/>
    </w:rPr>
  </w:style>
  <w:style w:type="character" w:customStyle="1" w:styleId="CommentSubjectChar">
    <w:name w:val="Comment Subject Char"/>
    <w:basedOn w:val="CommentTextChar"/>
    <w:link w:val="CommentSubject"/>
    <w:uiPriority w:val="99"/>
    <w:semiHidden/>
    <w:rsid w:val="00A562BF"/>
    <w:rPr>
      <w:b/>
      <w:bCs/>
      <w:sz w:val="20"/>
      <w:szCs w:val="20"/>
    </w:rPr>
  </w:style>
  <w:style w:type="character" w:styleId="PlaceholderText">
    <w:name w:val="Placeholder Text"/>
    <w:basedOn w:val="DefaultParagraphFont"/>
    <w:uiPriority w:val="99"/>
    <w:semiHidden/>
    <w:rsid w:val="00BE2C85"/>
    <w:rPr>
      <w:color w:val="808080"/>
    </w:rPr>
  </w:style>
  <w:style w:type="paragraph" w:styleId="Bibliography">
    <w:name w:val="Bibliography"/>
    <w:basedOn w:val="Normal"/>
    <w:next w:val="Normal"/>
    <w:uiPriority w:val="37"/>
    <w:unhideWhenUsed/>
    <w:rsid w:val="00D43110"/>
    <w:pPr>
      <w:tabs>
        <w:tab w:val="left" w:pos="380"/>
      </w:tabs>
      <w:spacing w:after="240"/>
      <w:ind w:left="384" w:hanging="384"/>
    </w:pPr>
  </w:style>
  <w:style w:type="table" w:styleId="GridTable1Light">
    <w:name w:val="Grid Table 1 Light"/>
    <w:basedOn w:val="TableNormal"/>
    <w:uiPriority w:val="46"/>
    <w:rsid w:val="001267C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38530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38530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38530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8860C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8860C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8860C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8860C4"/>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907F42"/>
    <w:pPr>
      <w:tabs>
        <w:tab w:val="center" w:pos="4680"/>
        <w:tab w:val="right" w:pos="9360"/>
      </w:tabs>
    </w:pPr>
  </w:style>
  <w:style w:type="character" w:customStyle="1" w:styleId="HeaderChar">
    <w:name w:val="Header Char"/>
    <w:basedOn w:val="DefaultParagraphFont"/>
    <w:link w:val="Header"/>
    <w:uiPriority w:val="99"/>
    <w:rsid w:val="00907F42"/>
  </w:style>
  <w:style w:type="paragraph" w:styleId="Footer">
    <w:name w:val="footer"/>
    <w:basedOn w:val="Normal"/>
    <w:link w:val="FooterChar"/>
    <w:uiPriority w:val="99"/>
    <w:unhideWhenUsed/>
    <w:rsid w:val="00907F42"/>
    <w:pPr>
      <w:tabs>
        <w:tab w:val="center" w:pos="4680"/>
        <w:tab w:val="right" w:pos="9360"/>
      </w:tabs>
    </w:pPr>
  </w:style>
  <w:style w:type="character" w:customStyle="1" w:styleId="FooterChar">
    <w:name w:val="Footer Char"/>
    <w:basedOn w:val="DefaultParagraphFont"/>
    <w:link w:val="Footer"/>
    <w:uiPriority w:val="99"/>
    <w:rsid w:val="00907F42"/>
  </w:style>
  <w:style w:type="character" w:styleId="PageNumber">
    <w:name w:val="page number"/>
    <w:basedOn w:val="DefaultParagraphFont"/>
    <w:uiPriority w:val="99"/>
    <w:semiHidden/>
    <w:unhideWhenUsed/>
    <w:rsid w:val="00225B9D"/>
  </w:style>
  <w:style w:type="table" w:styleId="GridTable3">
    <w:name w:val="Grid Table 3"/>
    <w:basedOn w:val="TableNormal"/>
    <w:uiPriority w:val="48"/>
    <w:rsid w:val="00D91B4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7Colorful">
    <w:name w:val="List Table 7 Colorful"/>
    <w:basedOn w:val="TableNormal"/>
    <w:uiPriority w:val="52"/>
    <w:rsid w:val="00D91B46"/>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2B619A"/>
  </w:style>
  <w:style w:type="character" w:styleId="LineNumber">
    <w:name w:val="line number"/>
    <w:basedOn w:val="DefaultParagraphFont"/>
    <w:uiPriority w:val="99"/>
    <w:semiHidden/>
    <w:unhideWhenUsed/>
    <w:rsid w:val="002B619A"/>
    <w:rPr>
      <w:rFonts w:ascii="Courier" w:hAnsi="Courier"/>
      <w:color w:val="D9D9D9" w:themeColor="background1" w:themeShade="D9"/>
      <w:sz w:val="18"/>
    </w:rPr>
  </w:style>
  <w:style w:type="table" w:styleId="ListTable2-Accent3">
    <w:name w:val="List Table 2 Accent 3"/>
    <w:basedOn w:val="TableNormal"/>
    <w:uiPriority w:val="47"/>
    <w:rsid w:val="003002F4"/>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Hyperlink">
    <w:name w:val="Hyperlink"/>
    <w:basedOn w:val="DefaultParagraphFont"/>
    <w:uiPriority w:val="99"/>
    <w:unhideWhenUsed/>
    <w:rsid w:val="00091437"/>
    <w:rPr>
      <w:color w:val="0563C1" w:themeColor="hyperlink"/>
      <w:u w:val="single"/>
    </w:rPr>
  </w:style>
  <w:style w:type="character" w:styleId="UnresolvedMention">
    <w:name w:val="Unresolved Mention"/>
    <w:basedOn w:val="DefaultParagraphFont"/>
    <w:uiPriority w:val="99"/>
    <w:rsid w:val="00091437"/>
    <w:rPr>
      <w:color w:val="605E5C"/>
      <w:shd w:val="clear" w:color="auto" w:fill="E1DFDD"/>
    </w:rPr>
  </w:style>
  <w:style w:type="character" w:styleId="FollowedHyperlink">
    <w:name w:val="FollowedHyperlink"/>
    <w:basedOn w:val="DefaultParagraphFont"/>
    <w:uiPriority w:val="99"/>
    <w:semiHidden/>
    <w:unhideWhenUsed/>
    <w:rsid w:val="00F908B4"/>
    <w:rPr>
      <w:color w:val="954F72" w:themeColor="followedHyperlink"/>
      <w:u w:val="single"/>
    </w:rPr>
  </w:style>
  <w:style w:type="table" w:styleId="ListTable5Dark-Accent3">
    <w:name w:val="List Table 5 Dark Accent 3"/>
    <w:basedOn w:val="TableNormal"/>
    <w:uiPriority w:val="50"/>
    <w:rsid w:val="00047AD4"/>
    <w:rPr>
      <w:color w:val="FFFFFF" w:themeColor="background1"/>
    </w:rPr>
    <w:tblPr>
      <w:tblStyleRowBandSize w:val="1"/>
      <w:tblStyleColBandSize w:val="1"/>
      <w:tblBorders>
        <w:top w:val="single" w:sz="24" w:space="0" w:color="A5A5A5" w:themeColor="accent3"/>
        <w:left w:val="single" w:sz="24" w:space="0" w:color="A5A5A5" w:themeColor="accent3"/>
        <w:bottom w:val="single" w:sz="24" w:space="0" w:color="A5A5A5" w:themeColor="accent3"/>
        <w:right w:val="single" w:sz="24" w:space="0" w:color="A5A5A5" w:themeColor="accent3"/>
      </w:tblBorders>
    </w:tblPr>
    <w:tcPr>
      <w:shd w:val="clear" w:color="auto" w:fill="A5A5A5"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6Colorful-Accent3">
    <w:name w:val="List Table 6 Colorful Accent 3"/>
    <w:basedOn w:val="TableNormal"/>
    <w:uiPriority w:val="51"/>
    <w:rsid w:val="00047AD4"/>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rful">
    <w:name w:val="List Table 6 Colorful"/>
    <w:basedOn w:val="TableNormal"/>
    <w:uiPriority w:val="51"/>
    <w:rsid w:val="00047AD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3-Accent3">
    <w:name w:val="List Table 3 Accent 3"/>
    <w:basedOn w:val="TableNormal"/>
    <w:uiPriority w:val="48"/>
    <w:rsid w:val="00047AD4"/>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ListTable1Light-Accent3">
    <w:name w:val="List Table 1 Light Accent 3"/>
    <w:basedOn w:val="TableNormal"/>
    <w:uiPriority w:val="46"/>
    <w:rsid w:val="00047AD4"/>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
    <w:name w:val="List Table 1 Light"/>
    <w:basedOn w:val="TableNormal"/>
    <w:uiPriority w:val="46"/>
    <w:rsid w:val="00047AD4"/>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Accent3">
    <w:name w:val="Grid Table 6 Colorful Accent 3"/>
    <w:basedOn w:val="TableNormal"/>
    <w:uiPriority w:val="51"/>
    <w:rsid w:val="00047AD4"/>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3-Accent3">
    <w:name w:val="Grid Table 3 Accent 3"/>
    <w:basedOn w:val="TableNormal"/>
    <w:uiPriority w:val="48"/>
    <w:rsid w:val="00047AD4"/>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2-Accent3">
    <w:name w:val="Grid Table 2 Accent 3"/>
    <w:basedOn w:val="TableNormal"/>
    <w:uiPriority w:val="47"/>
    <w:rsid w:val="00047AD4"/>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1Light-Accent3">
    <w:name w:val="Grid Table 1 Light Accent 3"/>
    <w:basedOn w:val="TableNormal"/>
    <w:uiPriority w:val="46"/>
    <w:rsid w:val="00047AD4"/>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084F9C"/>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770B8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8855170">
      <w:bodyDiv w:val="1"/>
      <w:marLeft w:val="0"/>
      <w:marRight w:val="0"/>
      <w:marTop w:val="0"/>
      <w:marBottom w:val="0"/>
      <w:divBdr>
        <w:top w:val="none" w:sz="0" w:space="0" w:color="auto"/>
        <w:left w:val="none" w:sz="0" w:space="0" w:color="auto"/>
        <w:bottom w:val="none" w:sz="0" w:space="0" w:color="auto"/>
        <w:right w:val="none" w:sz="0" w:space="0" w:color="auto"/>
      </w:divBdr>
    </w:div>
    <w:div w:id="381909693">
      <w:bodyDiv w:val="1"/>
      <w:marLeft w:val="0"/>
      <w:marRight w:val="0"/>
      <w:marTop w:val="0"/>
      <w:marBottom w:val="0"/>
      <w:divBdr>
        <w:top w:val="none" w:sz="0" w:space="0" w:color="auto"/>
        <w:left w:val="none" w:sz="0" w:space="0" w:color="auto"/>
        <w:bottom w:val="none" w:sz="0" w:space="0" w:color="auto"/>
        <w:right w:val="none" w:sz="0" w:space="0" w:color="auto"/>
      </w:divBdr>
    </w:div>
    <w:div w:id="422655258">
      <w:bodyDiv w:val="1"/>
      <w:marLeft w:val="0"/>
      <w:marRight w:val="0"/>
      <w:marTop w:val="0"/>
      <w:marBottom w:val="0"/>
      <w:divBdr>
        <w:top w:val="none" w:sz="0" w:space="0" w:color="auto"/>
        <w:left w:val="none" w:sz="0" w:space="0" w:color="auto"/>
        <w:bottom w:val="none" w:sz="0" w:space="0" w:color="auto"/>
        <w:right w:val="none" w:sz="0" w:space="0" w:color="auto"/>
      </w:divBdr>
    </w:div>
    <w:div w:id="461778256">
      <w:bodyDiv w:val="1"/>
      <w:marLeft w:val="0"/>
      <w:marRight w:val="0"/>
      <w:marTop w:val="0"/>
      <w:marBottom w:val="0"/>
      <w:divBdr>
        <w:top w:val="none" w:sz="0" w:space="0" w:color="auto"/>
        <w:left w:val="none" w:sz="0" w:space="0" w:color="auto"/>
        <w:bottom w:val="none" w:sz="0" w:space="0" w:color="auto"/>
        <w:right w:val="none" w:sz="0" w:space="0" w:color="auto"/>
      </w:divBdr>
    </w:div>
    <w:div w:id="638877092">
      <w:bodyDiv w:val="1"/>
      <w:marLeft w:val="0"/>
      <w:marRight w:val="0"/>
      <w:marTop w:val="0"/>
      <w:marBottom w:val="0"/>
      <w:divBdr>
        <w:top w:val="none" w:sz="0" w:space="0" w:color="auto"/>
        <w:left w:val="none" w:sz="0" w:space="0" w:color="auto"/>
        <w:bottom w:val="none" w:sz="0" w:space="0" w:color="auto"/>
        <w:right w:val="none" w:sz="0" w:space="0" w:color="auto"/>
      </w:divBdr>
    </w:div>
    <w:div w:id="671295987">
      <w:bodyDiv w:val="1"/>
      <w:marLeft w:val="0"/>
      <w:marRight w:val="0"/>
      <w:marTop w:val="0"/>
      <w:marBottom w:val="0"/>
      <w:divBdr>
        <w:top w:val="none" w:sz="0" w:space="0" w:color="auto"/>
        <w:left w:val="none" w:sz="0" w:space="0" w:color="auto"/>
        <w:bottom w:val="none" w:sz="0" w:space="0" w:color="auto"/>
        <w:right w:val="none" w:sz="0" w:space="0" w:color="auto"/>
      </w:divBdr>
    </w:div>
    <w:div w:id="769741009">
      <w:bodyDiv w:val="1"/>
      <w:marLeft w:val="0"/>
      <w:marRight w:val="0"/>
      <w:marTop w:val="0"/>
      <w:marBottom w:val="0"/>
      <w:divBdr>
        <w:top w:val="none" w:sz="0" w:space="0" w:color="auto"/>
        <w:left w:val="none" w:sz="0" w:space="0" w:color="auto"/>
        <w:bottom w:val="none" w:sz="0" w:space="0" w:color="auto"/>
        <w:right w:val="none" w:sz="0" w:space="0" w:color="auto"/>
      </w:divBdr>
    </w:div>
    <w:div w:id="1098214619">
      <w:bodyDiv w:val="1"/>
      <w:marLeft w:val="0"/>
      <w:marRight w:val="0"/>
      <w:marTop w:val="0"/>
      <w:marBottom w:val="0"/>
      <w:divBdr>
        <w:top w:val="none" w:sz="0" w:space="0" w:color="auto"/>
        <w:left w:val="none" w:sz="0" w:space="0" w:color="auto"/>
        <w:bottom w:val="none" w:sz="0" w:space="0" w:color="auto"/>
        <w:right w:val="none" w:sz="0" w:space="0" w:color="auto"/>
      </w:divBdr>
    </w:div>
    <w:div w:id="1225483805">
      <w:bodyDiv w:val="1"/>
      <w:marLeft w:val="0"/>
      <w:marRight w:val="0"/>
      <w:marTop w:val="0"/>
      <w:marBottom w:val="0"/>
      <w:divBdr>
        <w:top w:val="none" w:sz="0" w:space="0" w:color="auto"/>
        <w:left w:val="none" w:sz="0" w:space="0" w:color="auto"/>
        <w:bottom w:val="none" w:sz="0" w:space="0" w:color="auto"/>
        <w:right w:val="none" w:sz="0" w:space="0" w:color="auto"/>
      </w:divBdr>
    </w:div>
    <w:div w:id="1256741112">
      <w:bodyDiv w:val="1"/>
      <w:marLeft w:val="0"/>
      <w:marRight w:val="0"/>
      <w:marTop w:val="0"/>
      <w:marBottom w:val="0"/>
      <w:divBdr>
        <w:top w:val="none" w:sz="0" w:space="0" w:color="auto"/>
        <w:left w:val="none" w:sz="0" w:space="0" w:color="auto"/>
        <w:bottom w:val="none" w:sz="0" w:space="0" w:color="auto"/>
        <w:right w:val="none" w:sz="0" w:space="0" w:color="auto"/>
      </w:divBdr>
    </w:div>
    <w:div w:id="1563056899">
      <w:bodyDiv w:val="1"/>
      <w:marLeft w:val="0"/>
      <w:marRight w:val="0"/>
      <w:marTop w:val="0"/>
      <w:marBottom w:val="0"/>
      <w:divBdr>
        <w:top w:val="none" w:sz="0" w:space="0" w:color="auto"/>
        <w:left w:val="none" w:sz="0" w:space="0" w:color="auto"/>
        <w:bottom w:val="none" w:sz="0" w:space="0" w:color="auto"/>
        <w:right w:val="none" w:sz="0" w:space="0" w:color="auto"/>
      </w:divBdr>
    </w:div>
    <w:div w:id="1573925936">
      <w:bodyDiv w:val="1"/>
      <w:marLeft w:val="0"/>
      <w:marRight w:val="0"/>
      <w:marTop w:val="0"/>
      <w:marBottom w:val="0"/>
      <w:divBdr>
        <w:top w:val="none" w:sz="0" w:space="0" w:color="auto"/>
        <w:left w:val="none" w:sz="0" w:space="0" w:color="auto"/>
        <w:bottom w:val="none" w:sz="0" w:space="0" w:color="auto"/>
        <w:right w:val="none" w:sz="0" w:space="0" w:color="auto"/>
      </w:divBdr>
    </w:div>
    <w:div w:id="1680766661">
      <w:bodyDiv w:val="1"/>
      <w:marLeft w:val="0"/>
      <w:marRight w:val="0"/>
      <w:marTop w:val="0"/>
      <w:marBottom w:val="0"/>
      <w:divBdr>
        <w:top w:val="none" w:sz="0" w:space="0" w:color="auto"/>
        <w:left w:val="none" w:sz="0" w:space="0" w:color="auto"/>
        <w:bottom w:val="none" w:sz="0" w:space="0" w:color="auto"/>
        <w:right w:val="none" w:sz="0" w:space="0" w:color="auto"/>
      </w:divBdr>
    </w:div>
    <w:div w:id="1698240197">
      <w:bodyDiv w:val="1"/>
      <w:marLeft w:val="0"/>
      <w:marRight w:val="0"/>
      <w:marTop w:val="0"/>
      <w:marBottom w:val="0"/>
      <w:divBdr>
        <w:top w:val="none" w:sz="0" w:space="0" w:color="auto"/>
        <w:left w:val="none" w:sz="0" w:space="0" w:color="auto"/>
        <w:bottom w:val="none" w:sz="0" w:space="0" w:color="auto"/>
        <w:right w:val="none" w:sz="0" w:space="0" w:color="auto"/>
      </w:divBdr>
      <w:divsChild>
        <w:div w:id="914126237">
          <w:marLeft w:val="0"/>
          <w:marRight w:val="0"/>
          <w:marTop w:val="0"/>
          <w:marBottom w:val="0"/>
          <w:divBdr>
            <w:top w:val="none" w:sz="0" w:space="0" w:color="auto"/>
            <w:left w:val="none" w:sz="0" w:space="0" w:color="auto"/>
            <w:bottom w:val="none" w:sz="0" w:space="0" w:color="auto"/>
            <w:right w:val="none" w:sz="0" w:space="0" w:color="auto"/>
          </w:divBdr>
        </w:div>
        <w:div w:id="820921669">
          <w:marLeft w:val="0"/>
          <w:marRight w:val="0"/>
          <w:marTop w:val="0"/>
          <w:marBottom w:val="0"/>
          <w:divBdr>
            <w:top w:val="none" w:sz="0" w:space="0" w:color="auto"/>
            <w:left w:val="none" w:sz="0" w:space="0" w:color="auto"/>
            <w:bottom w:val="none" w:sz="0" w:space="0" w:color="auto"/>
            <w:right w:val="none" w:sz="0" w:space="0" w:color="auto"/>
          </w:divBdr>
          <w:divsChild>
            <w:div w:id="1062099825">
              <w:marLeft w:val="0"/>
              <w:marRight w:val="0"/>
              <w:marTop w:val="0"/>
              <w:marBottom w:val="0"/>
              <w:divBdr>
                <w:top w:val="none" w:sz="0" w:space="0" w:color="auto"/>
                <w:left w:val="none" w:sz="0" w:space="0" w:color="auto"/>
                <w:bottom w:val="none" w:sz="0" w:space="0" w:color="auto"/>
                <w:right w:val="none" w:sz="0" w:space="0" w:color="auto"/>
              </w:divBdr>
            </w:div>
          </w:divsChild>
        </w:div>
        <w:div w:id="1981879033">
          <w:marLeft w:val="0"/>
          <w:marRight w:val="0"/>
          <w:marTop w:val="0"/>
          <w:marBottom w:val="0"/>
          <w:divBdr>
            <w:top w:val="none" w:sz="0" w:space="0" w:color="auto"/>
            <w:left w:val="none" w:sz="0" w:space="0" w:color="auto"/>
            <w:bottom w:val="none" w:sz="0" w:space="0" w:color="auto"/>
            <w:right w:val="none" w:sz="0" w:space="0" w:color="auto"/>
          </w:divBdr>
          <w:divsChild>
            <w:div w:id="346712184">
              <w:marLeft w:val="0"/>
              <w:marRight w:val="0"/>
              <w:marTop w:val="0"/>
              <w:marBottom w:val="0"/>
              <w:divBdr>
                <w:top w:val="none" w:sz="0" w:space="0" w:color="auto"/>
                <w:left w:val="none" w:sz="0" w:space="0" w:color="auto"/>
                <w:bottom w:val="none" w:sz="0" w:space="0" w:color="auto"/>
                <w:right w:val="none" w:sz="0" w:space="0" w:color="auto"/>
              </w:divBdr>
            </w:div>
          </w:divsChild>
        </w:div>
        <w:div w:id="862478956">
          <w:marLeft w:val="0"/>
          <w:marRight w:val="0"/>
          <w:marTop w:val="0"/>
          <w:marBottom w:val="0"/>
          <w:divBdr>
            <w:top w:val="none" w:sz="0" w:space="0" w:color="auto"/>
            <w:left w:val="none" w:sz="0" w:space="0" w:color="auto"/>
            <w:bottom w:val="none" w:sz="0" w:space="0" w:color="auto"/>
            <w:right w:val="none" w:sz="0" w:space="0" w:color="auto"/>
          </w:divBdr>
          <w:divsChild>
            <w:div w:id="1815289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341923">
      <w:bodyDiv w:val="1"/>
      <w:marLeft w:val="0"/>
      <w:marRight w:val="0"/>
      <w:marTop w:val="0"/>
      <w:marBottom w:val="0"/>
      <w:divBdr>
        <w:top w:val="none" w:sz="0" w:space="0" w:color="auto"/>
        <w:left w:val="none" w:sz="0" w:space="0" w:color="auto"/>
        <w:bottom w:val="none" w:sz="0" w:space="0" w:color="auto"/>
        <w:right w:val="none" w:sz="0" w:space="0" w:color="auto"/>
      </w:divBdr>
    </w:div>
    <w:div w:id="1769808806">
      <w:bodyDiv w:val="1"/>
      <w:marLeft w:val="0"/>
      <w:marRight w:val="0"/>
      <w:marTop w:val="0"/>
      <w:marBottom w:val="0"/>
      <w:divBdr>
        <w:top w:val="none" w:sz="0" w:space="0" w:color="auto"/>
        <w:left w:val="none" w:sz="0" w:space="0" w:color="auto"/>
        <w:bottom w:val="none" w:sz="0" w:space="0" w:color="auto"/>
        <w:right w:val="none" w:sz="0" w:space="0" w:color="auto"/>
      </w:divBdr>
    </w:div>
    <w:div w:id="1781605734">
      <w:bodyDiv w:val="1"/>
      <w:marLeft w:val="0"/>
      <w:marRight w:val="0"/>
      <w:marTop w:val="0"/>
      <w:marBottom w:val="0"/>
      <w:divBdr>
        <w:top w:val="none" w:sz="0" w:space="0" w:color="auto"/>
        <w:left w:val="none" w:sz="0" w:space="0" w:color="auto"/>
        <w:bottom w:val="none" w:sz="0" w:space="0" w:color="auto"/>
        <w:right w:val="none" w:sz="0" w:space="0" w:color="auto"/>
      </w:divBdr>
    </w:div>
    <w:div w:id="1809589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mkline1/StrepPharyngitis_Public" TargetMode="External"/><Relationship Id="rId18" Type="http://schemas.openxmlformats.org/officeDocument/2006/relationships/comments" Target="comments.xml"/><Relationship Id="rId26" Type="http://schemas.openxmlformats.org/officeDocument/2006/relationships/image" Target="media/image8.emf"/><Relationship Id="rId39" Type="http://schemas.openxmlformats.org/officeDocument/2006/relationships/image" Target="media/image21.emf"/><Relationship Id="rId21" Type="http://schemas.microsoft.com/office/2018/08/relationships/commentsExtensible" Target="commentsExtensible.xml"/><Relationship Id="rId34" Type="http://schemas.openxmlformats.org/officeDocument/2006/relationships/image" Target="media/image16.emf"/><Relationship Id="rId42" Type="http://schemas.openxmlformats.org/officeDocument/2006/relationships/image" Target="media/image24.emf"/><Relationship Id="rId47" Type="http://schemas.openxmlformats.org/officeDocument/2006/relationships/image" Target="media/image29.emf"/><Relationship Id="rId50" Type="http://schemas.openxmlformats.org/officeDocument/2006/relationships/image" Target="media/image32.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11.emf"/><Relationship Id="rId11" Type="http://schemas.openxmlformats.org/officeDocument/2006/relationships/image" Target="media/image3.emf"/><Relationship Id="rId24" Type="http://schemas.openxmlformats.org/officeDocument/2006/relationships/image" Target="media/image6.emf"/><Relationship Id="rId32" Type="http://schemas.openxmlformats.org/officeDocument/2006/relationships/image" Target="media/image14.emf"/><Relationship Id="rId37" Type="http://schemas.openxmlformats.org/officeDocument/2006/relationships/image" Target="media/image19.emf"/><Relationship Id="rId40" Type="http://schemas.openxmlformats.org/officeDocument/2006/relationships/image" Target="media/image22.emf"/><Relationship Id="rId45" Type="http://schemas.openxmlformats.org/officeDocument/2006/relationships/image" Target="media/image27.emf"/><Relationship Id="rId53" Type="http://schemas.microsoft.com/office/2011/relationships/people" Target="people.xml"/><Relationship Id="rId5" Type="http://schemas.openxmlformats.org/officeDocument/2006/relationships/webSettings" Target="webSettings.xml"/><Relationship Id="rId10" Type="http://schemas.openxmlformats.org/officeDocument/2006/relationships/image" Target="media/image2.emf"/><Relationship Id="rId19" Type="http://schemas.microsoft.com/office/2011/relationships/commentsExtended" Target="commentsExtended.xml"/><Relationship Id="rId31" Type="http://schemas.openxmlformats.org/officeDocument/2006/relationships/image" Target="media/image13.emf"/><Relationship Id="rId44" Type="http://schemas.openxmlformats.org/officeDocument/2006/relationships/image" Target="media/image26.emf"/><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yperlink" Target="https://github.com/mkline1/StrepPharyngitis_Public" TargetMode="External"/><Relationship Id="rId22" Type="http://schemas.openxmlformats.org/officeDocument/2006/relationships/hyperlink" Target="https://github.com/mkline1/StrepPharyngitis_Public/blob/main/figures/finalgif.gif" TargetMode="External"/><Relationship Id="rId27" Type="http://schemas.openxmlformats.org/officeDocument/2006/relationships/image" Target="media/image9.emf"/><Relationship Id="rId30" Type="http://schemas.openxmlformats.org/officeDocument/2006/relationships/image" Target="media/image12.emf"/><Relationship Id="rId35" Type="http://schemas.openxmlformats.org/officeDocument/2006/relationships/image" Target="media/image17.emf"/><Relationship Id="rId43" Type="http://schemas.openxmlformats.org/officeDocument/2006/relationships/image" Target="media/image25.emf"/><Relationship Id="rId48" Type="http://schemas.openxmlformats.org/officeDocument/2006/relationships/image" Target="media/image30.emf"/><Relationship Id="rId8" Type="http://schemas.openxmlformats.org/officeDocument/2006/relationships/hyperlink" Target="mailto:ygrad@hsph.harvard.edu" TargetMode="External"/><Relationship Id="rId51" Type="http://schemas.openxmlformats.org/officeDocument/2006/relationships/image" Target="media/image33.emf"/><Relationship Id="rId3" Type="http://schemas.openxmlformats.org/officeDocument/2006/relationships/styles" Target="styles.xml"/><Relationship Id="rId12" Type="http://schemas.openxmlformats.org/officeDocument/2006/relationships/hyperlink" Target="mailto:info@pewresearch.org" TargetMode="External"/><Relationship Id="rId17" Type="http://schemas.openxmlformats.org/officeDocument/2006/relationships/image" Target="media/image4.gif"/><Relationship Id="rId25" Type="http://schemas.openxmlformats.org/officeDocument/2006/relationships/image" Target="media/image7.emf"/><Relationship Id="rId33" Type="http://schemas.openxmlformats.org/officeDocument/2006/relationships/image" Target="media/image15.emf"/><Relationship Id="rId38" Type="http://schemas.openxmlformats.org/officeDocument/2006/relationships/image" Target="media/image20.emf"/><Relationship Id="rId46" Type="http://schemas.openxmlformats.org/officeDocument/2006/relationships/image" Target="media/image28.emf"/><Relationship Id="rId20" Type="http://schemas.microsoft.com/office/2016/09/relationships/commentsIds" Target="commentsIds.xml"/><Relationship Id="rId41" Type="http://schemas.openxmlformats.org/officeDocument/2006/relationships/image" Target="media/image23.e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image" Target="media/image5.emf"/><Relationship Id="rId28" Type="http://schemas.openxmlformats.org/officeDocument/2006/relationships/image" Target="media/image10.emf"/><Relationship Id="rId36" Type="http://schemas.openxmlformats.org/officeDocument/2006/relationships/image" Target="media/image18.emf"/><Relationship Id="rId49" Type="http://schemas.openxmlformats.org/officeDocument/2006/relationships/image" Target="media/image3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939F09-EDA9-E847-A3BC-2BEB61F2B5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4</Pages>
  <Words>16297</Words>
  <Characters>92893</Characters>
  <Application>Microsoft Office Word</Application>
  <DocSecurity>0</DocSecurity>
  <Lines>774</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line, Madeleine</dc:creator>
  <cp:keywords/>
  <dc:description/>
  <cp:lastModifiedBy>Kline, Madeleine</cp:lastModifiedBy>
  <cp:revision>4</cp:revision>
  <dcterms:created xsi:type="dcterms:W3CDTF">2023-11-15T19:31:00Z</dcterms:created>
  <dcterms:modified xsi:type="dcterms:W3CDTF">2023-11-15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j0GtzhAE"/&gt;&lt;style id="http://www.zotero.org/styles/cell" hasBibliography="1" bibliographyStyleHasBeenSet="1"/&gt;&lt;prefs&gt;&lt;pref name="fieldType" value="Field"/&gt;&lt;/prefs&gt;&lt;/data&gt;</vt:lpwstr>
  </property>
</Properties>
</file>